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9E290A" w14:textId="77777777" w:rsidR="003B77CF" w:rsidRDefault="00081D30" w:rsidP="00AD08AA">
      <w:pPr>
        <w:pStyle w:val="Ttulo"/>
      </w:pPr>
      <w:r>
        <w:t>INFORME FINAL</w:t>
      </w:r>
    </w:p>
    <w:p w14:paraId="714A1EAC" w14:textId="77777777" w:rsidR="0085436E" w:rsidRPr="002D7E45" w:rsidRDefault="0085436E" w:rsidP="00AD08AA">
      <w:pPr>
        <w:pStyle w:val="Subttulo"/>
      </w:pPr>
      <w:bookmarkStart w:id="0" w:name="datos-generales-del-proyecto"/>
      <w:r w:rsidRPr="002D7E45">
        <w:t>SECRETARÍA EJECUTIVA DE LA COMISIÓN COLOMBIANA DEL OCÉANO</w:t>
      </w:r>
    </w:p>
    <w:p w14:paraId="43879B87" w14:textId="77777777" w:rsidR="0085436E" w:rsidRDefault="0085436E" w:rsidP="00AD08AA">
      <w:pPr>
        <w:pStyle w:val="Subttulo"/>
      </w:pPr>
      <w:r w:rsidRPr="002D7E45">
        <w:t>PLAN NACIONAL DE EXPEDICIONES CIENTÍFICAS MARINAS</w:t>
      </w:r>
    </w:p>
    <w:p w14:paraId="380A0850" w14:textId="77777777" w:rsidR="0085436E" w:rsidRPr="0085436E" w:rsidRDefault="0085436E" w:rsidP="00AD08AA"/>
    <w:p w14:paraId="6DADFD3F" w14:textId="77777777" w:rsidR="003B77CF" w:rsidRDefault="00081D30" w:rsidP="00AD08AA">
      <w:pPr>
        <w:pStyle w:val="Ttulo1"/>
      </w:pPr>
      <w:r>
        <w:t>Datos generales del proyecto</w:t>
      </w:r>
    </w:p>
    <w:tbl>
      <w:tblPr>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2830"/>
        <w:gridCol w:w="5664"/>
      </w:tblGrid>
      <w:tr w:rsidR="0085436E" w:rsidRPr="00E849EE" w14:paraId="1A570EF4" w14:textId="77777777" w:rsidTr="00791799">
        <w:tc>
          <w:tcPr>
            <w:tcW w:w="2830" w:type="dxa"/>
            <w:shd w:val="clear" w:color="auto" w:fill="D5DCE4" w:themeFill="text2" w:themeFillTint="33"/>
          </w:tcPr>
          <w:p w14:paraId="5FF7C516" w14:textId="77777777" w:rsidR="0085436E" w:rsidRPr="00E849EE" w:rsidRDefault="0085436E" w:rsidP="00AD08AA">
            <w:pPr>
              <w:pStyle w:val="Descripcin"/>
            </w:pPr>
            <w:r w:rsidRPr="00E849EE">
              <w:t>Título del proyecto</w:t>
            </w:r>
          </w:p>
        </w:tc>
        <w:tc>
          <w:tcPr>
            <w:tcW w:w="5664" w:type="dxa"/>
            <w:shd w:val="clear" w:color="auto" w:fill="auto"/>
          </w:tcPr>
          <w:p w14:paraId="3F50D062" w14:textId="77777777" w:rsidR="0085436E" w:rsidRPr="00E849EE" w:rsidRDefault="0085436E" w:rsidP="00AD08AA">
            <w:pPr>
              <w:pStyle w:val="Descripcin"/>
            </w:pPr>
            <w:r w:rsidRPr="00E849EE">
              <w:t xml:space="preserve">Diversidad, abundancia y distribución del </w:t>
            </w:r>
            <w:proofErr w:type="spellStart"/>
            <w:r w:rsidRPr="00E849EE">
              <w:t>ictioplancton</w:t>
            </w:r>
            <w:proofErr w:type="spellEnd"/>
            <w:r w:rsidRPr="00E849EE">
              <w:t xml:space="preserve"> y su relación con las condiciones oceanográficas y los períodos mareales en la subregión </w:t>
            </w:r>
            <w:proofErr w:type="spellStart"/>
            <w:r w:rsidRPr="00E849EE">
              <w:t>Sanquianga</w:t>
            </w:r>
            <w:proofErr w:type="spellEnd"/>
            <w:r w:rsidRPr="00E849EE">
              <w:t>-Gorgona, frente al delta del río Patía.</w:t>
            </w:r>
          </w:p>
        </w:tc>
      </w:tr>
      <w:tr w:rsidR="0085436E" w:rsidRPr="00E849EE" w14:paraId="775C3EA7" w14:textId="77777777" w:rsidTr="00791799">
        <w:tc>
          <w:tcPr>
            <w:tcW w:w="2830" w:type="dxa"/>
            <w:shd w:val="clear" w:color="auto" w:fill="D5DCE4" w:themeFill="text2" w:themeFillTint="33"/>
          </w:tcPr>
          <w:p w14:paraId="0B56C34C" w14:textId="77777777" w:rsidR="0085436E" w:rsidRPr="00E849EE" w:rsidRDefault="0085436E" w:rsidP="00AD08AA">
            <w:pPr>
              <w:pStyle w:val="Descripcin"/>
            </w:pPr>
            <w:r w:rsidRPr="00E849EE">
              <w:t>Expedición Científica</w:t>
            </w:r>
          </w:p>
        </w:tc>
        <w:tc>
          <w:tcPr>
            <w:tcW w:w="5664" w:type="dxa"/>
            <w:shd w:val="clear" w:color="auto" w:fill="auto"/>
          </w:tcPr>
          <w:p w14:paraId="1A8EE7B8" w14:textId="61DCF0E1" w:rsidR="0085436E" w:rsidRPr="00E849EE" w:rsidRDefault="00C5566D" w:rsidP="00AD08AA">
            <w:pPr>
              <w:pStyle w:val="Descripcin"/>
            </w:pPr>
            <w:r>
              <w:t>ECP</w:t>
            </w:r>
            <w:r w:rsidR="00EA160E">
              <w:t xml:space="preserve">2021-I Bocas de </w:t>
            </w:r>
            <w:proofErr w:type="spellStart"/>
            <w:r w:rsidR="00EA160E">
              <w:t>Sanquianga</w:t>
            </w:r>
            <w:proofErr w:type="spellEnd"/>
          </w:p>
        </w:tc>
      </w:tr>
      <w:tr w:rsidR="0085436E" w:rsidRPr="00E849EE" w14:paraId="47F0F49E" w14:textId="77777777" w:rsidTr="00791799">
        <w:tc>
          <w:tcPr>
            <w:tcW w:w="2830" w:type="dxa"/>
            <w:shd w:val="clear" w:color="auto" w:fill="D5DCE4" w:themeFill="text2" w:themeFillTint="33"/>
          </w:tcPr>
          <w:p w14:paraId="28DC9171" w14:textId="77777777" w:rsidR="0085436E" w:rsidRPr="00E849EE" w:rsidRDefault="0085436E" w:rsidP="00AD08AA">
            <w:pPr>
              <w:pStyle w:val="Descripcin"/>
            </w:pPr>
            <w:r w:rsidRPr="00E849EE">
              <w:t>Investigadores / Filiación</w:t>
            </w:r>
          </w:p>
        </w:tc>
        <w:tc>
          <w:tcPr>
            <w:tcW w:w="5664" w:type="dxa"/>
            <w:shd w:val="clear" w:color="auto" w:fill="auto"/>
          </w:tcPr>
          <w:p w14:paraId="30C470CC" w14:textId="77777777" w:rsidR="0085436E" w:rsidRPr="00E849EE" w:rsidRDefault="0085436E" w:rsidP="00AD08AA">
            <w:pPr>
              <w:pStyle w:val="Descripcin"/>
            </w:pPr>
            <w:r w:rsidRPr="00E849EE">
              <w:t>Christian Bermúdez-Rivas</w:t>
            </w:r>
            <w:r w:rsidRPr="00E849EE">
              <w:rPr>
                <w:vertAlign w:val="superscript"/>
              </w:rPr>
              <w:t>1</w:t>
            </w:r>
            <w:r w:rsidRPr="00E849EE">
              <w:t>, Jesús Reyes</w:t>
            </w:r>
            <w:r w:rsidRPr="00E849EE">
              <w:rPr>
                <w:vertAlign w:val="superscript"/>
              </w:rPr>
              <w:t>1</w:t>
            </w:r>
            <w:r w:rsidRPr="00E849EE">
              <w:t>, Andrés Cuellar</w:t>
            </w:r>
            <w:r w:rsidRPr="00E849EE">
              <w:rPr>
                <w:vertAlign w:val="superscript"/>
              </w:rPr>
              <w:t>2</w:t>
            </w:r>
            <w:r w:rsidRPr="00E849EE">
              <w:t>, Humberto Quintana</w:t>
            </w:r>
            <w:r w:rsidRPr="00E849EE">
              <w:rPr>
                <w:vertAlign w:val="superscript"/>
              </w:rPr>
              <w:t>1</w:t>
            </w:r>
            <w:r w:rsidRPr="00E849EE">
              <w:t>, Alan Giraldo</w:t>
            </w:r>
            <w:r w:rsidRPr="00E849EE">
              <w:rPr>
                <w:vertAlign w:val="superscript"/>
              </w:rPr>
              <w:t>3</w:t>
            </w:r>
            <w:r w:rsidRPr="00E849EE">
              <w:t xml:space="preserve">, </w:t>
            </w:r>
            <w:proofErr w:type="spellStart"/>
            <w:r w:rsidRPr="00E849EE">
              <w:t>Yadi</w:t>
            </w:r>
            <w:proofErr w:type="spellEnd"/>
            <w:r w:rsidRPr="00E849EE">
              <w:t xml:space="preserve"> Moreno</w:t>
            </w:r>
            <w:r w:rsidRPr="00E849EE">
              <w:rPr>
                <w:vertAlign w:val="superscript"/>
              </w:rPr>
              <w:t>1</w:t>
            </w:r>
            <w:r w:rsidRPr="00E849EE">
              <w:t>, Fredy Castrillón</w:t>
            </w:r>
            <w:r w:rsidRPr="00E849EE">
              <w:rPr>
                <w:vertAlign w:val="superscript"/>
              </w:rPr>
              <w:t>1</w:t>
            </w:r>
            <w:r w:rsidRPr="00E849EE">
              <w:t>, Juan José Gallego Zerrato</w:t>
            </w:r>
            <w:r w:rsidRPr="00E849EE">
              <w:rPr>
                <w:vertAlign w:val="superscript"/>
              </w:rPr>
              <w:t>3</w:t>
            </w:r>
            <w:r w:rsidRPr="00E849EE">
              <w:t>, Julio César Herrera Carmona</w:t>
            </w:r>
            <w:r w:rsidRPr="00E849EE">
              <w:rPr>
                <w:vertAlign w:val="superscript"/>
              </w:rPr>
              <w:t>3</w:t>
            </w:r>
            <w:r w:rsidRPr="00E849EE">
              <w:t>.</w:t>
            </w:r>
          </w:p>
          <w:p w14:paraId="7B28064A" w14:textId="77777777" w:rsidR="0085436E" w:rsidRPr="00E849EE" w:rsidRDefault="0085436E" w:rsidP="00AD08AA">
            <w:pPr>
              <w:pStyle w:val="Descripcin"/>
            </w:pPr>
            <w:r w:rsidRPr="00E849EE">
              <w:rPr>
                <w:vertAlign w:val="superscript"/>
              </w:rPr>
              <w:t>1</w:t>
            </w:r>
            <w:r w:rsidRPr="00E849EE">
              <w:t>Área de Protección del Medio Marino - Centro de Investigaciones Oceanográficas e Hidrográficas del Pacífico.</w:t>
            </w:r>
          </w:p>
          <w:p w14:paraId="49865053" w14:textId="77777777" w:rsidR="0085436E" w:rsidRPr="00E849EE" w:rsidRDefault="0085436E" w:rsidP="00AD08AA">
            <w:pPr>
              <w:pStyle w:val="Descripcin"/>
            </w:pPr>
            <w:r w:rsidRPr="00E849EE">
              <w:rPr>
                <w:vertAlign w:val="superscript"/>
              </w:rPr>
              <w:t>2</w:t>
            </w:r>
            <w:r w:rsidRPr="00E849EE">
              <w:t>Parques Nacionales Naturales – Dirección Territorial Pacifico</w:t>
            </w:r>
          </w:p>
          <w:p w14:paraId="40C45B57" w14:textId="77777777" w:rsidR="0085436E" w:rsidRPr="00E849EE" w:rsidRDefault="0085436E" w:rsidP="00AD08AA">
            <w:r w:rsidRPr="00E849EE">
              <w:rPr>
                <w:vertAlign w:val="superscript"/>
              </w:rPr>
              <w:t>3</w:t>
            </w:r>
            <w:r w:rsidRPr="00E849EE">
              <w:t>Universidad del Valle</w:t>
            </w:r>
          </w:p>
        </w:tc>
      </w:tr>
      <w:tr w:rsidR="0085436E" w:rsidRPr="00E849EE" w14:paraId="06E61DB7" w14:textId="77777777" w:rsidTr="00791799">
        <w:tc>
          <w:tcPr>
            <w:tcW w:w="2830" w:type="dxa"/>
            <w:shd w:val="clear" w:color="auto" w:fill="D5DCE4" w:themeFill="text2" w:themeFillTint="33"/>
          </w:tcPr>
          <w:p w14:paraId="01E52D57" w14:textId="77777777" w:rsidR="0085436E" w:rsidRPr="00E849EE" w:rsidRDefault="0085436E" w:rsidP="00AD08AA">
            <w:pPr>
              <w:pStyle w:val="Descripcin"/>
            </w:pPr>
            <w:r w:rsidRPr="00E849EE">
              <w:t>Institución responsable</w:t>
            </w:r>
          </w:p>
        </w:tc>
        <w:tc>
          <w:tcPr>
            <w:tcW w:w="5664" w:type="dxa"/>
            <w:shd w:val="clear" w:color="auto" w:fill="auto"/>
          </w:tcPr>
          <w:p w14:paraId="50091136" w14:textId="22054862" w:rsidR="0085436E" w:rsidRPr="00E849EE" w:rsidRDefault="0085436E" w:rsidP="00AD08AA">
            <w:pPr>
              <w:pStyle w:val="Descripcin"/>
            </w:pPr>
            <w:r w:rsidRPr="00E849EE">
              <w:t>Dirección General Marítima</w:t>
            </w:r>
            <w:r w:rsidR="00BD73AE">
              <w:t xml:space="preserve"> - </w:t>
            </w:r>
            <w:r w:rsidR="00BD73AE" w:rsidRPr="00E849EE">
              <w:t>Centro de Investigaciones Oceanográficas e Hidrográficas del Pacífico.</w:t>
            </w:r>
          </w:p>
        </w:tc>
      </w:tr>
      <w:tr w:rsidR="0085436E" w:rsidRPr="00E849EE" w14:paraId="0BD003C8" w14:textId="77777777" w:rsidTr="00791799">
        <w:trPr>
          <w:trHeight w:val="63"/>
        </w:trPr>
        <w:tc>
          <w:tcPr>
            <w:tcW w:w="2830" w:type="dxa"/>
            <w:shd w:val="clear" w:color="auto" w:fill="D5DCE4" w:themeFill="text2" w:themeFillTint="33"/>
          </w:tcPr>
          <w:p w14:paraId="450E9879" w14:textId="77777777" w:rsidR="0085436E" w:rsidRPr="00E849EE" w:rsidRDefault="0085436E" w:rsidP="00AD08AA">
            <w:pPr>
              <w:pStyle w:val="Descripcin"/>
            </w:pPr>
            <w:r w:rsidRPr="00E849EE">
              <w:t>Instituciones aliadas</w:t>
            </w:r>
          </w:p>
        </w:tc>
        <w:tc>
          <w:tcPr>
            <w:tcW w:w="5664" w:type="dxa"/>
            <w:shd w:val="clear" w:color="auto" w:fill="auto"/>
          </w:tcPr>
          <w:p w14:paraId="5BFC2D20" w14:textId="77777777" w:rsidR="0085436E" w:rsidRPr="00E849EE" w:rsidRDefault="0085436E" w:rsidP="00AD08AA">
            <w:pPr>
              <w:pStyle w:val="Descripcin"/>
            </w:pPr>
            <w:r w:rsidRPr="00E849EE">
              <w:t>Parques Nacionales Naturales</w:t>
            </w:r>
          </w:p>
          <w:p w14:paraId="745C164A" w14:textId="77777777" w:rsidR="0085436E" w:rsidRPr="00E849EE" w:rsidRDefault="0085436E" w:rsidP="00AD08AA">
            <w:r w:rsidRPr="00E849EE">
              <w:t>Universidad del Valle</w:t>
            </w:r>
          </w:p>
        </w:tc>
      </w:tr>
      <w:tr w:rsidR="0085436E" w:rsidRPr="00E849EE" w14:paraId="10FC7632" w14:textId="77777777" w:rsidTr="00791799">
        <w:trPr>
          <w:trHeight w:val="63"/>
        </w:trPr>
        <w:tc>
          <w:tcPr>
            <w:tcW w:w="2830" w:type="dxa"/>
            <w:shd w:val="clear" w:color="auto" w:fill="D5DCE4" w:themeFill="text2" w:themeFillTint="33"/>
          </w:tcPr>
          <w:p w14:paraId="462DBC8A" w14:textId="77777777" w:rsidR="0085436E" w:rsidRPr="00E849EE" w:rsidRDefault="0085436E" w:rsidP="00AD08AA">
            <w:pPr>
              <w:pStyle w:val="Descripcin"/>
            </w:pPr>
            <w:r w:rsidRPr="00E849EE">
              <w:t>Correos electrónicos</w:t>
            </w:r>
          </w:p>
        </w:tc>
        <w:tc>
          <w:tcPr>
            <w:tcW w:w="5664" w:type="dxa"/>
            <w:shd w:val="clear" w:color="auto" w:fill="auto"/>
          </w:tcPr>
          <w:p w14:paraId="63A6CC67" w14:textId="77777777" w:rsidR="0085436E" w:rsidRPr="00E849EE" w:rsidRDefault="0085436E" w:rsidP="00AD08AA">
            <w:pPr>
              <w:pStyle w:val="Descripcin"/>
            </w:pPr>
            <w:r w:rsidRPr="00E849EE">
              <w:t>cbermudezr@dimar.mil.co</w:t>
            </w:r>
          </w:p>
        </w:tc>
      </w:tr>
      <w:tr w:rsidR="0085436E" w:rsidRPr="00E849EE" w14:paraId="50FB93B7" w14:textId="77777777" w:rsidTr="00791799">
        <w:tc>
          <w:tcPr>
            <w:tcW w:w="2830" w:type="dxa"/>
            <w:shd w:val="clear" w:color="auto" w:fill="D5DCE4" w:themeFill="text2" w:themeFillTint="33"/>
          </w:tcPr>
          <w:p w14:paraId="404F096C" w14:textId="77777777" w:rsidR="0085436E" w:rsidRPr="00E849EE" w:rsidRDefault="0085436E" w:rsidP="00AD08AA">
            <w:pPr>
              <w:pStyle w:val="Descripcin"/>
            </w:pPr>
            <w:r w:rsidRPr="00E849EE">
              <w:t>Fecha de entrega</w:t>
            </w:r>
          </w:p>
        </w:tc>
        <w:tc>
          <w:tcPr>
            <w:tcW w:w="5664" w:type="dxa"/>
            <w:shd w:val="clear" w:color="auto" w:fill="auto"/>
          </w:tcPr>
          <w:p w14:paraId="332942FC" w14:textId="77777777" w:rsidR="0085436E" w:rsidRPr="00E849EE" w:rsidRDefault="0085436E" w:rsidP="00AD08AA">
            <w:pPr>
              <w:pStyle w:val="Descripcin"/>
            </w:pPr>
            <w:r w:rsidRPr="00E849EE">
              <w:t>2022/02/</w:t>
            </w:r>
            <w:r>
              <w:t>16</w:t>
            </w:r>
          </w:p>
        </w:tc>
      </w:tr>
    </w:tbl>
    <w:p w14:paraId="46D959F0" w14:textId="34BC65AD" w:rsidR="00F96AA2" w:rsidRDefault="00081D30" w:rsidP="00AD08AA">
      <w:pPr>
        <w:pStyle w:val="Ttulo2"/>
      </w:pPr>
      <w:bookmarkStart w:id="1" w:name="resumen"/>
      <w:r>
        <w:t>Resumen</w:t>
      </w:r>
    </w:p>
    <w:p w14:paraId="3A956448" w14:textId="77777777" w:rsidR="00F96AA2" w:rsidRDefault="00F96AA2" w:rsidP="00AD08AA">
      <w:pPr>
        <w:rPr>
          <w:rFonts w:eastAsiaTheme="majorEastAsia" w:cstheme="majorBidi"/>
          <w:color w:val="000000" w:themeColor="text1"/>
          <w:szCs w:val="26"/>
        </w:rPr>
      </w:pPr>
      <w:r>
        <w:br w:type="page"/>
      </w:r>
    </w:p>
    <w:p w14:paraId="1B5C365D" w14:textId="595A667B" w:rsidR="00F96AA2" w:rsidRDefault="00081D30" w:rsidP="00AD08AA">
      <w:pPr>
        <w:pStyle w:val="Ttulo1"/>
      </w:pPr>
      <w:bookmarkStart w:id="2" w:name="sinopsis-técnica"/>
      <w:bookmarkEnd w:id="0"/>
      <w:bookmarkEnd w:id="1"/>
      <w:r>
        <w:lastRenderedPageBreak/>
        <w:t>Sinopsis técnica</w:t>
      </w:r>
    </w:p>
    <w:p w14:paraId="7C1A656E" w14:textId="77777777" w:rsidR="00F96AA2" w:rsidRDefault="00F96AA2" w:rsidP="00AD08AA">
      <w:pPr>
        <w:rPr>
          <w:rFonts w:eastAsiaTheme="majorEastAsia" w:cstheme="majorBidi"/>
          <w:color w:val="000000" w:themeColor="text1"/>
          <w:szCs w:val="32"/>
        </w:rPr>
      </w:pPr>
      <w:r>
        <w:br w:type="page"/>
      </w:r>
    </w:p>
    <w:p w14:paraId="3B9E5006" w14:textId="77777777" w:rsidR="003B77CF" w:rsidRDefault="00081D30" w:rsidP="00AD08AA">
      <w:pPr>
        <w:pStyle w:val="Ttulo1"/>
      </w:pPr>
      <w:bookmarkStart w:id="3" w:name="cumplimiento-de-objetivos"/>
      <w:bookmarkEnd w:id="2"/>
      <w:r>
        <w:lastRenderedPageBreak/>
        <w:t>Cumplimiento de objetivos</w:t>
      </w:r>
    </w:p>
    <w:p w14:paraId="44482A91" w14:textId="77777777" w:rsidR="00497D23" w:rsidRPr="00497D23" w:rsidRDefault="00497D23" w:rsidP="00AD08AA"/>
    <w:p w14:paraId="4370BF89" w14:textId="77777777" w:rsidR="003B77CF" w:rsidRDefault="00081D30" w:rsidP="00AD08AA">
      <w:pPr>
        <w:pStyle w:val="Ttulo2"/>
      </w:pPr>
      <w:bookmarkStart w:id="4" w:name="objetivo-general"/>
      <w:r>
        <w:t>Objetivo general</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696"/>
        <w:gridCol w:w="1135"/>
        <w:gridCol w:w="2831"/>
        <w:gridCol w:w="712"/>
        <w:gridCol w:w="1134"/>
        <w:gridCol w:w="986"/>
      </w:tblGrid>
      <w:tr w:rsidR="0085436E" w:rsidRPr="00E849EE" w14:paraId="0448ED66" w14:textId="77777777" w:rsidTr="00791799">
        <w:tc>
          <w:tcPr>
            <w:tcW w:w="1696" w:type="dxa"/>
            <w:shd w:val="clear" w:color="auto" w:fill="D5DCE4" w:themeFill="text2" w:themeFillTint="33"/>
            <w:vAlign w:val="center"/>
          </w:tcPr>
          <w:p w14:paraId="3F8F7136" w14:textId="77777777" w:rsidR="0085436E" w:rsidRPr="00E849EE" w:rsidRDefault="0085436E" w:rsidP="00AD08AA">
            <w:pPr>
              <w:pStyle w:val="Descripcin"/>
            </w:pPr>
            <w:r w:rsidRPr="00E849EE">
              <w:t>Objetivo general</w:t>
            </w:r>
          </w:p>
        </w:tc>
        <w:tc>
          <w:tcPr>
            <w:tcW w:w="4678" w:type="dxa"/>
            <w:gridSpan w:val="3"/>
            <w:shd w:val="clear" w:color="auto" w:fill="D5DCE4" w:themeFill="text2" w:themeFillTint="33"/>
            <w:vAlign w:val="center"/>
          </w:tcPr>
          <w:p w14:paraId="7CF6ED5F" w14:textId="77777777" w:rsidR="0085436E" w:rsidRPr="00E849EE" w:rsidRDefault="0085436E" w:rsidP="00AD08AA">
            <w:pPr>
              <w:pStyle w:val="Descripcin"/>
            </w:pPr>
            <w:r w:rsidRPr="00E849EE">
              <w:t xml:space="preserve">Describir las condiciones oceanográficas en los eventos mareales de creciente a pleamar y decreciente a bajamar, en la subregión </w:t>
            </w:r>
            <w:proofErr w:type="spellStart"/>
            <w:r w:rsidRPr="00E849EE">
              <w:t>Sanquianga</w:t>
            </w:r>
            <w:proofErr w:type="spellEnd"/>
            <w:r w:rsidRPr="00E849EE">
              <w:t>-Gorgona frente al delta del río Patía y evaluar su relación con la variación espacial de la abundancia y la distribución de larvas y huevos de peces, como insumo técnico para las iniciativas locales de conservación y uso sostenible</w:t>
            </w:r>
          </w:p>
        </w:tc>
        <w:tc>
          <w:tcPr>
            <w:tcW w:w="1134" w:type="dxa"/>
            <w:shd w:val="clear" w:color="auto" w:fill="D5DCE4" w:themeFill="text2" w:themeFillTint="33"/>
            <w:vAlign w:val="center"/>
          </w:tcPr>
          <w:p w14:paraId="27FD3DAA" w14:textId="77777777" w:rsidR="0085436E" w:rsidRPr="00E849EE" w:rsidRDefault="0085436E" w:rsidP="00AD08AA">
            <w:pPr>
              <w:pStyle w:val="Descripcin"/>
            </w:pPr>
            <w:r w:rsidRPr="00E849EE">
              <w:t>Porcentaje de avance</w:t>
            </w:r>
          </w:p>
        </w:tc>
        <w:tc>
          <w:tcPr>
            <w:tcW w:w="986" w:type="dxa"/>
            <w:shd w:val="clear" w:color="auto" w:fill="D5DCE4" w:themeFill="text2" w:themeFillTint="33"/>
            <w:vAlign w:val="center"/>
          </w:tcPr>
          <w:p w14:paraId="393368D1" w14:textId="77777777" w:rsidR="0085436E" w:rsidRPr="00E849EE" w:rsidRDefault="0085436E" w:rsidP="00AD08AA">
            <w:pPr>
              <w:pStyle w:val="Descripcin"/>
            </w:pPr>
            <w:r w:rsidRPr="00E849EE">
              <w:t>48 %</w:t>
            </w:r>
          </w:p>
        </w:tc>
      </w:tr>
      <w:tr w:rsidR="0085436E" w:rsidRPr="00E849EE" w14:paraId="010FAB5A" w14:textId="77777777" w:rsidTr="00791799">
        <w:tc>
          <w:tcPr>
            <w:tcW w:w="2831" w:type="dxa"/>
            <w:gridSpan w:val="2"/>
            <w:shd w:val="clear" w:color="auto" w:fill="D5DCE4" w:themeFill="text2" w:themeFillTint="33"/>
            <w:vAlign w:val="center"/>
          </w:tcPr>
          <w:p w14:paraId="7CC822DD" w14:textId="77777777" w:rsidR="0085436E" w:rsidRPr="00E849EE" w:rsidRDefault="0085436E" w:rsidP="00AD08AA">
            <w:pPr>
              <w:pStyle w:val="Descripcin"/>
            </w:pPr>
            <w:r w:rsidRPr="00E849EE">
              <w:t>Resultado obtenido</w:t>
            </w:r>
          </w:p>
        </w:tc>
        <w:tc>
          <w:tcPr>
            <w:tcW w:w="2831" w:type="dxa"/>
            <w:shd w:val="clear" w:color="auto" w:fill="D5DCE4" w:themeFill="text2" w:themeFillTint="33"/>
            <w:vAlign w:val="center"/>
          </w:tcPr>
          <w:p w14:paraId="24EE7D0F" w14:textId="77777777" w:rsidR="0085436E" w:rsidRPr="00E849EE" w:rsidRDefault="0085436E" w:rsidP="00AD08AA">
            <w:pPr>
              <w:pStyle w:val="Descripcin"/>
            </w:pPr>
            <w:r w:rsidRPr="00E849EE">
              <w:t>Dificultades</w:t>
            </w:r>
          </w:p>
        </w:tc>
        <w:tc>
          <w:tcPr>
            <w:tcW w:w="2832" w:type="dxa"/>
            <w:gridSpan w:val="3"/>
            <w:shd w:val="clear" w:color="auto" w:fill="D5DCE4" w:themeFill="text2" w:themeFillTint="33"/>
            <w:vAlign w:val="center"/>
          </w:tcPr>
          <w:p w14:paraId="6C407D31" w14:textId="77777777" w:rsidR="0085436E" w:rsidRPr="00E849EE" w:rsidRDefault="0085436E" w:rsidP="00AD08AA">
            <w:pPr>
              <w:pStyle w:val="Descripcin"/>
            </w:pPr>
            <w:r w:rsidRPr="00E849EE">
              <w:t>Observaciones</w:t>
            </w:r>
          </w:p>
        </w:tc>
      </w:tr>
      <w:tr w:rsidR="0085436E" w:rsidRPr="00E849EE" w14:paraId="1A35927F" w14:textId="77777777" w:rsidTr="00791799">
        <w:tc>
          <w:tcPr>
            <w:tcW w:w="2831" w:type="dxa"/>
            <w:gridSpan w:val="2"/>
            <w:vAlign w:val="center"/>
          </w:tcPr>
          <w:p w14:paraId="512D5A8F" w14:textId="77777777" w:rsidR="0085436E" w:rsidRPr="00E849EE" w:rsidRDefault="0085436E" w:rsidP="00AD08AA">
            <w:pPr>
              <w:pStyle w:val="Descripcin"/>
            </w:pPr>
          </w:p>
        </w:tc>
        <w:tc>
          <w:tcPr>
            <w:tcW w:w="2831" w:type="dxa"/>
            <w:vAlign w:val="center"/>
          </w:tcPr>
          <w:p w14:paraId="53F80900" w14:textId="77777777" w:rsidR="0085436E" w:rsidRPr="00E849EE" w:rsidRDefault="0085436E" w:rsidP="00AD08AA">
            <w:pPr>
              <w:pStyle w:val="Descripcin"/>
            </w:pPr>
          </w:p>
        </w:tc>
        <w:tc>
          <w:tcPr>
            <w:tcW w:w="2832" w:type="dxa"/>
            <w:gridSpan w:val="3"/>
            <w:vAlign w:val="center"/>
          </w:tcPr>
          <w:p w14:paraId="6D7E1D43" w14:textId="77777777" w:rsidR="0085436E" w:rsidRPr="00E849EE" w:rsidRDefault="0085436E" w:rsidP="00AD08AA">
            <w:pPr>
              <w:pStyle w:val="Descripcin"/>
            </w:pPr>
          </w:p>
        </w:tc>
      </w:tr>
    </w:tbl>
    <w:p w14:paraId="2CA7E1D5" w14:textId="77777777" w:rsidR="0085436E" w:rsidRPr="0085436E" w:rsidRDefault="0085436E" w:rsidP="00AD08AA"/>
    <w:p w14:paraId="5770BDF0" w14:textId="77777777" w:rsidR="003B77CF" w:rsidRDefault="00081D30" w:rsidP="00AD08AA">
      <w:pPr>
        <w:pStyle w:val="Ttulo2"/>
      </w:pPr>
      <w:bookmarkStart w:id="5" w:name="objetivos-específicos"/>
      <w:bookmarkEnd w:id="4"/>
      <w:r>
        <w:t>Objetivos específicos</w:t>
      </w:r>
    </w:p>
    <w:tbl>
      <w:tblPr>
        <w:tblStyle w:val="Tablaconcuadrcula"/>
        <w:tblW w:w="835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513"/>
        <w:gridCol w:w="38"/>
        <w:gridCol w:w="835"/>
        <w:gridCol w:w="3556"/>
        <w:gridCol w:w="1416"/>
        <w:gridCol w:w="8"/>
        <w:gridCol w:w="987"/>
      </w:tblGrid>
      <w:tr w:rsidR="0085436E" w:rsidRPr="00E849EE" w14:paraId="782EA4EC" w14:textId="77777777" w:rsidTr="00791799">
        <w:tc>
          <w:tcPr>
            <w:tcW w:w="1551" w:type="dxa"/>
            <w:gridSpan w:val="2"/>
            <w:shd w:val="clear" w:color="auto" w:fill="D5DCE4" w:themeFill="text2" w:themeFillTint="33"/>
            <w:vAlign w:val="center"/>
          </w:tcPr>
          <w:p w14:paraId="37AAB5BF"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2B0B1EF4" w14:textId="77777777" w:rsidR="0085436E" w:rsidRPr="00E849EE" w:rsidRDefault="0085436E" w:rsidP="00AD08AA">
            <w:pPr>
              <w:pStyle w:val="Descripcin"/>
            </w:pPr>
            <w:r w:rsidRPr="00E849EE">
              <w:t xml:space="preserve">Realizar la descripción sinóptica de las condiciones oceanográficas y físico químicas en los eventos mareales de creciente a pleamar y decreciente a bajamar en la subregión </w:t>
            </w:r>
            <w:proofErr w:type="spellStart"/>
            <w:r w:rsidRPr="00E849EE">
              <w:t>Sanquianga</w:t>
            </w:r>
            <w:proofErr w:type="spellEnd"/>
            <w:r w:rsidRPr="00E849EE">
              <w:t>-Gorgona.</w:t>
            </w:r>
          </w:p>
        </w:tc>
        <w:tc>
          <w:tcPr>
            <w:tcW w:w="1416" w:type="dxa"/>
            <w:shd w:val="clear" w:color="auto" w:fill="D5DCE4" w:themeFill="text2" w:themeFillTint="33"/>
            <w:vAlign w:val="center"/>
          </w:tcPr>
          <w:p w14:paraId="64AF43D1"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32C98636" w14:textId="77777777" w:rsidR="0085436E" w:rsidRPr="00E849EE" w:rsidRDefault="0085436E" w:rsidP="00AD08AA">
            <w:pPr>
              <w:pStyle w:val="Descripcin"/>
            </w:pPr>
            <w:r w:rsidRPr="00E849EE">
              <w:t xml:space="preserve"> 60%</w:t>
            </w:r>
          </w:p>
        </w:tc>
      </w:tr>
      <w:tr w:rsidR="0085436E" w:rsidRPr="00E849EE" w14:paraId="73D0640B" w14:textId="77777777" w:rsidTr="00791799">
        <w:tc>
          <w:tcPr>
            <w:tcW w:w="2386" w:type="dxa"/>
            <w:gridSpan w:val="3"/>
            <w:shd w:val="clear" w:color="auto" w:fill="D5DCE4" w:themeFill="text2" w:themeFillTint="33"/>
            <w:vAlign w:val="center"/>
          </w:tcPr>
          <w:p w14:paraId="3079F3BC"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518852D4"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75DE7F8E" w14:textId="77777777" w:rsidR="0085436E" w:rsidRPr="00E849EE" w:rsidRDefault="0085436E" w:rsidP="00AD08AA">
            <w:pPr>
              <w:pStyle w:val="Descripcin"/>
            </w:pPr>
            <w:r w:rsidRPr="00E849EE">
              <w:t>Observaciones</w:t>
            </w:r>
          </w:p>
        </w:tc>
      </w:tr>
      <w:tr w:rsidR="0085436E" w:rsidRPr="00E849EE" w14:paraId="1900CC02" w14:textId="77777777" w:rsidTr="00791799">
        <w:tc>
          <w:tcPr>
            <w:tcW w:w="2386" w:type="dxa"/>
            <w:gridSpan w:val="3"/>
            <w:vAlign w:val="center"/>
          </w:tcPr>
          <w:p w14:paraId="1C9AE4C5" w14:textId="77777777" w:rsidR="0085436E" w:rsidRPr="00E849EE" w:rsidRDefault="0085436E" w:rsidP="00AD08AA">
            <w:pPr>
              <w:pStyle w:val="Descripcin"/>
            </w:pPr>
          </w:p>
          <w:p w14:paraId="7D472D42" w14:textId="3151E5EE" w:rsidR="0085436E" w:rsidRPr="00E849EE" w:rsidRDefault="00497D23" w:rsidP="00AD08AA">
            <w:r>
              <w:t xml:space="preserve">Se lograron </w:t>
            </w:r>
          </w:p>
        </w:tc>
        <w:tc>
          <w:tcPr>
            <w:tcW w:w="3556" w:type="dxa"/>
            <w:vAlign w:val="center"/>
          </w:tcPr>
          <w:p w14:paraId="2EA0390F" w14:textId="77777777" w:rsidR="0085436E" w:rsidRPr="00E849EE" w:rsidRDefault="0085436E" w:rsidP="00AD08AA">
            <w:pPr>
              <w:pStyle w:val="Descripcin"/>
            </w:pPr>
          </w:p>
        </w:tc>
        <w:tc>
          <w:tcPr>
            <w:tcW w:w="2411" w:type="dxa"/>
            <w:gridSpan w:val="3"/>
            <w:vAlign w:val="center"/>
          </w:tcPr>
          <w:p w14:paraId="53B9C67F" w14:textId="77777777" w:rsidR="0085436E" w:rsidRPr="00E849EE" w:rsidRDefault="0085436E" w:rsidP="00AD08AA">
            <w:pPr>
              <w:pStyle w:val="Descripcin"/>
            </w:pPr>
          </w:p>
        </w:tc>
      </w:tr>
      <w:tr w:rsidR="0085436E" w:rsidRPr="00E849EE" w14:paraId="74983D68" w14:textId="77777777" w:rsidTr="00791799">
        <w:tc>
          <w:tcPr>
            <w:tcW w:w="1551" w:type="dxa"/>
            <w:gridSpan w:val="2"/>
            <w:shd w:val="clear" w:color="auto" w:fill="D5DCE4" w:themeFill="text2" w:themeFillTint="33"/>
            <w:vAlign w:val="center"/>
          </w:tcPr>
          <w:p w14:paraId="4E9F2259"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49F57DF5" w14:textId="77777777" w:rsidR="0085436E" w:rsidRPr="00E849EE" w:rsidRDefault="0085436E" w:rsidP="00AD08AA">
            <w:pPr>
              <w:pStyle w:val="Descripcin"/>
            </w:pPr>
            <w:r w:rsidRPr="00E849EE">
              <w:t xml:space="preserve">Evaluar el comportamiento de las variables fisicoquímicas (pH, oxígeno disuelto, sólidos suspendidos, transparencia, amonio, nitritos, nitratos, fosfatos y silicatos); bioquímicas (clorofila a) y Biológicas (fitoplancton y zooplancton) en los periodos mareales en la subregión </w:t>
            </w:r>
            <w:proofErr w:type="spellStart"/>
            <w:r w:rsidRPr="00E849EE">
              <w:t>Sanquianga</w:t>
            </w:r>
            <w:proofErr w:type="spellEnd"/>
            <w:r w:rsidRPr="00E849EE">
              <w:t xml:space="preserve"> - Gorgona.</w:t>
            </w:r>
          </w:p>
        </w:tc>
        <w:tc>
          <w:tcPr>
            <w:tcW w:w="1416" w:type="dxa"/>
            <w:shd w:val="clear" w:color="auto" w:fill="D5DCE4" w:themeFill="text2" w:themeFillTint="33"/>
            <w:vAlign w:val="center"/>
          </w:tcPr>
          <w:p w14:paraId="69EE00BC"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A9F193E" w14:textId="77777777" w:rsidR="0085436E" w:rsidRPr="00E849EE" w:rsidRDefault="0085436E" w:rsidP="00AD08AA">
            <w:pPr>
              <w:pStyle w:val="Descripcin"/>
            </w:pPr>
            <w:r w:rsidRPr="00E849EE">
              <w:t>70%</w:t>
            </w:r>
          </w:p>
        </w:tc>
      </w:tr>
      <w:tr w:rsidR="0085436E" w:rsidRPr="00E849EE" w14:paraId="07BCFC8E" w14:textId="77777777" w:rsidTr="00791799">
        <w:tc>
          <w:tcPr>
            <w:tcW w:w="2386" w:type="dxa"/>
            <w:gridSpan w:val="3"/>
            <w:shd w:val="clear" w:color="auto" w:fill="D5DCE4" w:themeFill="text2" w:themeFillTint="33"/>
            <w:vAlign w:val="center"/>
          </w:tcPr>
          <w:p w14:paraId="0F78AF7A"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23F095F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5FB6ED5D" w14:textId="77777777" w:rsidR="0085436E" w:rsidRPr="00E849EE" w:rsidRDefault="0085436E" w:rsidP="00AD08AA">
            <w:pPr>
              <w:pStyle w:val="Descripcin"/>
            </w:pPr>
            <w:r w:rsidRPr="00E849EE">
              <w:t>Observaciones</w:t>
            </w:r>
          </w:p>
        </w:tc>
      </w:tr>
      <w:tr w:rsidR="0085436E" w:rsidRPr="00E849EE" w14:paraId="2EE41AA6" w14:textId="77777777" w:rsidTr="00791799">
        <w:tc>
          <w:tcPr>
            <w:tcW w:w="2386" w:type="dxa"/>
            <w:gridSpan w:val="3"/>
            <w:vAlign w:val="center"/>
          </w:tcPr>
          <w:p w14:paraId="7831790C" w14:textId="77777777" w:rsidR="0085436E" w:rsidRPr="00E849EE" w:rsidRDefault="0085436E" w:rsidP="00AD08AA">
            <w:pPr>
              <w:pStyle w:val="Descripcin"/>
            </w:pPr>
            <w:r w:rsidRPr="00E849EE">
              <w:t xml:space="preserve">Se realizaron los análisis de las muestras de agua y se logró obtener resultados de todas las variables mencionadas excepto el amonio. Hasta el momento se han obtenido los datos de fitoplancton y zooplancton, pero no culminado con la identificación total de </w:t>
            </w:r>
            <w:proofErr w:type="spellStart"/>
            <w:r w:rsidRPr="00E849EE">
              <w:t>ictioplancton</w:t>
            </w:r>
            <w:proofErr w:type="spellEnd"/>
            <w:r w:rsidRPr="00E849EE">
              <w:t>.</w:t>
            </w:r>
          </w:p>
          <w:p w14:paraId="1CFDBAAC" w14:textId="77777777" w:rsidR="0085436E" w:rsidRPr="00E849EE" w:rsidRDefault="0085436E" w:rsidP="00AD08AA"/>
        </w:tc>
        <w:tc>
          <w:tcPr>
            <w:tcW w:w="3556" w:type="dxa"/>
          </w:tcPr>
          <w:p w14:paraId="4CEF0EF5" w14:textId="77777777" w:rsidR="0085436E" w:rsidRPr="00E849EE" w:rsidRDefault="0085436E" w:rsidP="00AD08AA">
            <w:pPr>
              <w:pStyle w:val="Descripcin"/>
            </w:pPr>
            <w:r w:rsidRPr="00E849EE">
              <w:t xml:space="preserve">Hasta el momento se ha avanzado lentamente en la identificación final del </w:t>
            </w:r>
            <w:proofErr w:type="spellStart"/>
            <w:r w:rsidRPr="00E849EE">
              <w:t>ictioplancton</w:t>
            </w:r>
            <w:proofErr w:type="spellEnd"/>
            <w:r w:rsidRPr="00E849EE">
              <w:t xml:space="preserve"> por algunas dificultades logísticas. Sin embargo, este semestre se completará a tiempo los análisis y la identificación.</w:t>
            </w:r>
          </w:p>
        </w:tc>
        <w:tc>
          <w:tcPr>
            <w:tcW w:w="2411" w:type="dxa"/>
            <w:gridSpan w:val="3"/>
          </w:tcPr>
          <w:p w14:paraId="0A1DA8DF" w14:textId="77777777" w:rsidR="0085436E" w:rsidRPr="00E849EE" w:rsidRDefault="0085436E" w:rsidP="00AD08AA">
            <w:pPr>
              <w:pStyle w:val="Descripcin"/>
            </w:pPr>
            <w:r w:rsidRPr="00E849EE">
              <w:t>Se está a la espera de los resultados de los análisis genéticos para avanzar en el proceso de identificación.</w:t>
            </w:r>
          </w:p>
        </w:tc>
      </w:tr>
      <w:tr w:rsidR="0085436E" w:rsidRPr="00E849EE" w14:paraId="77F68166" w14:textId="77777777" w:rsidTr="00791799">
        <w:tc>
          <w:tcPr>
            <w:tcW w:w="1551" w:type="dxa"/>
            <w:gridSpan w:val="2"/>
            <w:shd w:val="clear" w:color="auto" w:fill="D5DCE4" w:themeFill="text2" w:themeFillTint="33"/>
            <w:vAlign w:val="center"/>
          </w:tcPr>
          <w:p w14:paraId="7FDF2F83"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302EB34B" w14:textId="77777777" w:rsidR="0085436E" w:rsidRPr="00E849EE" w:rsidRDefault="0085436E" w:rsidP="00AD08AA">
            <w:pPr>
              <w:pStyle w:val="Descripcin"/>
            </w:pPr>
            <w:r w:rsidRPr="00E849EE">
              <w:t>Evaluar la variación espacial del carbono inorgánico disuelto (DIC) y la alcalinidad total (AT) como parámetros asociados al sistema de carbonatos.</w:t>
            </w:r>
          </w:p>
        </w:tc>
        <w:tc>
          <w:tcPr>
            <w:tcW w:w="1416" w:type="dxa"/>
            <w:shd w:val="clear" w:color="auto" w:fill="D5DCE4" w:themeFill="text2" w:themeFillTint="33"/>
            <w:vAlign w:val="center"/>
          </w:tcPr>
          <w:p w14:paraId="0AA12415"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2F1F951" w14:textId="77777777" w:rsidR="0085436E" w:rsidRPr="00E849EE" w:rsidRDefault="0085436E" w:rsidP="00AD08AA">
            <w:pPr>
              <w:pStyle w:val="Descripcin"/>
            </w:pPr>
            <w:r w:rsidRPr="00E849EE">
              <w:t>-----</w:t>
            </w:r>
          </w:p>
        </w:tc>
      </w:tr>
      <w:tr w:rsidR="0085436E" w:rsidRPr="00E849EE" w14:paraId="3DEAE4C0" w14:textId="77777777" w:rsidTr="00791799">
        <w:tc>
          <w:tcPr>
            <w:tcW w:w="2386" w:type="dxa"/>
            <w:gridSpan w:val="3"/>
            <w:shd w:val="clear" w:color="auto" w:fill="D5DCE4" w:themeFill="text2" w:themeFillTint="33"/>
            <w:vAlign w:val="center"/>
          </w:tcPr>
          <w:p w14:paraId="46CF1240"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10FC062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2F85DFE3" w14:textId="77777777" w:rsidR="0085436E" w:rsidRPr="00E849EE" w:rsidRDefault="0085436E" w:rsidP="00AD08AA">
            <w:pPr>
              <w:pStyle w:val="Descripcin"/>
            </w:pPr>
            <w:r w:rsidRPr="00E849EE">
              <w:t>Observaciones</w:t>
            </w:r>
          </w:p>
        </w:tc>
      </w:tr>
      <w:tr w:rsidR="0085436E" w:rsidRPr="00E849EE" w14:paraId="0EEE41F5" w14:textId="77777777" w:rsidTr="00791799">
        <w:tc>
          <w:tcPr>
            <w:tcW w:w="2386" w:type="dxa"/>
            <w:gridSpan w:val="3"/>
            <w:vAlign w:val="center"/>
          </w:tcPr>
          <w:p w14:paraId="7756790E" w14:textId="77777777" w:rsidR="0085436E" w:rsidRPr="00E849EE" w:rsidRDefault="0085436E" w:rsidP="00AD08AA">
            <w:pPr>
              <w:pStyle w:val="Descripcin"/>
            </w:pPr>
            <w:r w:rsidRPr="00E849EE">
              <w:t xml:space="preserve">El análisis de estas muestras no se pudo completar porque no se </w:t>
            </w:r>
            <w:r w:rsidRPr="00E849EE">
              <w:lastRenderedPageBreak/>
              <w:t>logró hacer la toma y el procesamiento de estas muestras en campo. Por esta razón no se presentarán análisis referentes a este punto.</w:t>
            </w:r>
          </w:p>
        </w:tc>
        <w:tc>
          <w:tcPr>
            <w:tcW w:w="3556" w:type="dxa"/>
          </w:tcPr>
          <w:p w14:paraId="4B6F1016" w14:textId="77777777" w:rsidR="0085436E" w:rsidRPr="00E849EE" w:rsidRDefault="0085436E" w:rsidP="00AD08AA">
            <w:pPr>
              <w:pStyle w:val="Descripcin"/>
            </w:pPr>
            <w:r w:rsidRPr="00E849EE">
              <w:lastRenderedPageBreak/>
              <w:t xml:space="preserve">Los recipientes que se manejaron para este tipo de muestras resultaron no se los adecuados para los análisis </w:t>
            </w:r>
            <w:r w:rsidRPr="00E849EE">
              <w:lastRenderedPageBreak/>
              <w:t>de complejo de carbonatos, por tal razón no se pudieron presentar los resultados de este punto.</w:t>
            </w:r>
          </w:p>
        </w:tc>
        <w:tc>
          <w:tcPr>
            <w:tcW w:w="2411" w:type="dxa"/>
            <w:gridSpan w:val="3"/>
          </w:tcPr>
          <w:p w14:paraId="7EC8FB86" w14:textId="77777777" w:rsidR="0085436E" w:rsidRPr="00E849EE" w:rsidRDefault="0085436E" w:rsidP="00AD08AA">
            <w:pPr>
              <w:pStyle w:val="Descripcin"/>
            </w:pPr>
            <w:r w:rsidRPr="00E849EE">
              <w:lastRenderedPageBreak/>
              <w:t xml:space="preserve">Del cálculo total del porcentaje de avance, se </w:t>
            </w:r>
            <w:r w:rsidRPr="00E849EE">
              <w:lastRenderedPageBreak/>
              <w:t>sustrajo este punto y no se tuvo en cuenta.</w:t>
            </w:r>
          </w:p>
          <w:p w14:paraId="7F663438" w14:textId="77777777" w:rsidR="0085436E" w:rsidRPr="00E849EE" w:rsidRDefault="0085436E" w:rsidP="00AD08AA"/>
        </w:tc>
      </w:tr>
      <w:tr w:rsidR="0085436E" w:rsidRPr="00E849EE" w14:paraId="2BE0A62A"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51" w:type="dxa"/>
            <w:gridSpan w:val="2"/>
            <w:shd w:val="clear" w:color="auto" w:fill="D5DCE4" w:themeFill="text2" w:themeFillTint="33"/>
          </w:tcPr>
          <w:p w14:paraId="6564FFFC" w14:textId="77777777" w:rsidR="0085436E" w:rsidRPr="00E849EE" w:rsidRDefault="0085436E" w:rsidP="00AD08AA">
            <w:pPr>
              <w:pStyle w:val="Descripcin"/>
            </w:pPr>
            <w:r w:rsidRPr="00E849EE">
              <w:lastRenderedPageBreak/>
              <w:t>Objetivo específico</w:t>
            </w:r>
          </w:p>
        </w:tc>
        <w:tc>
          <w:tcPr>
            <w:tcW w:w="4391" w:type="dxa"/>
            <w:gridSpan w:val="2"/>
            <w:shd w:val="clear" w:color="auto" w:fill="D5DCE4" w:themeFill="text2" w:themeFillTint="33"/>
          </w:tcPr>
          <w:p w14:paraId="6EBD5849" w14:textId="77777777" w:rsidR="0085436E" w:rsidRPr="00E849EE" w:rsidRDefault="0085436E" w:rsidP="00AD08AA">
            <w:pPr>
              <w:pStyle w:val="Descripcin"/>
            </w:pPr>
            <w:r w:rsidRPr="00E849EE">
              <w:t>Generar un modelo batimétrico para caracterizar el ambiente bentónico del área de muestreo.</w:t>
            </w:r>
          </w:p>
        </w:tc>
        <w:tc>
          <w:tcPr>
            <w:tcW w:w="1424" w:type="dxa"/>
            <w:gridSpan w:val="2"/>
            <w:shd w:val="clear" w:color="auto" w:fill="D5DCE4" w:themeFill="text2" w:themeFillTint="33"/>
          </w:tcPr>
          <w:p w14:paraId="70F0DE61"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639024CD" w14:textId="77777777" w:rsidR="0085436E" w:rsidRPr="00E849EE" w:rsidRDefault="0085436E" w:rsidP="00AD08AA">
            <w:pPr>
              <w:pStyle w:val="Descripcin"/>
            </w:pPr>
            <w:r w:rsidRPr="00E849EE">
              <w:t>40%</w:t>
            </w:r>
          </w:p>
        </w:tc>
      </w:tr>
      <w:tr w:rsidR="0085436E" w:rsidRPr="00E849EE" w14:paraId="3A64976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64535CFE"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D235DE7"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00D65AC3" w14:textId="77777777" w:rsidR="0085436E" w:rsidRPr="00E849EE" w:rsidRDefault="0085436E" w:rsidP="00AD08AA">
            <w:pPr>
              <w:pStyle w:val="Descripcin"/>
            </w:pPr>
            <w:r w:rsidRPr="00E849EE">
              <w:t>Observaciones</w:t>
            </w:r>
          </w:p>
        </w:tc>
      </w:tr>
      <w:tr w:rsidR="0085436E" w:rsidRPr="00E849EE" w14:paraId="5914092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4011E6FF" w14:textId="77777777" w:rsidR="0085436E" w:rsidRPr="00E849EE" w:rsidRDefault="0085436E" w:rsidP="00AD08AA">
            <w:pPr>
              <w:pStyle w:val="Descripcin"/>
            </w:pPr>
            <w:r w:rsidRPr="00E849EE">
              <w:t xml:space="preserve">Hasta el momento se han recopilado todos los datos de batimetría de la subregión </w:t>
            </w:r>
            <w:proofErr w:type="spellStart"/>
            <w:r w:rsidRPr="00E849EE">
              <w:t>Sanquianga</w:t>
            </w:r>
            <w:proofErr w:type="spellEnd"/>
            <w:r w:rsidRPr="00E849EE">
              <w:t xml:space="preserve"> – Gorgona.</w:t>
            </w:r>
          </w:p>
        </w:tc>
        <w:tc>
          <w:tcPr>
            <w:tcW w:w="3556" w:type="dxa"/>
          </w:tcPr>
          <w:p w14:paraId="09D7A500" w14:textId="77777777" w:rsidR="0085436E" w:rsidRPr="00E849EE" w:rsidRDefault="0085436E" w:rsidP="00AD08AA">
            <w:pPr>
              <w:pStyle w:val="Descripcin"/>
            </w:pPr>
            <w:r w:rsidRPr="00E849EE">
              <w:t>El procesamiento y limpieza de estos datos ha sido largo y dispendioso. La mayor dificultad que se ha encontrado ha sido la de producir el modelo de terreno por limitaciones en la capacidad de computo</w:t>
            </w:r>
          </w:p>
        </w:tc>
        <w:tc>
          <w:tcPr>
            <w:tcW w:w="2411" w:type="dxa"/>
            <w:gridSpan w:val="3"/>
          </w:tcPr>
          <w:p w14:paraId="30E194BE" w14:textId="77777777" w:rsidR="0085436E" w:rsidRPr="00E849EE" w:rsidRDefault="0085436E" w:rsidP="00AD08AA">
            <w:pPr>
              <w:pStyle w:val="Descripcin"/>
              <w:rPr>
                <w:sz w:val="18"/>
                <w:szCs w:val="18"/>
              </w:rPr>
            </w:pPr>
            <w:r w:rsidRPr="00E849EE">
              <w:t>Se están haciendo las gestiones para el uso de un servidor para solucionar este problema.</w:t>
            </w:r>
          </w:p>
        </w:tc>
      </w:tr>
      <w:tr w:rsidR="0085436E" w:rsidRPr="00E849EE" w14:paraId="58686B8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70AFE59F"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2708F767" w14:textId="77777777" w:rsidR="0085436E" w:rsidRPr="00E849EE" w:rsidRDefault="0085436E" w:rsidP="00AD08AA">
            <w:pPr>
              <w:pStyle w:val="Descripcin"/>
            </w:pPr>
            <w:r w:rsidRPr="00E849EE">
              <w:t xml:space="preserve">Realizar la descripción sinóptica de la concentración de biomasa de zooplancton, abundancia de huevos y larvas de peces, en la subregión </w:t>
            </w:r>
            <w:proofErr w:type="spellStart"/>
            <w:r w:rsidRPr="00E849EE">
              <w:t>Sanquianga</w:t>
            </w:r>
            <w:proofErr w:type="spellEnd"/>
            <w:r w:rsidRPr="00E849EE">
              <w:t>-Gorgona.</w:t>
            </w:r>
          </w:p>
        </w:tc>
        <w:tc>
          <w:tcPr>
            <w:tcW w:w="1424" w:type="dxa"/>
            <w:gridSpan w:val="2"/>
            <w:shd w:val="clear" w:color="auto" w:fill="D5DCE4" w:themeFill="text2" w:themeFillTint="33"/>
          </w:tcPr>
          <w:p w14:paraId="1E0800F6"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419AF57" w14:textId="77777777" w:rsidR="0085436E" w:rsidRPr="00E849EE" w:rsidRDefault="0085436E" w:rsidP="00AD08AA">
            <w:pPr>
              <w:pStyle w:val="Descripcin"/>
            </w:pPr>
            <w:r w:rsidRPr="00E849EE">
              <w:t>70%</w:t>
            </w:r>
          </w:p>
        </w:tc>
      </w:tr>
      <w:tr w:rsidR="0085436E" w:rsidRPr="00E849EE" w14:paraId="44CA0BE5"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38F117F8"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14315259"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4330DE39" w14:textId="77777777" w:rsidR="0085436E" w:rsidRPr="00E849EE" w:rsidRDefault="0085436E" w:rsidP="00AD08AA">
            <w:pPr>
              <w:pStyle w:val="Descripcin"/>
            </w:pPr>
            <w:r w:rsidRPr="00E849EE">
              <w:t>Observaciones</w:t>
            </w:r>
          </w:p>
        </w:tc>
      </w:tr>
      <w:tr w:rsidR="0085436E" w:rsidRPr="00E849EE" w14:paraId="3A7F3CEF"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16372C35" w14:textId="77777777" w:rsidR="0085436E" w:rsidRPr="00E849EE" w:rsidRDefault="0085436E" w:rsidP="00AD08AA">
            <w:pPr>
              <w:pStyle w:val="Descripcin"/>
            </w:pPr>
            <w:r w:rsidRPr="00E849EE">
              <w:t>Ya se procesaron todas las muestras de biomasa de zooplancton y los resultados se compilaron en un conjunto de datos listos para ser incorporados en el análisis final.</w:t>
            </w:r>
          </w:p>
          <w:p w14:paraId="5DA7A2D3" w14:textId="77777777" w:rsidR="0085436E" w:rsidRPr="00E849EE" w:rsidRDefault="0085436E" w:rsidP="00AD08AA">
            <w:pPr>
              <w:pStyle w:val="Descripcin"/>
            </w:pPr>
            <w:r w:rsidRPr="00E849EE">
              <w:t xml:space="preserve">Además, se realizó el análisis de fitoplancton con la identificación de algunas especies del área para tratar de relacionar este nivel trófico con los niveles tróficos que se analizarán más adelante. </w:t>
            </w:r>
          </w:p>
        </w:tc>
        <w:tc>
          <w:tcPr>
            <w:tcW w:w="3556" w:type="dxa"/>
          </w:tcPr>
          <w:p w14:paraId="031E73FD" w14:textId="77777777" w:rsidR="0085436E" w:rsidRPr="00E849EE" w:rsidRDefault="0085436E" w:rsidP="00AD08AA">
            <w:pPr>
              <w:pStyle w:val="Descripcin"/>
            </w:pPr>
            <w:r w:rsidRPr="00E849EE">
              <w:t xml:space="preserve">Sobre el análisis de fitoplancton, se tuvo dificultad para identificar todas las especies encontradas por tal razón muchas se analizaron solo hasta morfoespecies. </w:t>
            </w:r>
          </w:p>
        </w:tc>
        <w:tc>
          <w:tcPr>
            <w:tcW w:w="2411" w:type="dxa"/>
            <w:gridSpan w:val="3"/>
          </w:tcPr>
          <w:p w14:paraId="425463A3" w14:textId="77777777" w:rsidR="0085436E" w:rsidRPr="00E849EE" w:rsidRDefault="0085436E" w:rsidP="00AD08AA">
            <w:pPr>
              <w:pStyle w:val="Descripcin"/>
            </w:pPr>
            <w:r w:rsidRPr="00E849EE">
              <w:t>La producción de los datos se terminó completamente, pero está pendiente hacer el análisis estadístico descriptivo para presentar los resultados.</w:t>
            </w:r>
          </w:p>
        </w:tc>
      </w:tr>
      <w:tr w:rsidR="0085436E" w:rsidRPr="00E849EE" w14:paraId="67230AA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3E5169B3"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5450DFCD" w14:textId="77777777" w:rsidR="0085436E" w:rsidRPr="00E849EE" w:rsidRDefault="0085436E" w:rsidP="00AD08AA">
            <w:r w:rsidRPr="00E849EE">
              <w:t xml:space="preserve">Explorar la relación entre el patrón espacial de variación de larvas y huevos de peces con las condiciones oceanográficas en la subregión </w:t>
            </w:r>
            <w:proofErr w:type="spellStart"/>
            <w:r w:rsidRPr="00E849EE">
              <w:t>Sanquianga</w:t>
            </w:r>
            <w:proofErr w:type="spellEnd"/>
            <w:r w:rsidRPr="00E849EE">
              <w:t>-Gorgona.</w:t>
            </w:r>
          </w:p>
        </w:tc>
        <w:tc>
          <w:tcPr>
            <w:tcW w:w="1424" w:type="dxa"/>
            <w:gridSpan w:val="2"/>
            <w:shd w:val="clear" w:color="auto" w:fill="D5DCE4" w:themeFill="text2" w:themeFillTint="33"/>
          </w:tcPr>
          <w:p w14:paraId="3DA6AB44"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E0529D8" w14:textId="77777777" w:rsidR="0085436E" w:rsidRPr="00E849EE" w:rsidRDefault="0085436E" w:rsidP="00AD08AA">
            <w:pPr>
              <w:pStyle w:val="Descripcin"/>
            </w:pPr>
            <w:r w:rsidRPr="00E849EE">
              <w:t>0%</w:t>
            </w:r>
          </w:p>
        </w:tc>
      </w:tr>
      <w:tr w:rsidR="0085436E" w:rsidRPr="00E849EE" w14:paraId="3BB88A5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465C7193"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37DE420"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6FA583A7" w14:textId="77777777" w:rsidR="0085436E" w:rsidRPr="00E849EE" w:rsidRDefault="0085436E" w:rsidP="00AD08AA">
            <w:pPr>
              <w:pStyle w:val="Descripcin"/>
            </w:pPr>
            <w:r w:rsidRPr="00E849EE">
              <w:t>Observaciones</w:t>
            </w:r>
          </w:p>
        </w:tc>
      </w:tr>
      <w:tr w:rsidR="0085436E" w:rsidRPr="00E849EE" w14:paraId="018EF7D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319F0797" w14:textId="77777777" w:rsidR="0085436E" w:rsidRPr="00E849EE" w:rsidRDefault="0085436E" w:rsidP="00AD08AA">
            <w:pPr>
              <w:pStyle w:val="Descripcin"/>
            </w:pPr>
            <w:r w:rsidRPr="00E849EE">
              <w:t>Hasta el momento no se ha podido avanzar en este objetico debido a que requiere que todos los resultados de los objetivos anteriores estén completados.</w:t>
            </w:r>
          </w:p>
        </w:tc>
        <w:tc>
          <w:tcPr>
            <w:tcW w:w="3556" w:type="dxa"/>
          </w:tcPr>
          <w:p w14:paraId="3CF2EE3E" w14:textId="77777777" w:rsidR="0085436E" w:rsidRPr="00E849EE" w:rsidRDefault="0085436E" w:rsidP="00AD08AA">
            <w:pPr>
              <w:pStyle w:val="Descripcin"/>
            </w:pPr>
          </w:p>
        </w:tc>
        <w:tc>
          <w:tcPr>
            <w:tcW w:w="2411" w:type="dxa"/>
            <w:gridSpan w:val="3"/>
          </w:tcPr>
          <w:p w14:paraId="4EAA97D0" w14:textId="77777777" w:rsidR="0085436E" w:rsidRPr="00E849EE" w:rsidRDefault="0085436E" w:rsidP="00AD08AA">
            <w:pPr>
              <w:pStyle w:val="Descripcin"/>
            </w:pPr>
          </w:p>
        </w:tc>
      </w:tr>
    </w:tbl>
    <w:p w14:paraId="220BBEFD" w14:textId="031E3848" w:rsidR="00AD08AA" w:rsidRDefault="00AD08AA" w:rsidP="00AD08AA"/>
    <w:p w14:paraId="3961DA81" w14:textId="77777777" w:rsidR="00AD08AA" w:rsidRDefault="00AD08AA" w:rsidP="00AD08AA">
      <w:r>
        <w:br w:type="page"/>
      </w:r>
    </w:p>
    <w:p w14:paraId="4E17D39E" w14:textId="77777777" w:rsidR="0085436E" w:rsidRPr="0085436E" w:rsidRDefault="0085436E" w:rsidP="00AD08AA"/>
    <w:p w14:paraId="1B3391DB" w14:textId="70AF490A" w:rsidR="00AD08AA" w:rsidRDefault="00081D30" w:rsidP="00AD08AA">
      <w:pPr>
        <w:pStyle w:val="Ttulo1"/>
      </w:pPr>
      <w:bookmarkStart w:id="6" w:name="introducción"/>
      <w:bookmarkEnd w:id="3"/>
      <w:bookmarkEnd w:id="5"/>
      <w:r>
        <w:t>Introducción</w:t>
      </w:r>
    </w:p>
    <w:p w14:paraId="5F8F6910" w14:textId="77777777" w:rsidR="00AD08AA" w:rsidRDefault="00AD08AA" w:rsidP="00AD08AA"/>
    <w:p w14:paraId="0F91E5AB" w14:textId="6FCD3CCC" w:rsidR="00AD08AA" w:rsidRDefault="00C3263B" w:rsidP="00AD08AA">
      <w:r>
        <w:t xml:space="preserve">El delta del río Patía, ubicado en la subregión </w:t>
      </w:r>
      <w:proofErr w:type="spellStart"/>
      <w:r>
        <w:t>Sanquianga</w:t>
      </w:r>
      <w:proofErr w:type="spellEnd"/>
      <w:r>
        <w:t xml:space="preserve">-Gorgona, es uno de los deltas más grandes de la costa del Pacífico de Colombia, abarcando alrededor de </w:t>
      </w:r>
      <w:r w:rsidR="004C4D37">
        <w:t>1700 km</w:t>
      </w:r>
      <w:r w:rsidR="004C4D37">
        <w:rPr>
          <w:vertAlign w:val="superscript"/>
        </w:rPr>
        <w:t>2</w:t>
      </w:r>
      <w:r w:rsidR="004C4D37">
        <w:t xml:space="preserve"> </w:t>
      </w:r>
      <w:r w:rsidR="004C4D37">
        <w:fldChar w:fldCharType="begin"/>
      </w:r>
      <w:r w:rsidR="004C4D37">
        <w:instrText xml:space="preserve"> ADDIN ZOTERO_ITEM CSL_CITATION {"citationID":"bx04F59a","properties":{"formattedCitation":"(Restrepo A, 2012)","plainCitation":"(Restrepo A, 2012)","noteIndex":0},"citationItems":[{"id":5128,"uris":["http://zotero.org/users/8864020/items/C38H7BVS"],"itemData":{"id":5128,"type":"article-journal","abstract":"This paper presents the main physical and human-induced stresses that have shaped the recent evolution of the Patía River delta, the largest and best-developed delta on the western margin of South America. During the Holocene, the Patía Delta moved southward and the northern part became an estuarine system characterized by large extensions of mangrove ecosystems. However, a major human-induced water diversion, starting in 1972, diverted the Patía ﬂow to the Sanguianga River, and shifted the active delta plain back to its former Holocene location. This discharge diversion has led to sediment starvation of the southern delta lobe and changed the northern estuarine system into an active delta plain. In addition, coastal areas of the Patía delta subsided as a result of a devastating tsunami in 1979. Morphological changes along the delta coast are evidenced by: (1) coastal retreat along the whole delta front during the period 1986–2001; (2) coastal retreat along the abandoned delta lobe for the period 2001–2008; 56% of the southern delta shoreline is retreating and only 4% of the coast shows signs of accretion; (3) progradation of the northern delta region during the period 2001–2008; the discharge diversion of the Patía River to the Sanquianga has apparently balanced the observed trends in coastal erosion and sea-level rise (5.1 mm yr−1 for the period 1984–2006, after the 1979 tsunami); (4) formation of transgressive barrier islands with exposed peat soils in the surf zone; and (5) abandonment of former active distributaries in the southern delta plain with associated inlet closure. In the northern delta lobe, major geomorphic changes include: (1) distributary channel accretion by morphological processes such as sedimentation (also in crevasses), overbank ﬂow, increasing width of levees, inter-distributary channel ﬁll, and colonization of pioneer mangrove; (2) freshening conditions in the Sanguianga distributary channel, a hydrologic change that has shifted the upper estuarine region (salinity b 1 psu) downstream; and (3) changes in vegetation succession; approximately 30% of mangrove forests in the current delta apex have been replaced by freshwater vegetation. Overall, the recent evolution of the Patía has been controlled by the interplay of (1) high basin-wide sediment load; (2) low discharge variability (Qmax/Qmin); (3) spatial switch of delta distributaries related to tectonic movements and subsidence; (4) a relative sea-level rise of 5.1 mm yr−1 after the occurrence of the 1979 tsunami; (5) episodes of sea-level rise associated with the ENSO cycle; and (6) human-induced discharge diversion. The information presented here is valuable evidence for understanding the role of extreme events versus ‘normal’ conditions in creating and shaping deltas.","container-title":"Geomorphology","DOI":"10.1016/j.geomorph.2012.02.004","ISSN":"0169555X","journalAbbreviation":"Geomorphology","language":"en","page":"207-223","source":"DOI.org (Crossref)","title":"Assessing the effect of sea-level change and human activities on a major delta on the Pacific coast of northern South America: The Patía River","title-short":"Assessing the effect of sea-level change and human activities on a major delta on the Pacific coast of northern South America","volume":"151-152","author":[{"family":"Restrepo A","given":"Juan D."}],"issued":{"date-parts":[["2012",5]]}}}],"schema":"https://github.com/citation-style-language/schema/raw/master/csl-citation.json"} </w:instrText>
      </w:r>
      <w:r w:rsidR="004C4D37">
        <w:fldChar w:fldCharType="separate"/>
      </w:r>
      <w:r w:rsidR="004C4D37" w:rsidRPr="004C4D37">
        <w:t>(Restrepo A, 2012)</w:t>
      </w:r>
      <w:r w:rsidR="004C4D37">
        <w:fldChar w:fldCharType="end"/>
      </w:r>
      <w:r w:rsidRPr="00C3263B">
        <w:t xml:space="preserve"> </w:t>
      </w:r>
      <w:r>
        <w:t>. Se ha clasificado como un delta influenciado por las mareas, con un ciclo semidiurno y un rango de alrededor de 2 metros</w:t>
      </w:r>
      <w:r w:rsidR="00056D5A">
        <w:t xml:space="preserve"> </w:t>
      </w:r>
      <w:r w:rsidR="00056D5A">
        <w:fldChar w:fldCharType="begin"/>
      </w:r>
      <w:r w:rsidR="00056D5A">
        <w:instrText xml:space="preserve"> ADDIN ZOTERO_ITEM CSL_CITATION {"citationID":"Y7pjq3Om","properties":{"formattedCitation":"(Restrepo &amp; L\\uc0\\u243{}pez, 2008)","plainCitation":"(Restrepo &amp; López, 2008)","noteIndex":0},"citationItems":[{"id":5146,"uris":["http://zotero.org/users/8864020/items/35P3CSFU"],"itemData":{"id":5146,"type":"article-journal","abstract":"This paper analyzes the physical factors controlling the recent morphology of major deltas along the Paciﬁc and Caribbean coasts of Colombia. The study considers the ﬂuvial, coastal, and oceanographic contributions to changes in delta morphology and uses di</w:instrText>
      </w:r>
      <w:r w:rsidR="00056D5A">
        <w:rPr>
          <w:rFonts w:ascii="Times New Roman" w:hAnsi="Times New Roman"/>
        </w:rPr>
        <w:instrText>ﬀ</w:instrText>
      </w:r>
      <w:r w:rsidR="00056D5A">
        <w:instrText>erent approaches, including (1) remote sensing techniques; (2) time series analysis of river discharge, sea level, wave climate and tidal variability; (3) analysis of the relationship between monthly mean sea level anomalies near the deltas related to the El Nin˜ o Southern Oscillation (ENSO); (4) development of a database of key physical variables; (5) series of correlation calculations to examine which environmental factors control delta morphology; (6) analysis of shoreline changes for the 1986–2000 yr-period; and (7) classiﬁcation of each delta system based on the relationship between water and sediment discharges and wave and tidal energies. Overall, Colombian deltas are built under destructive physical conditions. The Paciﬁc deltas, San Juan, Mira, and Pat´ıa, are tide-inﬂuenced deltas although they exhibit deﬁnite characteristics of wave-dominated systems such as the presence of barriers and beach ridges. Also, these deltas exhibit the highest marine energy conditions of all Colombian deltas (marine power values between 9.1 and 11.6) due to the interplay of (1) moderate wave conditions as a result of the e</w:instrText>
      </w:r>
      <w:r w:rsidR="00056D5A">
        <w:rPr>
          <w:rFonts w:ascii="Times New Roman" w:hAnsi="Times New Roman"/>
        </w:rPr>
        <w:instrText>ﬀ</w:instrText>
      </w:r>
      <w:r w:rsidR="00056D5A">
        <w:instrText>ect of swells from the SW with a signi</w:instrText>
      </w:r>
      <w:r w:rsidR="00056D5A">
        <w:rPr>
          <w:rFonts w:cs="Book Antiqua"/>
        </w:rPr>
        <w:instrText>ﬁ</w:instrText>
      </w:r>
      <w:r w:rsidR="00056D5A">
        <w:instrText>cant height varying from 1.7 in the San Juan delta to 3.0 m and 3.1 m in the Mira and Pat</w:instrText>
      </w:r>
      <w:r w:rsidR="00056D5A">
        <w:rPr>
          <w:rFonts w:cs="Book Antiqua"/>
        </w:rPr>
        <w:instrText>´ı</w:instrText>
      </w:r>
      <w:r w:rsidR="00056D5A">
        <w:instrText xml:space="preserve">a deltas, respectively; (2) meso-tidal ranges; (3) steep subaqueous proﬁles; (4) low attenuation indexes of deep-water waves; and (5) strong oceanographic manifestations associated with the ENSO, causing regional sea level rises of 20–44 cm during El Nin˜ o events. The Caribbean deltas, Magdalena, Sinu´ and to a lesser extent, the Atrato, are wave-inﬂuenced deltas. The Magdalena, with deep and nearshore wave power values of 45 · 106 erg sÀ1 and 35 · 106 erg sÀ1, respectively, and the lowest attenuation index of deep-water waves, is the most wave-inﬂuenced delta of Colombia. Statistical relationships show that the area of Colombian deltas is best predicted from average discharge and bank-full width of river entering the delta. The number of distributary channels is explained by the marine power index and the gradient of the delta plain. The average and total width of distributary channels are largely controlled by the tidal range. Further analysis of shoreline changes indicate that the retreating behavior of the western part of the Magdalena delta has been due to anthropogenic causes, including the construction of jetties in 1936. By contrast, processes of rapid erosion in the San Juan delta have been the result of 2.6 mm yrÀ1 long-term relative sea level rise due to tectonic induced subsidence coupled with a eustatic rise of sea level. Overall, the other deltas are experiencing prograding phases with rates of accretion of 100 m yrÀ1 in the artiﬁcial delta of the Canal del Dique.","container-title":"Journal of South American Earth Sciences","DOI":"10.1016/j.jsames.2007.09.002","ISSN":"08959811","issue":"1","journalAbbreviation":"Journal of South American Earth Sciences","language":"en","page":"1-21","source":"DOI.org (Crossref)","title":"Morphodynamics of the Pacific and Caribbean deltas of Colombia, South America","volume":"25","author":[{"family":"Restrepo","given":"Juan D."},{"family":"López","given":"Sergio A."}],"issued":{"date-parts":[["2008",2]]}}}],"schema":"https://github.com/citation-style-language/schema/raw/master/csl-citation.json"} </w:instrText>
      </w:r>
      <w:r w:rsidR="00056D5A">
        <w:fldChar w:fldCharType="separate"/>
      </w:r>
      <w:r w:rsidR="00056D5A" w:rsidRPr="00056D5A">
        <w:rPr>
          <w:szCs w:val="24"/>
        </w:rPr>
        <w:t>(Restrepo &amp; López, 2008)</w:t>
      </w:r>
      <w:r w:rsidR="00056D5A">
        <w:fldChar w:fldCharType="end"/>
      </w:r>
      <w:r w:rsidR="0000084C">
        <w:t>.</w:t>
      </w:r>
      <w:r>
        <w:t xml:space="preserve"> </w:t>
      </w:r>
      <w:r>
        <w:t>Además, se estima que aporta aproximadamente 972 toneladas de sedimentos por kilómetro cuadrado al año.</w:t>
      </w:r>
      <w:r>
        <w:t xml:space="preserve"> Este delta posee una de más grandes extensiones de bosques de manglar en el pacífico Colombiano y esto lo convierte en un refugio de diversidad importante, el cual juega un papel clave en el mantenimiento y dispersión de recursos pesqueros </w:t>
      </w:r>
      <w:proofErr w:type="gramStart"/>
      <w:r>
        <w:t>estratégicos .</w:t>
      </w:r>
      <w:proofErr w:type="gramEnd"/>
    </w:p>
    <w:p w14:paraId="003F0DDA" w14:textId="34281B14" w:rsidR="00C3263B" w:rsidRDefault="00C3263B" w:rsidP="00AD08AA"/>
    <w:p w14:paraId="01A3AB68" w14:textId="77777777" w:rsidR="00C3263B" w:rsidRDefault="00C3263B" w:rsidP="00AD08AA">
      <w:pPr>
        <w:rPr>
          <w:rFonts w:eastAsiaTheme="majorEastAsia" w:cstheme="majorBidi"/>
          <w:color w:val="000000" w:themeColor="text1"/>
          <w:szCs w:val="32"/>
        </w:rPr>
      </w:pPr>
    </w:p>
    <w:p w14:paraId="246F4717" w14:textId="77777777" w:rsidR="003B77CF" w:rsidRDefault="00081D30" w:rsidP="00AD08AA">
      <w:pPr>
        <w:pStyle w:val="Ttulo1"/>
      </w:pPr>
      <w:bookmarkStart w:id="7" w:name="metodología"/>
      <w:bookmarkEnd w:id="6"/>
      <w:r>
        <w:t>Metodología</w:t>
      </w:r>
    </w:p>
    <w:p w14:paraId="103D954F" w14:textId="77777777" w:rsidR="004E673A" w:rsidRPr="004E673A" w:rsidRDefault="004E673A" w:rsidP="00AD08AA"/>
    <w:p w14:paraId="5C071099" w14:textId="77777777" w:rsidR="003B77CF" w:rsidRDefault="00081D30" w:rsidP="00AD08AA">
      <w:pPr>
        <w:pStyle w:val="Ttulo2"/>
      </w:pPr>
      <w:bookmarkStart w:id="8" w:name="metodología-efectiva-de-muestreo"/>
      <w:r>
        <w:t>Metodología efectiva de muestreo</w:t>
      </w:r>
    </w:p>
    <w:p w14:paraId="7C3053DC" w14:textId="77777777" w:rsidR="004E673A" w:rsidRPr="004E673A" w:rsidRDefault="004E673A" w:rsidP="00AD08AA"/>
    <w:p w14:paraId="071CE8C7" w14:textId="73925C0B" w:rsidR="00E47282" w:rsidRPr="00AD08AA" w:rsidRDefault="00582983" w:rsidP="00AD08AA">
      <w:r w:rsidRPr="00AD08AA">
        <w:t xml:space="preserve">Durante la Expedición Científica Pacífico, Bocas de </w:t>
      </w:r>
      <w:proofErr w:type="spellStart"/>
      <w:r w:rsidRPr="00AD08AA">
        <w:t>Sanquianga</w:t>
      </w:r>
      <w:proofErr w:type="spellEnd"/>
      <w:r w:rsidRPr="00AD08AA">
        <w:t xml:space="preserve"> 2021-I, realizada entre el 28 de abril y el 07 de mayo de 2021, </w:t>
      </w:r>
      <w:r w:rsidR="00E47282" w:rsidRPr="00AD08AA">
        <w:t xml:space="preserve">se recolectaron muestras de 18 estaciones ubicadas en la </w:t>
      </w:r>
      <w:r w:rsidR="00AA2BDD" w:rsidRPr="00AD08AA">
        <w:t>sub</w:t>
      </w:r>
      <w:r w:rsidR="00E47282" w:rsidRPr="00AD08AA">
        <w:t xml:space="preserve">región </w:t>
      </w:r>
      <w:proofErr w:type="spellStart"/>
      <w:r w:rsidR="00E47282" w:rsidRPr="00AD08AA">
        <w:t>Sanquianga</w:t>
      </w:r>
      <w:proofErr w:type="spellEnd"/>
      <w:r w:rsidR="00E47282" w:rsidRPr="00AD08AA">
        <w:t xml:space="preserve">-Gorgona, distribuidas a lo largo de 3 transectos, cada uno con 6 estaciones en las bocanas de Guascama, </w:t>
      </w:r>
      <w:proofErr w:type="spellStart"/>
      <w:r w:rsidR="00E47282" w:rsidRPr="00AD08AA">
        <w:t>Sanquianga</w:t>
      </w:r>
      <w:proofErr w:type="spellEnd"/>
      <w:r w:rsidR="00E47282" w:rsidRPr="00AD08AA">
        <w:t xml:space="preserve"> y </w:t>
      </w:r>
      <w:proofErr w:type="spellStart"/>
      <w:r w:rsidR="00E47282" w:rsidRPr="00AD08AA">
        <w:t>Amarales</w:t>
      </w:r>
      <w:proofErr w:type="spellEnd"/>
      <w:r w:rsidR="00E47282" w:rsidRPr="00AD08AA">
        <w:t xml:space="preserve"> (ver </w:t>
      </w:r>
      <w:r w:rsidR="00BC6162" w:rsidRPr="00AD08AA">
        <w:fldChar w:fldCharType="begin"/>
      </w:r>
      <w:r w:rsidR="00BC6162" w:rsidRPr="00AD08AA">
        <w:instrText xml:space="preserve"> REF _Ref132830419 \h </w:instrText>
      </w:r>
      <w:r w:rsidR="00AD08AA" w:rsidRPr="00AD08AA">
        <w:instrText xml:space="preserve"> \* MERGEFORMAT </w:instrText>
      </w:r>
      <w:r w:rsidR="00BC6162" w:rsidRPr="00AD08AA">
        <w:fldChar w:fldCharType="separate"/>
      </w:r>
      <w:r w:rsidR="00A91639" w:rsidRPr="00AD08AA">
        <w:t>Figura 2</w:t>
      </w:r>
      <w:r w:rsidR="00BC6162" w:rsidRPr="00AD08AA">
        <w:fldChar w:fldCharType="end"/>
      </w:r>
      <w:r w:rsidR="00E47282" w:rsidRPr="00AD08AA">
        <w:t xml:space="preserve">). Se tomaron muestras en los rangos mareales de marea alta y marea baja (ver </w:t>
      </w:r>
      <w:r w:rsidR="00BC6162" w:rsidRPr="00AD08AA">
        <w:fldChar w:fldCharType="begin"/>
      </w:r>
      <w:r w:rsidR="00BC6162" w:rsidRPr="00AD08AA">
        <w:instrText xml:space="preserve"> REF _Ref132830701 \h </w:instrText>
      </w:r>
      <w:r w:rsidR="00AD08AA" w:rsidRPr="00AD08AA">
        <w:instrText xml:space="preserve"> \* MERGEFORMAT </w:instrText>
      </w:r>
      <w:r w:rsidR="00BC6162" w:rsidRPr="00AD08AA">
        <w:fldChar w:fldCharType="separate"/>
      </w:r>
      <w:r w:rsidR="00A91639" w:rsidRPr="00AD08AA">
        <w:t>Figura 1</w:t>
      </w:r>
      <w:r w:rsidR="00BC6162" w:rsidRPr="00AD08AA">
        <w:fldChar w:fldCharType="end"/>
      </w:r>
      <w:r w:rsidR="00E47282" w:rsidRPr="00AD08AA">
        <w:t>), y se analizaron en tres categorías basadas en el cambio temporal y espacial. El cambio temporal se basó en el comportamiento de la onda mareal y el momento en que se colectaron las muestras. El cambio espacial se basó en la separación de las bocas de los ríos donde se situaron los transectos, y entre las estaciones más cercanas a la costa y las estaciones más cercanas al espacio oceánico.</w:t>
      </w:r>
    </w:p>
    <w:p w14:paraId="7B1AC1A1" w14:textId="77777777" w:rsidR="00E47282" w:rsidRDefault="00E47282" w:rsidP="00AD08AA"/>
    <w:p w14:paraId="4C832530" w14:textId="73FB031C" w:rsidR="00E47282" w:rsidRDefault="00582983" w:rsidP="00AD08AA">
      <w:r>
        <w:t>En esta área se</w:t>
      </w:r>
      <w:r w:rsidR="00E47282">
        <w:t xml:space="preserve"> midieron la transparencia y los perfiles de temperatura, salinidad, densidad y oxígeno disuelto en campo, y se recolectaron muestras de aguas marinas superficiales a 1 m de profundidad utilizando botellas </w:t>
      </w:r>
      <w:proofErr w:type="spellStart"/>
      <w:r w:rsidR="00E47282">
        <w:t>Niskin</w:t>
      </w:r>
      <w:proofErr w:type="spellEnd"/>
      <w:r w:rsidR="00E47282">
        <w:t xml:space="preserve"> de 10 L. Estas muestras se analizaron en laboratorio para determinar la salinidad, pH, Sólidos Suspendidos Totales (SST), nitritos, nitratos, fosfatos, silicatos, transparencia, clorofila a y oxígeno disuelto (OD), y para hacer análisis de riqueza de especies de fitoplancton. Las muestras de zooplancton e </w:t>
      </w:r>
      <w:proofErr w:type="spellStart"/>
      <w:r w:rsidR="00E47282">
        <w:t>ictioplancton</w:t>
      </w:r>
      <w:proofErr w:type="spellEnd"/>
      <w:r w:rsidR="00E47282">
        <w:t xml:space="preserve"> se recolectaron con una red tipo bongo de 300 y 500 µm de ojo de malla, arrastrando durante 5 minutos a 2 nudos, y se preservaron en formol. Las muestras de fitoplancton se tomaron directamente de la superficie con un balde de 20 litros y se filtraron con una red de 50 µm.</w:t>
      </w:r>
    </w:p>
    <w:p w14:paraId="5E368B43" w14:textId="77777777" w:rsidR="00E47282" w:rsidRDefault="00E47282" w:rsidP="00AD08AA"/>
    <w:p w14:paraId="6D896799" w14:textId="77777777" w:rsidR="00E47282" w:rsidRDefault="00E47282" w:rsidP="00AD08AA">
      <w:r>
        <w:t>Los datos de los perfiles del CTDO (</w:t>
      </w:r>
      <w:proofErr w:type="spellStart"/>
      <w:r>
        <w:t>SeaBird</w:t>
      </w:r>
      <w:proofErr w:type="spellEnd"/>
      <w:r>
        <w:t xml:space="preserve"> 19v. Plus) y del </w:t>
      </w:r>
      <w:proofErr w:type="spellStart"/>
      <w:r>
        <w:t>CastAway</w:t>
      </w:r>
      <w:proofErr w:type="spellEnd"/>
      <w:r>
        <w:t>-CTD (</w:t>
      </w:r>
      <w:proofErr w:type="spellStart"/>
      <w:r>
        <w:t>SonTek</w:t>
      </w:r>
      <w:proofErr w:type="spellEnd"/>
      <w:r>
        <w:t xml:space="preserve">) se procesaron en el buque y se guardaron en formato CSV para su posterior análisis. La transparencia se midió in situ utilizando un disco Secchi, mientras que el buque se utilizó para las determinaciones de oxígeno disuelto (OD), salinidad y pH. Para el procedimiento de determinación de OD se utilizó un dosificador </w:t>
      </w:r>
      <w:proofErr w:type="spellStart"/>
      <w:r>
        <w:t>Metrhom</w:t>
      </w:r>
      <w:proofErr w:type="spellEnd"/>
      <w:r>
        <w:t xml:space="preserve"> modelo </w:t>
      </w:r>
      <w:proofErr w:type="spellStart"/>
      <w:r>
        <w:t>Multidosimat</w:t>
      </w:r>
      <w:proofErr w:type="spellEnd"/>
      <w:r>
        <w:t xml:space="preserve">, y un </w:t>
      </w:r>
      <w:proofErr w:type="spellStart"/>
      <w:r>
        <w:t>multiparametro</w:t>
      </w:r>
      <w:proofErr w:type="spellEnd"/>
      <w:r>
        <w:t xml:space="preserve"> </w:t>
      </w:r>
      <w:proofErr w:type="spellStart"/>
      <w:r>
        <w:t>Schott</w:t>
      </w:r>
      <w:proofErr w:type="spellEnd"/>
      <w:r>
        <w:t xml:space="preserve"> modelo </w:t>
      </w:r>
      <w:proofErr w:type="spellStart"/>
      <w:r>
        <w:t>Handylab</w:t>
      </w:r>
      <w:proofErr w:type="spellEnd"/>
      <w:r>
        <w:t xml:space="preserve"> multi 12 para la determinación de la salinidad y del pH.</w:t>
      </w:r>
    </w:p>
    <w:p w14:paraId="1C6AF086" w14:textId="77777777" w:rsidR="005273C0" w:rsidRDefault="005273C0" w:rsidP="00AD08AA"/>
    <w:p w14:paraId="02A5CE6A" w14:textId="6251884B" w:rsidR="00F62749" w:rsidRPr="00E849EE" w:rsidRDefault="00E47282" w:rsidP="00AD08AA">
      <w:pPr>
        <w:rPr>
          <w:spacing w:val="-3"/>
          <w:lang w:val="es-ES"/>
        </w:rPr>
      </w:pPr>
      <w:r>
        <w:t xml:space="preserve">Las muestras destinadas a los ensayos de nutrientes y clorofila a se sometieron a pretratamiento hasta llegar al laboratorio de Dimar sede Pacífico, donde se continuó con el tratamiento analítico de las mismas para los distintos ensayos. El pretratamiento para la determinación de nutrientes consistió en filtrar aproximadamente 1 L de cada muestra por un filtro de nitrocelulosa con tamaño de poro de 0,45 µm, y tomar alrededor de 450 </w:t>
      </w:r>
      <w:proofErr w:type="spellStart"/>
      <w:r>
        <w:t>mL</w:t>
      </w:r>
      <w:proofErr w:type="spellEnd"/>
      <w:r>
        <w:t xml:space="preserve"> en un frasco </w:t>
      </w:r>
      <w:proofErr w:type="spellStart"/>
      <w:r>
        <w:t>nalgene</w:t>
      </w:r>
      <w:proofErr w:type="spellEnd"/>
      <w:r>
        <w:t xml:space="preserve"> de 500</w:t>
      </w:r>
      <w:r w:rsidR="0099705D">
        <w:t xml:space="preserve"> </w:t>
      </w:r>
      <w:proofErr w:type="spellStart"/>
      <w:r w:rsidR="00F62749" w:rsidRPr="00E849EE">
        <w:t>mL</w:t>
      </w:r>
      <w:proofErr w:type="spellEnd"/>
      <w:r w:rsidR="00F62749" w:rsidRPr="00E849EE">
        <w:t xml:space="preserve"> para su preservación a -20 °C. Para el análisis de clorofila </w:t>
      </w:r>
      <w:r w:rsidR="00F62749" w:rsidRPr="00E849EE">
        <w:rPr>
          <w:i/>
        </w:rPr>
        <w:t xml:space="preserve">a </w:t>
      </w:r>
      <w:proofErr w:type="spellStart"/>
      <w:r w:rsidR="00F62749" w:rsidRPr="00E849EE">
        <w:t>se</w:t>
      </w:r>
      <w:proofErr w:type="spellEnd"/>
      <w:r w:rsidR="00F62749" w:rsidRPr="00E849EE">
        <w:t xml:space="preserve"> continuó filtrando hasta completar un volumen de 1,0 L; al filtro se le adicionaron 2 </w:t>
      </w:r>
      <w:proofErr w:type="spellStart"/>
      <w:r w:rsidR="00F62749" w:rsidRPr="00E849EE">
        <w:t>mL</w:t>
      </w:r>
      <w:proofErr w:type="spellEnd"/>
      <w:r w:rsidR="00F62749" w:rsidRPr="00E849EE">
        <w:t xml:space="preserve"> de suspensión de carbonato de magnesio,</w:t>
      </w:r>
      <w:r w:rsidR="00F62749">
        <w:t xml:space="preserve"> </w:t>
      </w:r>
      <w:r w:rsidR="00F62749" w:rsidRPr="00E849EE">
        <w:t xml:space="preserve">para luego ser </w:t>
      </w:r>
      <w:r w:rsidR="00F62749" w:rsidRPr="00E849EE">
        <w:rPr>
          <w:spacing w:val="-3"/>
          <w:lang w:val="es-ES"/>
        </w:rPr>
        <w:t>introducido en un sobre de aluminio previamente rotulado,</w:t>
      </w:r>
      <w:r w:rsidR="00F62749" w:rsidRPr="00E849EE">
        <w:t xml:space="preserve"> </w:t>
      </w:r>
      <w:r w:rsidR="00F62749" w:rsidRPr="00E849EE">
        <w:rPr>
          <w:spacing w:val="-3"/>
          <w:lang w:val="es-ES"/>
        </w:rPr>
        <w:t xml:space="preserve">y depositado dentro de un desecador con </w:t>
      </w:r>
      <w:proofErr w:type="spellStart"/>
      <w:r w:rsidR="00F62749" w:rsidRPr="00E849EE">
        <w:rPr>
          <w:spacing w:val="-3"/>
          <w:lang w:val="es-ES"/>
        </w:rPr>
        <w:t>sílica</w:t>
      </w:r>
      <w:proofErr w:type="spellEnd"/>
      <w:r w:rsidR="00F62749" w:rsidRPr="00E849EE">
        <w:rPr>
          <w:spacing w:val="-3"/>
          <w:lang w:val="es-ES"/>
        </w:rPr>
        <w:t xml:space="preserve"> gel para su </w:t>
      </w:r>
      <w:r w:rsidR="00F62749" w:rsidRPr="00E849EE">
        <w:t xml:space="preserve">preservación </w:t>
      </w:r>
      <w:r w:rsidR="00F62749" w:rsidRPr="00E849EE">
        <w:rPr>
          <w:spacing w:val="-3"/>
          <w:lang w:val="es-ES"/>
        </w:rPr>
        <w:t>a</w:t>
      </w:r>
      <w:r w:rsidR="00F62749" w:rsidRPr="00E849EE">
        <w:rPr>
          <w:lang w:val="es-ES"/>
        </w:rPr>
        <w:t xml:space="preserve"> -20 °C</w:t>
      </w:r>
      <w:r w:rsidR="00F62749" w:rsidRPr="00E849EE">
        <w:rPr>
          <w:spacing w:val="-3"/>
          <w:lang w:val="es-ES"/>
        </w:rPr>
        <w:t xml:space="preserve">, </w:t>
      </w:r>
      <w:r w:rsidR="00F62749" w:rsidRPr="00E849EE">
        <w:rPr>
          <w:lang w:val="es-ES"/>
        </w:rPr>
        <w:t>hasta continuar con el análisis en el laboratorio de Dimar sede Pacífico</w:t>
      </w:r>
      <w:r w:rsidR="00F62749" w:rsidRPr="00E849EE">
        <w:rPr>
          <w:spacing w:val="-3"/>
          <w:lang w:val="es-ES"/>
        </w:rPr>
        <w:t>.</w:t>
      </w:r>
    </w:p>
    <w:p w14:paraId="2DEC6E0C" w14:textId="253033AF" w:rsidR="00F62749" w:rsidRDefault="00F62749" w:rsidP="00AD08AA">
      <w:pPr>
        <w:rPr>
          <w:lang w:val="es-ES"/>
        </w:rPr>
      </w:pPr>
    </w:p>
    <w:p w14:paraId="6B955CAA" w14:textId="77777777" w:rsidR="006D7D0E" w:rsidRDefault="006D7D0E" w:rsidP="00AD08AA">
      <w:pPr>
        <w:pStyle w:val="Descripcin"/>
      </w:pPr>
    </w:p>
    <w:p w14:paraId="6CC426F9" w14:textId="3BCBABAE" w:rsidR="00BC6162" w:rsidRDefault="006D7D0E" w:rsidP="00AD08AA">
      <w:pPr>
        <w:pStyle w:val="Descripcin"/>
      </w:pPr>
      <w:r>
        <w:rPr>
          <w:noProof/>
        </w:rPr>
        <w:drawing>
          <wp:inline distT="0" distB="0" distL="0" distR="0" wp14:anchorId="40B07CE6" wp14:editId="7403406E">
            <wp:extent cx="5391150" cy="26955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1150" cy="2695575"/>
                    </a:xfrm>
                    <a:prstGeom prst="rect">
                      <a:avLst/>
                    </a:prstGeom>
                    <a:noFill/>
                    <a:ln>
                      <a:noFill/>
                    </a:ln>
                  </pic:spPr>
                </pic:pic>
              </a:graphicData>
            </a:graphic>
          </wp:inline>
        </w:drawing>
      </w:r>
    </w:p>
    <w:p w14:paraId="0C7BA0E9" w14:textId="77777777" w:rsidR="006D7D0E" w:rsidRDefault="006D7D0E" w:rsidP="00AD08AA">
      <w:pPr>
        <w:pStyle w:val="Descripcin"/>
      </w:pPr>
      <w:bookmarkStart w:id="9" w:name="_Ref132830701"/>
    </w:p>
    <w:p w14:paraId="3C180509" w14:textId="5C10D300" w:rsidR="00BC6162" w:rsidRPr="00F62749" w:rsidRDefault="00BC6162" w:rsidP="00AD08AA">
      <w:pPr>
        <w:pStyle w:val="Descripcin"/>
        <w:rPr>
          <w:spacing w:val="-3"/>
        </w:rPr>
      </w:pPr>
      <w:r>
        <w:t xml:space="preserve">Figura </w:t>
      </w:r>
      <w:r w:rsidR="005B2713">
        <w:fldChar w:fldCharType="begin"/>
      </w:r>
      <w:r w:rsidR="005B2713">
        <w:instrText xml:space="preserve"> SEQ Figura \* ARABIC </w:instrText>
      </w:r>
      <w:r w:rsidR="005B2713">
        <w:fldChar w:fldCharType="separate"/>
      </w:r>
      <w:r w:rsidR="00A91639">
        <w:rPr>
          <w:noProof/>
        </w:rPr>
        <w:t>1</w:t>
      </w:r>
      <w:r w:rsidR="005B2713">
        <w:rPr>
          <w:noProof/>
        </w:rPr>
        <w:fldChar w:fldCharType="end"/>
      </w:r>
      <w:bookmarkEnd w:id="9"/>
      <w:r>
        <w:t xml:space="preserve">. Comportamiento de la onda mareal </w:t>
      </w:r>
      <w:r w:rsidRPr="00E849EE">
        <w:t>entre el 28 de abril y el 07 de mayo de 2021</w:t>
      </w:r>
      <w:r>
        <w:t>.</w:t>
      </w:r>
    </w:p>
    <w:p w14:paraId="159ABFFE" w14:textId="77777777" w:rsidR="00BC6162" w:rsidRPr="00BC6162" w:rsidRDefault="00BC6162" w:rsidP="00AD08AA"/>
    <w:p w14:paraId="62EA67DB" w14:textId="77777777" w:rsidR="00F62749" w:rsidRDefault="00F62749" w:rsidP="00AD08AA">
      <w:r>
        <w:rPr>
          <w:noProof/>
        </w:rPr>
        <w:lastRenderedPageBreak/>
        <w:drawing>
          <wp:inline distT="0" distB="0" distL="0" distR="0" wp14:anchorId="442988FC" wp14:editId="6B6EF584">
            <wp:extent cx="5400040" cy="8001000"/>
            <wp:effectExtent l="0" t="0" r="0" b="0"/>
            <wp:docPr id="5" name="Imagen 5"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Mapa&#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8001000"/>
                    </a:xfrm>
                    <a:prstGeom prst="rect">
                      <a:avLst/>
                    </a:prstGeom>
                    <a:noFill/>
                    <a:ln>
                      <a:noFill/>
                    </a:ln>
                  </pic:spPr>
                </pic:pic>
              </a:graphicData>
            </a:graphic>
          </wp:inline>
        </w:drawing>
      </w:r>
    </w:p>
    <w:p w14:paraId="2450659F" w14:textId="6E7D5EF8" w:rsidR="00D2715B" w:rsidRDefault="00F62749" w:rsidP="00AD08AA">
      <w:pPr>
        <w:pStyle w:val="Descripcin"/>
      </w:pPr>
      <w:bookmarkStart w:id="10" w:name="_Ref132830419"/>
      <w:r>
        <w:t xml:space="preserve">Figura </w:t>
      </w:r>
      <w:r w:rsidR="005B2713">
        <w:fldChar w:fldCharType="begin"/>
      </w:r>
      <w:r w:rsidR="005B2713">
        <w:instrText xml:space="preserve"> SEQ Figura \* ARABIC </w:instrText>
      </w:r>
      <w:r w:rsidR="005B2713">
        <w:fldChar w:fldCharType="separate"/>
      </w:r>
      <w:r w:rsidR="00A91639">
        <w:rPr>
          <w:noProof/>
        </w:rPr>
        <w:t>2</w:t>
      </w:r>
      <w:r w:rsidR="005B2713">
        <w:rPr>
          <w:noProof/>
        </w:rPr>
        <w:fldChar w:fldCharType="end"/>
      </w:r>
      <w:bookmarkEnd w:id="10"/>
      <w:r>
        <w:t xml:space="preserve">. </w:t>
      </w:r>
      <w:r w:rsidRPr="00F62749">
        <w:t>Estaciones de muestreo ubicadas en la zona de estudio.</w:t>
      </w:r>
    </w:p>
    <w:p w14:paraId="0F7947BF" w14:textId="77777777" w:rsidR="00D2715B" w:rsidRDefault="00D2715B" w:rsidP="00AD08AA">
      <w:r>
        <w:br w:type="page"/>
      </w:r>
    </w:p>
    <w:p w14:paraId="72739612" w14:textId="624680AA" w:rsidR="00F62749" w:rsidRPr="00F62749" w:rsidRDefault="00F62749" w:rsidP="00AD08AA">
      <w:pPr>
        <w:rPr>
          <w:lang w:val="es-ES"/>
        </w:rPr>
      </w:pPr>
    </w:p>
    <w:p w14:paraId="1614B638" w14:textId="77777777" w:rsidR="003B77CF" w:rsidRDefault="00081D30" w:rsidP="00AD08AA">
      <w:pPr>
        <w:pStyle w:val="Ttulo2"/>
      </w:pPr>
      <w:bookmarkStart w:id="11" w:name="X33e1b82fcd99d654d6ede381dca17d06e84a6f9"/>
      <w:bookmarkEnd w:id="8"/>
      <w:r>
        <w:t>Metodología de procesamiento y análisis de resultados</w:t>
      </w:r>
    </w:p>
    <w:p w14:paraId="0A3D3BA0" w14:textId="77777777" w:rsidR="008347CD" w:rsidRPr="008347CD" w:rsidRDefault="008347CD" w:rsidP="00AD08AA"/>
    <w:p w14:paraId="3E703DED" w14:textId="77777777" w:rsidR="00D26E1A" w:rsidRDefault="00D26E1A" w:rsidP="00AD08AA">
      <w:r w:rsidRPr="00E849EE">
        <w:t>Procesamiento de muestras:</w:t>
      </w:r>
    </w:p>
    <w:p w14:paraId="2A996AB5" w14:textId="77777777" w:rsidR="008347CD" w:rsidRPr="00E849EE" w:rsidRDefault="008347CD" w:rsidP="00AD08AA"/>
    <w:p w14:paraId="0DA5AECA" w14:textId="4408503A" w:rsidR="00D26E1A" w:rsidRDefault="00BA3552" w:rsidP="00AD08AA">
      <w:r>
        <w:t xml:space="preserve">Se llevaron a cabo ensayos de laboratorio para determinar los nutrientes, pH, salinidad, Solidos Suspendidos Totales (SST), Oxígeno Disuelto (OD) y clorofila a, siguiendo los métodos verificados en el laboratorio de química del Centro de investigaciones Oceanográficas e Hidrográficas del Pacífico, y en conformidad con la norma NTC ISO/IEC 17025:2017, la cual establece los requisitos generales para la competencia de los laboratorios de ensayo y calibración. Las determinaciones analíticas de nitritos, nitratos y silicatos se realizaron mediante métodos colorimétricos descritos por </w:t>
      </w:r>
      <w:proofErr w:type="spellStart"/>
      <w:r>
        <w:t>Bendschneider</w:t>
      </w:r>
      <w:proofErr w:type="spellEnd"/>
      <w:r>
        <w:t xml:space="preserve"> y Robinson (1952) y reducción con cadmio-cobre y metol-sulfito, respectivamente, tal como se describen en Strickland y Parsons (1972). Para determinar los fosfatos, se empleó el método del ácido ascórbico según lo publicado por Murphy y Riley (1958). La medición de pH y salinidad se realizó mediante los métodos 4500-H+ B y 2510 B, respectivamente. Para determinar los Sólidos Suspendidos Totales se utilizó el método 2540 D, mientras que para el Oxígeno Disuelto se usó el método </w:t>
      </w:r>
      <w:proofErr w:type="spellStart"/>
      <w:r>
        <w:t>yodométrico</w:t>
      </w:r>
      <w:proofErr w:type="spellEnd"/>
      <w:r>
        <w:t xml:space="preserve"> 4500-O B. Finalmente, la determinación de clorofila a se realizó aplicando el método tricromático 10200 H, todos estos procedimientos se describen en el Standard </w:t>
      </w:r>
      <w:proofErr w:type="spellStart"/>
      <w:r>
        <w:t>Methods</w:t>
      </w:r>
      <w:proofErr w:type="spellEnd"/>
      <w:r>
        <w:t xml:space="preserve"> </w:t>
      </w:r>
      <w:proofErr w:type="spellStart"/>
      <w:r>
        <w:t>for</w:t>
      </w:r>
      <w:proofErr w:type="spellEnd"/>
      <w:r>
        <w:t xml:space="preserve"> </w:t>
      </w:r>
      <w:proofErr w:type="spellStart"/>
      <w:r>
        <w:t>the</w:t>
      </w:r>
      <w:proofErr w:type="spellEnd"/>
      <w:r>
        <w:t xml:space="preserve"> </w:t>
      </w:r>
      <w:proofErr w:type="spellStart"/>
      <w:r>
        <w:t>Examination</w:t>
      </w:r>
      <w:proofErr w:type="spellEnd"/>
      <w:r>
        <w:t xml:space="preserve"> </w:t>
      </w:r>
      <w:proofErr w:type="spellStart"/>
      <w:r>
        <w:t>of</w:t>
      </w:r>
      <w:proofErr w:type="spellEnd"/>
      <w:r>
        <w:t xml:space="preserve"> </w:t>
      </w:r>
      <w:proofErr w:type="spellStart"/>
      <w:r>
        <w:t>Water</w:t>
      </w:r>
      <w:proofErr w:type="spellEnd"/>
      <w:r>
        <w:t xml:space="preserve"> and </w:t>
      </w:r>
      <w:proofErr w:type="spellStart"/>
      <w:r>
        <w:t>Wasterwater</w:t>
      </w:r>
      <w:proofErr w:type="spellEnd"/>
      <w:r>
        <w:t xml:space="preserve"> (APHA, AWWA, WEF, 2017).</w:t>
      </w:r>
    </w:p>
    <w:p w14:paraId="61BE8359" w14:textId="77777777" w:rsidR="00BA3552" w:rsidRPr="00E849EE" w:rsidRDefault="00BA3552" w:rsidP="00AD08AA"/>
    <w:p w14:paraId="73CBF7B2" w14:textId="39D4C8F8" w:rsidR="00B02691" w:rsidRDefault="000F78B2" w:rsidP="00AD08AA">
      <w:r>
        <w:t xml:space="preserve">Para analizar los datos de biomasa del zooplancton se emplearon métodos volumétricos y gravimétricos descritos en Postel et al. (2000), mientras </w:t>
      </w:r>
      <w:proofErr w:type="gramStart"/>
      <w:r>
        <w:t>que</w:t>
      </w:r>
      <w:proofErr w:type="gramEnd"/>
      <w:r>
        <w:t xml:space="preserve"> para el conteo y cálculo de la densidad de organismos, tanto de zooplancton como de fitoplancton, se utilizaron los métodos sugeridos en el Standard </w:t>
      </w:r>
      <w:proofErr w:type="spellStart"/>
      <w:r>
        <w:t>Methods</w:t>
      </w:r>
      <w:proofErr w:type="spellEnd"/>
      <w:r>
        <w:t xml:space="preserve"> </w:t>
      </w:r>
      <w:proofErr w:type="spellStart"/>
      <w:r>
        <w:t>for</w:t>
      </w:r>
      <w:proofErr w:type="spellEnd"/>
      <w:r>
        <w:t xml:space="preserve"> </w:t>
      </w:r>
      <w:proofErr w:type="spellStart"/>
      <w:r>
        <w:t>the</w:t>
      </w:r>
      <w:proofErr w:type="spellEnd"/>
      <w:r>
        <w:t xml:space="preserve"> </w:t>
      </w:r>
      <w:proofErr w:type="spellStart"/>
      <w:r>
        <w:t>Examination</w:t>
      </w:r>
      <w:proofErr w:type="spellEnd"/>
      <w:r>
        <w:t xml:space="preserve"> </w:t>
      </w:r>
      <w:proofErr w:type="spellStart"/>
      <w:r>
        <w:t>of</w:t>
      </w:r>
      <w:proofErr w:type="spellEnd"/>
      <w:r>
        <w:t xml:space="preserve"> </w:t>
      </w:r>
      <w:proofErr w:type="spellStart"/>
      <w:r>
        <w:t>Water</w:t>
      </w:r>
      <w:proofErr w:type="spellEnd"/>
      <w:r>
        <w:t xml:space="preserve"> and </w:t>
      </w:r>
      <w:proofErr w:type="spellStart"/>
      <w:r>
        <w:t>Wastewater</w:t>
      </w:r>
      <w:proofErr w:type="spellEnd"/>
      <w:r>
        <w:t xml:space="preserve"> (APHA, AWWA, WEF, 2017).</w:t>
      </w:r>
    </w:p>
    <w:p w14:paraId="27C90881" w14:textId="77777777" w:rsidR="000F78B2" w:rsidRDefault="000F78B2" w:rsidP="00AD08AA"/>
    <w:p w14:paraId="7B3DD4BC" w14:textId="63219FA1" w:rsidR="00B400A7" w:rsidRDefault="00B400A7" w:rsidP="00AD08AA">
      <w:r w:rsidRPr="00B400A7">
        <w:t>Fase de laboratorio</w:t>
      </w:r>
      <w:r>
        <w:t>:</w:t>
      </w:r>
    </w:p>
    <w:p w14:paraId="429195F5" w14:textId="77777777" w:rsidR="00B400A7" w:rsidRPr="00B400A7" w:rsidRDefault="00B400A7" w:rsidP="00AD08AA"/>
    <w:p w14:paraId="69CBA73C" w14:textId="68FC7E39" w:rsidR="00503B52" w:rsidRDefault="00082B2E" w:rsidP="00AD08AA">
      <w:r>
        <w:t xml:space="preserve">En el laboratorio del Área de Protección del Medio Marino (APROMM) del CIOH Pacífico, se cuantificaron las células de fitoplancton en una cámara Sedgwick-Rafter de 1 ml, utilizando un microscopio invertido Leica DMi1 con objetivos de 10X y 40X para observar las células con mayor detalle cuando era necesario. Se realizaron tres réplicas por muestra y se identificaron las especies utilizando claves taxonómicas y descripciones de </w:t>
      </w:r>
      <w:proofErr w:type="spellStart"/>
      <w:r>
        <w:t>Cupp</w:t>
      </w:r>
      <w:proofErr w:type="spellEnd"/>
      <w:r>
        <w:t xml:space="preserve"> (1943); </w:t>
      </w:r>
      <w:proofErr w:type="spellStart"/>
      <w:r>
        <w:t>Balech</w:t>
      </w:r>
      <w:proofErr w:type="spellEnd"/>
      <w:r>
        <w:t xml:space="preserve"> et al., (1988); </w:t>
      </w:r>
      <w:proofErr w:type="spellStart"/>
      <w:r>
        <w:t>Hasle</w:t>
      </w:r>
      <w:proofErr w:type="spellEnd"/>
      <w:r>
        <w:t xml:space="preserve"> y </w:t>
      </w:r>
      <w:proofErr w:type="spellStart"/>
      <w:r>
        <w:t>Syvertsen</w:t>
      </w:r>
      <w:proofErr w:type="spellEnd"/>
      <w:r>
        <w:t xml:space="preserve"> (1997) y Morales-Pulido y Aké-Castillo (2019). Además, se verificó el estado taxonómico de las especies, autores y sinonimia mediante la base de datos </w:t>
      </w:r>
      <w:proofErr w:type="spellStart"/>
      <w:r>
        <w:t>Algaebase</w:t>
      </w:r>
      <w:proofErr w:type="spellEnd"/>
      <w:r>
        <w:t xml:space="preserve"> (</w:t>
      </w:r>
      <w:proofErr w:type="spellStart"/>
      <w:r>
        <w:t>Guiry</w:t>
      </w:r>
      <w:proofErr w:type="spellEnd"/>
      <w:r>
        <w:t xml:space="preserve"> y </w:t>
      </w:r>
      <w:proofErr w:type="spellStart"/>
      <w:r>
        <w:t>Guiry</w:t>
      </w:r>
      <w:proofErr w:type="spellEnd"/>
      <w:r>
        <w:t>, 2022).</w:t>
      </w:r>
      <w:r w:rsidR="00503B52">
        <w:br w:type="page"/>
      </w:r>
    </w:p>
    <w:p w14:paraId="0A040ABE" w14:textId="5A2A2111" w:rsidR="00503B52" w:rsidRPr="00E849EE" w:rsidRDefault="00503B52" w:rsidP="00AD08AA">
      <w:r>
        <w:lastRenderedPageBreak/>
        <w:t xml:space="preserve">Manejo de datos y </w:t>
      </w:r>
      <w:r w:rsidRPr="00E849EE">
        <w:t>Análisis estadístico:</w:t>
      </w:r>
    </w:p>
    <w:p w14:paraId="3A592C44" w14:textId="77777777" w:rsidR="00CD7A85" w:rsidRDefault="00CD7A85" w:rsidP="00AD08AA"/>
    <w:p w14:paraId="1419D0B7" w14:textId="1A638834" w:rsidR="00D16F04" w:rsidRDefault="00D16F04" w:rsidP="00AD08AA">
      <w:r>
        <w:t>Para asegurar la calidad de los datos se realizó una revisión previa de los datos primarios y secundarios para evitar errores de transcripción al momento pasar de una hoja de datos primarios a</w:t>
      </w:r>
      <w:r w:rsidR="00B23457">
        <w:t>l</w:t>
      </w:r>
      <w:r>
        <w:t xml:space="preserve"> Darwin-Core. Luego, los nombres científicos de las especies fueron corroborados en </w:t>
      </w:r>
      <w:proofErr w:type="spellStart"/>
      <w:r>
        <w:t>Algaebase</w:t>
      </w:r>
      <w:proofErr w:type="spellEnd"/>
      <w:r>
        <w:t xml:space="preserve"> (</w:t>
      </w:r>
      <w:proofErr w:type="spellStart"/>
      <w:r>
        <w:t>Guiry</w:t>
      </w:r>
      <w:proofErr w:type="spellEnd"/>
      <w:r>
        <w:t xml:space="preserve"> y </w:t>
      </w:r>
      <w:proofErr w:type="spellStart"/>
      <w:r>
        <w:t>Guiry</w:t>
      </w:r>
      <w:proofErr w:type="spellEnd"/>
      <w:r>
        <w:t>, 2022). La información se depuró (limpieza de datos) con la herramienta "taxon</w:t>
      </w:r>
    </w:p>
    <w:p w14:paraId="72F40A07" w14:textId="3FF57092" w:rsidR="00D16F04" w:rsidRDefault="00D16F04" w:rsidP="00AD08AA">
      <w:r>
        <w:t>match" del registro mundial de especies marinas (</w:t>
      </w:r>
      <w:proofErr w:type="spellStart"/>
      <w:r>
        <w:t>WoRMS</w:t>
      </w:r>
      <w:proofErr w:type="spellEnd"/>
      <w:r>
        <w:t xml:space="preserve">, 2022) y el software </w:t>
      </w:r>
      <w:proofErr w:type="spellStart"/>
      <w:r>
        <w:t>OpenRefine</w:t>
      </w:r>
      <w:proofErr w:type="spellEnd"/>
      <w:r>
        <w:t xml:space="preserve"> versión 3.4.1 (</w:t>
      </w:r>
      <w:proofErr w:type="spellStart"/>
      <w:r>
        <w:t>Verborgh</w:t>
      </w:r>
      <w:proofErr w:type="spellEnd"/>
      <w:r>
        <w:t xml:space="preserve"> y De Wilde, 2013).</w:t>
      </w:r>
    </w:p>
    <w:p w14:paraId="27E294EB" w14:textId="77777777" w:rsidR="00B23457" w:rsidRDefault="00B23457" w:rsidP="00AD08AA"/>
    <w:p w14:paraId="4F4BC4C6" w14:textId="77777777" w:rsidR="00796D21" w:rsidRPr="00E849EE" w:rsidRDefault="00796D21" w:rsidP="00AD08AA"/>
    <w:p w14:paraId="535BCF43" w14:textId="77777777" w:rsidR="00D26E1A" w:rsidRDefault="00D26E1A" w:rsidP="00AD08AA">
      <w:r w:rsidRPr="00E849EE">
        <w:t>Análisis estadístico:</w:t>
      </w:r>
    </w:p>
    <w:p w14:paraId="1B7F0B72" w14:textId="77777777" w:rsidR="008123B4" w:rsidRPr="00E849EE" w:rsidRDefault="008123B4" w:rsidP="00AD08AA"/>
    <w:p w14:paraId="54214CAE" w14:textId="65BC5526" w:rsidR="00490986" w:rsidRPr="00E849EE" w:rsidRDefault="00490986" w:rsidP="00AD08AA">
      <w:r w:rsidRPr="00E849EE">
        <w:t xml:space="preserve"> Para los datos físicos obtenidos con la sonda</w:t>
      </w:r>
      <w:r w:rsidR="0019667A">
        <w:t xml:space="preserve"> </w:t>
      </w:r>
      <w:r w:rsidRPr="00E849EE">
        <w:t xml:space="preserve">CTD-O </w:t>
      </w:r>
      <w:proofErr w:type="spellStart"/>
      <w:proofErr w:type="gramStart"/>
      <w:r w:rsidRPr="00E849EE">
        <w:t>SeaBird</w:t>
      </w:r>
      <w:proofErr w:type="spellEnd"/>
      <w:r w:rsidRPr="00E849EE">
        <w:t xml:space="preserve">  19</w:t>
      </w:r>
      <w:proofErr w:type="gramEnd"/>
      <w:r w:rsidRPr="00E849EE">
        <w:t xml:space="preserve"> v se construyeron perfiles de cada variable para cada estación en cada rango de marea, con el objetivo de comparar el comportamiento de la temperatura, salinidad y densidad entre los cambios mareales</w:t>
      </w:r>
      <w:r w:rsidR="00D83F7C">
        <w:t xml:space="preserve"> y </w:t>
      </w:r>
      <w:r w:rsidR="000A6396">
        <w:t>los transectos.</w:t>
      </w:r>
    </w:p>
    <w:p w14:paraId="76E1EBD5" w14:textId="77777777" w:rsidR="00490986" w:rsidRDefault="00490986" w:rsidP="00AD08AA"/>
    <w:p w14:paraId="6019CC33" w14:textId="47CE034B" w:rsidR="0071454F" w:rsidRDefault="00E67393" w:rsidP="00AD08AA">
      <w:r w:rsidRPr="00E67393">
        <w:t>Se realizaron análisis estadísticos y gráficos a las variables fisicoquímicas utilizando el paquete "ggplot2" (</w:t>
      </w:r>
      <w:proofErr w:type="spellStart"/>
      <w:r w:rsidRPr="00E67393">
        <w:t>Wickham</w:t>
      </w:r>
      <w:proofErr w:type="spellEnd"/>
      <w:r w:rsidRPr="00E67393">
        <w:t>, 2016). Se evaluó la normalidad de los datos mediante la prueba de Shapiro-</w:t>
      </w:r>
      <w:proofErr w:type="spellStart"/>
      <w:r w:rsidRPr="00E67393">
        <w:t>Wilks</w:t>
      </w:r>
      <w:proofErr w:type="spellEnd"/>
      <w:r w:rsidRPr="00E67393">
        <w:t xml:space="preserve"> y la homogeneidad de varianzas mediante la prueba de Levene. Sin embargo, ninguna de las variables cumplió con ambos criterios (p&lt;0,05). Para describir el comportamiento espacial y temporal de las variables, se rasterizaron los datos y se elaboraron mapas comparativos de la marea baja y alta de cada variable. Además, para reducir la complejidad del conjunto de datos multivariados obtenidos a partir de los análisis fisicoquímicos, se realizó un análisis de componentes principales (PCA). El objetivo de este análisis fue transformar las variables originales en un conjunto más pequeño de variables no correlacionadas, que explicaran la mayor cantidad de variación en los datos originales. Esto permitió visualizar las relaciones entre los datos de manera más sencilla, identificar patrones o agrupaciones en los datos y determinar qué variables tuvieron más influencia en las diferencias observadas entre las muestras. El análisis de PCA se realizó utilizando el paquete "</w:t>
      </w:r>
      <w:proofErr w:type="spellStart"/>
      <w:r w:rsidRPr="00E67393">
        <w:t>factoextra</w:t>
      </w:r>
      <w:proofErr w:type="spellEnd"/>
      <w:r w:rsidRPr="00E67393">
        <w:t>" en R (</w:t>
      </w:r>
      <w:proofErr w:type="spellStart"/>
      <w:r w:rsidRPr="00E67393">
        <w:t>Kassambara</w:t>
      </w:r>
      <w:proofErr w:type="spellEnd"/>
      <w:r w:rsidRPr="00E67393">
        <w:t xml:space="preserve"> y </w:t>
      </w:r>
      <w:proofErr w:type="spellStart"/>
      <w:r w:rsidRPr="00E67393">
        <w:t>Mundt</w:t>
      </w:r>
      <w:proofErr w:type="spellEnd"/>
      <w:r w:rsidRPr="00E67393">
        <w:t>, 2020) y se tuvieron en cuenta las categorías espaciales y temporales determinadas previamente, como Mareas, Transectos y Sectores.</w:t>
      </w:r>
      <w:r w:rsidR="006C22AF">
        <w:t xml:space="preserve"> Todos los análisis estadísticos descriptivos se llevaron a cabo con el paquete de R "</w:t>
      </w:r>
      <w:proofErr w:type="spellStart"/>
      <w:r w:rsidR="006C22AF">
        <w:t>tidyverse</w:t>
      </w:r>
      <w:proofErr w:type="spellEnd"/>
      <w:r w:rsidR="006C22AF">
        <w:t xml:space="preserve">" </w:t>
      </w:r>
      <w:r w:rsidR="006C22AF">
        <w:rPr>
          <w:rStyle w:val="intext"/>
        </w:rPr>
        <w:t xml:space="preserve">(v1.3.0; </w:t>
      </w:r>
      <w:proofErr w:type="spellStart"/>
      <w:r w:rsidR="006C22AF">
        <w:rPr>
          <w:rStyle w:val="intext"/>
        </w:rPr>
        <w:t>Wickham</w:t>
      </w:r>
      <w:proofErr w:type="spellEnd"/>
      <w:r w:rsidR="006C22AF">
        <w:rPr>
          <w:rStyle w:val="intext"/>
        </w:rPr>
        <w:t xml:space="preserve"> et al., 2019)</w:t>
      </w:r>
      <w:r w:rsidR="006C22AF">
        <w:t>.</w:t>
      </w:r>
    </w:p>
    <w:p w14:paraId="7EEBF9A4" w14:textId="77777777" w:rsidR="0048531F" w:rsidRDefault="0048531F" w:rsidP="00AD08AA"/>
    <w:p w14:paraId="30D8912A" w14:textId="48C9FC04" w:rsidR="0048531F" w:rsidRDefault="0048531F" w:rsidP="00AD08AA">
      <w:r>
        <w:t>Con el objetivo</w:t>
      </w:r>
      <w:r w:rsidR="00474973">
        <w:t xml:space="preserve"> de comparar las </w:t>
      </w:r>
      <w:r w:rsidR="00CB170F">
        <w:t>categorías espaciales y temporales planteadas</w:t>
      </w:r>
      <w:r w:rsidR="008103C6">
        <w:t xml:space="preserve"> a partir de los datos fisicoquímicos</w:t>
      </w:r>
      <w:r w:rsidR="00CB170F">
        <w:t xml:space="preserve">, se evaluaron las </w:t>
      </w:r>
      <w:proofErr w:type="gramStart"/>
      <w:r w:rsidR="00CB170F">
        <w:t>diferencias</w:t>
      </w:r>
      <w:r w:rsidR="00445009">
        <w:t xml:space="preserve"> </w:t>
      </w:r>
      <w:r w:rsidR="00CB170F">
        <w:t xml:space="preserve"> </w:t>
      </w:r>
      <w:r w:rsidR="009B03C6">
        <w:t>utilizando</w:t>
      </w:r>
      <w:proofErr w:type="gramEnd"/>
      <w:r w:rsidR="009B03C6">
        <w:t xml:space="preserve"> </w:t>
      </w:r>
      <w:r w:rsidR="00E239C6">
        <w:t xml:space="preserve">una técnica multivariada llamada Multi Response </w:t>
      </w:r>
      <w:proofErr w:type="spellStart"/>
      <w:r w:rsidR="00E239C6">
        <w:t>Permutation</w:t>
      </w:r>
      <w:proofErr w:type="spellEnd"/>
      <w:r w:rsidR="00E239C6">
        <w:t xml:space="preserve"> </w:t>
      </w:r>
      <w:proofErr w:type="spellStart"/>
      <w:r w:rsidR="00E239C6">
        <w:t>Procedure</w:t>
      </w:r>
      <w:proofErr w:type="spellEnd"/>
      <w:r w:rsidR="00783120">
        <w:t>. MRPP utiliza una prueba no paramétrica que compara la disimilitud promedio dentro de los grupos con la disimilitud promedio entre los grupos. Si las disimilitudes entre grupos son mayores que las disimilitudes dentro de los grupos, entonces se considera que hay una diferencia significativa entre los grupos.</w:t>
      </w:r>
    </w:p>
    <w:p w14:paraId="59729901" w14:textId="77777777" w:rsidR="00576FAD" w:rsidRDefault="00576FAD" w:rsidP="00AD08AA"/>
    <w:p w14:paraId="5C773E23" w14:textId="51CBA97D" w:rsidR="00576FAD" w:rsidRDefault="00576FAD" w:rsidP="00AD08AA">
      <w:r>
        <w:t xml:space="preserve">Para realizar los análisis </w:t>
      </w:r>
      <w:r w:rsidR="00642370">
        <w:t>de</w:t>
      </w:r>
      <w:r w:rsidR="00773BAF">
        <w:t>l ensamblaje de fitoplancton</w:t>
      </w:r>
      <w:r w:rsidR="00BE0B8A">
        <w:t xml:space="preserve"> e </w:t>
      </w:r>
      <w:proofErr w:type="spellStart"/>
      <w:r w:rsidR="00BE0B8A">
        <w:t>ictioplancton</w:t>
      </w:r>
      <w:proofErr w:type="spellEnd"/>
      <w:r w:rsidR="00773BAF">
        <w:t>, se utilizaron los cálculos de los números de Hill</w:t>
      </w:r>
      <w:r w:rsidR="00913B89">
        <w:t xml:space="preserve"> estos se </w:t>
      </w:r>
      <w:r w:rsidR="009E70C9">
        <w:t>usan para calcular una medida de diversidad, que indica cuántas especies diferentes hay en una comunidad y cómo se distribuyen. La fórmula para calcular el número de Hill incluye un parámetro q, que determina la sensibilidad del cálculo a la presencia de especies raras. Un valor alto de q da más peso a las especies raras, mientras que un valor bajo de q da más peso a las especies comunes.</w:t>
      </w:r>
    </w:p>
    <w:p w14:paraId="1E1912E8" w14:textId="77777777" w:rsidR="009774DF" w:rsidRDefault="009774DF" w:rsidP="00AD08AA"/>
    <w:p w14:paraId="12FF2C87" w14:textId="050E55D9" w:rsidR="009774DF" w:rsidRDefault="003573C0" w:rsidP="00AD08AA">
      <w:pPr>
        <w:pStyle w:val="Prrafodelista"/>
        <w:numPr>
          <w:ilvl w:val="0"/>
          <w:numId w:val="4"/>
        </w:numPr>
      </w:pPr>
      <w:r>
        <w:t>Número de Hill de orden cero (q=0): Es la riqueza de especies, es decir, el número total de especies presentes en una muestra o comunidad.</w:t>
      </w:r>
      <w:r w:rsidR="006641B2">
        <w:t xml:space="preserve"> La diversidad de orden cero (q/0) es completamente insensible a las frecuencias de especies y es más conocida como riqueza de especies (</w:t>
      </w:r>
      <w:proofErr w:type="spellStart"/>
      <w:r w:rsidR="00E040B7">
        <w:t>Jost</w:t>
      </w:r>
      <w:proofErr w:type="spellEnd"/>
      <w:r w:rsidR="006641B2">
        <w:t>,</w:t>
      </w:r>
      <w:r w:rsidR="00E040B7">
        <w:t xml:space="preserve"> 2006</w:t>
      </w:r>
      <w:proofErr w:type="gramStart"/>
      <w:r w:rsidR="00E040B7">
        <w:t>)</w:t>
      </w:r>
      <w:r w:rsidR="006641B2">
        <w:t xml:space="preserve"> .</w:t>
      </w:r>
      <w:proofErr w:type="gramEnd"/>
    </w:p>
    <w:p w14:paraId="655BE4C5" w14:textId="77777777" w:rsidR="003573C0" w:rsidRDefault="003573C0" w:rsidP="00AD08AA"/>
    <w:p w14:paraId="7AF0459B" w14:textId="03774697" w:rsidR="009774DF" w:rsidRDefault="00E118FD" w:rsidP="00AD08AA">
      <w:pPr>
        <w:pStyle w:val="Prrafodelista"/>
        <w:numPr>
          <w:ilvl w:val="0"/>
          <w:numId w:val="4"/>
        </w:numPr>
      </w:pPr>
      <w:r>
        <w:t xml:space="preserve">Número de Hill de primer orden (q=1): Es la exponencial de la entropía de Shannon, y se define como </w:t>
      </w:r>
      <w:proofErr w:type="spellStart"/>
      <w:r>
        <w:t>exp</w:t>
      </w:r>
      <w:proofErr w:type="spellEnd"/>
      <w:r>
        <w:t xml:space="preserve">(H), donde H = - Σ (pi * </w:t>
      </w:r>
      <w:proofErr w:type="spellStart"/>
      <w:r>
        <w:t>ln</w:t>
      </w:r>
      <w:proofErr w:type="spellEnd"/>
      <w:r>
        <w:t xml:space="preserve">(pi)), donde pi es la proporción de individuos </w:t>
      </w:r>
      <w:r>
        <w:lastRenderedPageBreak/>
        <w:t>de la i-</w:t>
      </w:r>
      <w:proofErr w:type="spellStart"/>
      <w:r>
        <w:t>ésima</w:t>
      </w:r>
      <w:proofErr w:type="spellEnd"/>
      <w:r>
        <w:t xml:space="preserve"> especie. El número de Hill de primer orden se interpreta como el número efectivo de especies en una comunidad.</w:t>
      </w:r>
      <w:r w:rsidR="00A75B2C">
        <w:t xml:space="preserve"> Este índice es sensible a las especies más comunes (</w:t>
      </w:r>
      <w:proofErr w:type="spellStart"/>
      <w:r w:rsidR="00A75B2C">
        <w:t>Jost</w:t>
      </w:r>
      <w:proofErr w:type="spellEnd"/>
      <w:r w:rsidR="00A75B2C">
        <w:t>, 2006).</w:t>
      </w:r>
    </w:p>
    <w:p w14:paraId="52E2CE43" w14:textId="77777777" w:rsidR="00E118FD" w:rsidRDefault="00E118FD" w:rsidP="00AD08AA"/>
    <w:p w14:paraId="4EE001D8" w14:textId="171DED80" w:rsidR="00E67393" w:rsidRDefault="00E118FD" w:rsidP="00AD08AA">
      <w:pPr>
        <w:pStyle w:val="Prrafodelista"/>
        <w:numPr>
          <w:ilvl w:val="0"/>
          <w:numId w:val="4"/>
        </w:numPr>
      </w:pPr>
      <w:r>
        <w:t>Número de Hill de segundo orden (q=2): Es la inversa de la suma ponderada de las proporciones de las especies elevadas a la segunda potencia, es decir, 1 / Σ (pi^2). Este número de Hill se interpreta como la diversidad de orden superior, y se utiliza para tener en cuenta tanto la riqueza como la equitatividad de la comunidad.</w:t>
      </w:r>
      <w:r w:rsidR="00A75B2C">
        <w:t xml:space="preserve"> Es más sensible a las especies raras (</w:t>
      </w:r>
      <w:proofErr w:type="spellStart"/>
      <w:r w:rsidR="00A75B2C">
        <w:t>Jost</w:t>
      </w:r>
      <w:proofErr w:type="spellEnd"/>
      <w:r w:rsidR="00A75B2C">
        <w:t>, 2006).</w:t>
      </w:r>
    </w:p>
    <w:p w14:paraId="0B6C0496" w14:textId="77777777" w:rsidR="0077456E" w:rsidRDefault="0077456E" w:rsidP="00AD08AA">
      <w:pPr>
        <w:pStyle w:val="Prrafodelista"/>
      </w:pPr>
    </w:p>
    <w:p w14:paraId="6DB61761" w14:textId="6AC14C7D" w:rsidR="00E118FD" w:rsidRDefault="00ED0DED" w:rsidP="00AD08AA">
      <w:r>
        <w:t xml:space="preserve">Para el </w:t>
      </w:r>
      <w:r w:rsidR="00496362">
        <w:t>cálculo</w:t>
      </w:r>
      <w:r>
        <w:t xml:space="preserve"> de estos índices se usó el paquete de R </w:t>
      </w:r>
      <w:proofErr w:type="spellStart"/>
      <w:r w:rsidR="00CE6374">
        <w:t>iN</w:t>
      </w:r>
      <w:r>
        <w:t>EXT</w:t>
      </w:r>
      <w:proofErr w:type="spellEnd"/>
      <w:r>
        <w:t xml:space="preserve"> (</w:t>
      </w:r>
      <w:proofErr w:type="spellStart"/>
      <w:r w:rsidR="00CE6374">
        <w:t>Hsieh</w:t>
      </w:r>
      <w:proofErr w:type="spellEnd"/>
      <w:r w:rsidR="00CE6374">
        <w:t xml:space="preserve"> et al. 2015).</w:t>
      </w:r>
      <w:r w:rsidR="003A5C27">
        <w:t xml:space="preserve"> </w:t>
      </w:r>
      <w:r w:rsidR="006D74CB">
        <w:t xml:space="preserve">El paquete </w:t>
      </w:r>
      <w:proofErr w:type="spellStart"/>
      <w:r w:rsidR="006D74CB">
        <w:t>iNEXT</w:t>
      </w:r>
      <w:proofErr w:type="spellEnd"/>
      <w:r w:rsidR="006D74CB">
        <w:t xml:space="preserve"> en R se puede utilizar para realizar una variedad de análisis relacionados con la diversidad. Algunos ejemplos de análisis que se pueden realizar con el paquete </w:t>
      </w:r>
      <w:proofErr w:type="spellStart"/>
      <w:r w:rsidR="006D74CB">
        <w:t>iNEXT</w:t>
      </w:r>
      <w:proofErr w:type="spellEnd"/>
      <w:r w:rsidR="006D74CB">
        <w:t xml:space="preserve"> incluyen el cálculo y la representación gráfica de curvas de rarefacción y extrapolación basadas en el tamaño de la muestra y la cobertura, la estimación de la diversidad de especies en muestras incompletas, la evaluación de patrones de diversidad alfa y beta en diferentes comunidades, y el cálculo de los números de Hill de orden q para la riqueza de especies, la diversidad de Shannon y la diversidad de Simpson (</w:t>
      </w:r>
      <w:proofErr w:type="spellStart"/>
      <w:r w:rsidR="006D74CB">
        <w:t>Hsieh</w:t>
      </w:r>
      <w:proofErr w:type="spellEnd"/>
      <w:r w:rsidR="006D74CB">
        <w:t xml:space="preserve"> et al. 2015).. El paquete también se puede utilizar para calcular estimaciones de diversidad </w:t>
      </w:r>
      <w:proofErr w:type="spellStart"/>
      <w:r w:rsidR="006D74CB">
        <w:t>rarefactadas</w:t>
      </w:r>
      <w:proofErr w:type="spellEnd"/>
      <w:r w:rsidR="006D74CB">
        <w:t xml:space="preserve"> y extrapoladas con la completitud de la muestra y generar curvas de acumulación de especies raras.</w:t>
      </w:r>
    </w:p>
    <w:p w14:paraId="377E012F" w14:textId="77777777" w:rsidR="006B0203" w:rsidRDefault="006B0203" w:rsidP="00AD08AA"/>
    <w:p w14:paraId="3362B35B" w14:textId="77777777" w:rsidR="006B0203" w:rsidRDefault="006B0203" w:rsidP="00AD08AA">
      <w:r>
        <w:t>Después de obtener las medidas de diversidad para los tres órdenes, tanto la observada como la esperada, se llevaron a cabo análisis para determinar posibles diferencias entre las categorías espaciales y temporales definidas para el estudio. Se empleó la técnica multivariada del MRPP para estos análisis.</w:t>
      </w:r>
    </w:p>
    <w:p w14:paraId="6C877044" w14:textId="77777777" w:rsidR="006B0203" w:rsidRDefault="006B0203" w:rsidP="00AD08AA"/>
    <w:p w14:paraId="0F6C96A1" w14:textId="1A4C66BF" w:rsidR="009B390A" w:rsidRDefault="006B0203" w:rsidP="00AD08AA">
      <w:r>
        <w:t>Para visualizar el grado de similitud entre las categorías en función de la abundancia de las especies de fitoplancton, se realizó un análisis de escalamiento multidimensional no métrico (</w:t>
      </w:r>
      <w:proofErr w:type="spellStart"/>
      <w:r>
        <w:t>nDMS</w:t>
      </w:r>
      <w:proofErr w:type="spellEnd"/>
      <w:r>
        <w:t>) utilizando el paquete “</w:t>
      </w:r>
      <w:proofErr w:type="spellStart"/>
      <w:r>
        <w:t>vegan</w:t>
      </w:r>
      <w:proofErr w:type="spellEnd"/>
      <w:r>
        <w:t>” de R</w:t>
      </w:r>
      <w:r w:rsidR="00617535">
        <w:t xml:space="preserve"> (</w:t>
      </w:r>
      <w:proofErr w:type="spellStart"/>
      <w:r w:rsidR="0049398E">
        <w:t>Oksanen</w:t>
      </w:r>
      <w:proofErr w:type="spellEnd"/>
      <w:r w:rsidR="0049398E">
        <w:t xml:space="preserve"> </w:t>
      </w:r>
      <w:r w:rsidR="0049398E">
        <w:rPr>
          <w:i/>
          <w:iCs/>
        </w:rPr>
        <w:t xml:space="preserve">et al. </w:t>
      </w:r>
      <w:r w:rsidR="0049398E">
        <w:t>2023)</w:t>
      </w:r>
      <w:r>
        <w:t>.</w:t>
      </w:r>
    </w:p>
    <w:p w14:paraId="58FBA0D6" w14:textId="77777777" w:rsidR="00D26E1A" w:rsidRPr="00E849EE" w:rsidRDefault="00D26E1A" w:rsidP="00AD08AA"/>
    <w:p w14:paraId="53BF54BF" w14:textId="35167C0D" w:rsidR="00DA535E" w:rsidRDefault="007023B9" w:rsidP="00AD08AA">
      <w:r>
        <w:t xml:space="preserve">Para efectos de reproducibilidad de los análisis, se creó un repositorio público en </w:t>
      </w:r>
      <w:proofErr w:type="spellStart"/>
      <w:r>
        <w:t>GitHUB</w:t>
      </w:r>
      <w:proofErr w:type="spellEnd"/>
      <w:r>
        <w:t xml:space="preserve"> con los scripts creados para llevar a cabo todos los análisis y la visualización de datos. Al repositorio se puede acceder en la siguiente dirección: </w:t>
      </w:r>
      <w:hyperlink r:id="rId10" w:history="1">
        <w:r w:rsidR="0091616C" w:rsidRPr="00AA1D5E">
          <w:rPr>
            <w:rStyle w:val="Hipervnculo"/>
          </w:rPr>
          <w:t>https://github.com/ChrisBermudezR/Ictioplancton_ExPacifico2021</w:t>
        </w:r>
      </w:hyperlink>
      <w:r w:rsidR="0091616C">
        <w:t xml:space="preserve"> </w:t>
      </w:r>
    </w:p>
    <w:p w14:paraId="604A54F8" w14:textId="77777777" w:rsidR="0091616C" w:rsidRDefault="0091616C" w:rsidP="00AD08AA"/>
    <w:p w14:paraId="1260B021" w14:textId="77777777" w:rsidR="0091616C" w:rsidRPr="00DA535E" w:rsidRDefault="0091616C" w:rsidP="00AD08AA"/>
    <w:p w14:paraId="339F46C1" w14:textId="77777777" w:rsidR="003B77CF" w:rsidRDefault="00081D30" w:rsidP="00AD08AA">
      <w:pPr>
        <w:pStyle w:val="Ttulo1"/>
      </w:pPr>
      <w:bookmarkStart w:id="12" w:name="resultados"/>
      <w:bookmarkEnd w:id="7"/>
      <w:bookmarkEnd w:id="11"/>
      <w:r>
        <w:t>Resultados</w:t>
      </w:r>
    </w:p>
    <w:p w14:paraId="314CA364" w14:textId="77777777" w:rsidR="000560B3" w:rsidRDefault="000560B3" w:rsidP="00AD08AA"/>
    <w:p w14:paraId="78BCA73A" w14:textId="1970B24A" w:rsidR="000560B3" w:rsidRDefault="000560B3" w:rsidP="00AD08AA">
      <w:pPr>
        <w:pStyle w:val="Ttulo2"/>
      </w:pPr>
      <w:r>
        <w:t xml:space="preserve">Análisis </w:t>
      </w:r>
      <w:r w:rsidR="00AE6D59">
        <w:t>fisicoquímico</w:t>
      </w:r>
    </w:p>
    <w:p w14:paraId="17ADAAE4" w14:textId="77777777" w:rsidR="00DE2B29" w:rsidRDefault="00DE2B29" w:rsidP="00AD08AA"/>
    <w:p w14:paraId="4F13D0B3" w14:textId="48D02998" w:rsidR="007257E8" w:rsidRDefault="00243348" w:rsidP="00AD08AA">
      <w:r>
        <w:t xml:space="preserve">El análisis </w:t>
      </w:r>
      <w:r w:rsidR="00CC4C49">
        <w:t>de la visualización de los</w:t>
      </w:r>
      <w:r w:rsidR="0019667A">
        <w:t xml:space="preserve"> datos obtenidos por la sonda </w:t>
      </w:r>
      <w:r w:rsidR="0019667A" w:rsidRPr="00E849EE">
        <w:t xml:space="preserve">CTD-O </w:t>
      </w:r>
      <w:proofErr w:type="spellStart"/>
      <w:proofErr w:type="gramStart"/>
      <w:r w:rsidR="0019667A" w:rsidRPr="00E849EE">
        <w:t>SeaBird</w:t>
      </w:r>
      <w:proofErr w:type="spellEnd"/>
      <w:r w:rsidR="0019667A" w:rsidRPr="00E849EE">
        <w:t xml:space="preserve">  19</w:t>
      </w:r>
      <w:proofErr w:type="gramEnd"/>
      <w:r w:rsidR="0019667A" w:rsidRPr="00E849EE">
        <w:t xml:space="preserve"> v Plus</w:t>
      </w:r>
      <w:r w:rsidR="00CC4C49">
        <w:t xml:space="preserve"> muestran que </w:t>
      </w:r>
      <w:r w:rsidR="00371C32">
        <w:t xml:space="preserve">no se observan diferencias entre los transectos  para ninguna de las </w:t>
      </w:r>
      <w:r w:rsidR="00C837AB">
        <w:t xml:space="preserve">variables </w:t>
      </w:r>
      <w:r w:rsidR="00371C32">
        <w:t>(</w:t>
      </w:r>
      <w:r w:rsidR="00371C32">
        <w:fldChar w:fldCharType="begin"/>
      </w:r>
      <w:r w:rsidR="00371C32">
        <w:instrText xml:space="preserve"> REF _Ref132877121 \h </w:instrText>
      </w:r>
      <w:r w:rsidR="00371C32">
        <w:fldChar w:fldCharType="separate"/>
      </w:r>
      <w:r w:rsidR="00A91639">
        <w:t xml:space="preserve">Figura </w:t>
      </w:r>
      <w:r w:rsidR="00A91639">
        <w:rPr>
          <w:noProof/>
        </w:rPr>
        <w:t>3</w:t>
      </w:r>
      <w:r w:rsidR="00371C32">
        <w:fldChar w:fldCharType="end"/>
      </w:r>
      <w:r w:rsidR="00371C32">
        <w:t>)</w:t>
      </w:r>
      <w:r w:rsidR="00C837AB">
        <w:t xml:space="preserve">. </w:t>
      </w:r>
      <w:r w:rsidR="007257E8">
        <w:t xml:space="preserve"> </w:t>
      </w:r>
      <w:r w:rsidR="00144A7C">
        <w:t xml:space="preserve">Se realizó una prueba </w:t>
      </w:r>
      <w:r w:rsidR="00144A7C">
        <w:rPr>
          <w:rStyle w:val="underline"/>
        </w:rPr>
        <w:t>MRPP</w:t>
      </w:r>
      <w:r w:rsidR="00144A7C">
        <w:t xml:space="preserve"> para analizar la relación entre </w:t>
      </w:r>
      <w:r w:rsidR="00144A7C">
        <w:rPr>
          <w:rStyle w:val="underline"/>
        </w:rPr>
        <w:t>la temperatura</w:t>
      </w:r>
      <w:r w:rsidR="00144A7C">
        <w:t xml:space="preserve">, salinidad, oxígeno </w:t>
      </w:r>
      <w:r w:rsidR="00144A7C">
        <w:rPr>
          <w:rStyle w:val="underline"/>
        </w:rPr>
        <w:t>disuelto y densidad del agua</w:t>
      </w:r>
      <w:r w:rsidR="00144A7C">
        <w:t xml:space="preserve"> </w:t>
      </w:r>
      <w:r w:rsidR="00F93758">
        <w:t xml:space="preserve">medido con el CTDO, </w:t>
      </w:r>
      <w:r w:rsidR="00144A7C">
        <w:t xml:space="preserve">en tres transectos diferentes: </w:t>
      </w:r>
      <w:proofErr w:type="spellStart"/>
      <w:r w:rsidR="00144A7C">
        <w:t>Amarales</w:t>
      </w:r>
      <w:proofErr w:type="spellEnd"/>
      <w:r w:rsidR="00144A7C">
        <w:t xml:space="preserve">, Guascama y </w:t>
      </w:r>
      <w:proofErr w:type="spellStart"/>
      <w:r w:rsidR="00144A7C">
        <w:rPr>
          <w:rStyle w:val="underline"/>
        </w:rPr>
        <w:t>Sanquianga</w:t>
      </w:r>
      <w:proofErr w:type="spellEnd"/>
      <w:r w:rsidR="00144A7C">
        <w:t xml:space="preserve">. </w:t>
      </w:r>
      <w:r w:rsidR="00144A7C">
        <w:rPr>
          <w:rStyle w:val="underline"/>
        </w:rPr>
        <w:t>La prueba MRPP</w:t>
      </w:r>
      <w:r w:rsidR="00144A7C">
        <w:t xml:space="preserve"> mostró una significativa diferencia en </w:t>
      </w:r>
      <w:r w:rsidR="00144A7C">
        <w:rPr>
          <w:rStyle w:val="underline"/>
        </w:rPr>
        <w:t>la composición de las variables</w:t>
      </w:r>
      <w:r w:rsidR="00144A7C">
        <w:t xml:space="preserve"> fisicoquímicas del agua entre </w:t>
      </w:r>
      <w:r w:rsidR="00144A7C">
        <w:rPr>
          <w:rStyle w:val="underline"/>
        </w:rPr>
        <w:t>los tres</w:t>
      </w:r>
      <w:r w:rsidR="00144A7C">
        <w:t xml:space="preserve"> transectos (delta = 6.613, p = 0.001). La disimilitud se midió utilizando la distancia euclidiana y se realizó un total de 999 permutaciones. </w:t>
      </w:r>
      <w:r w:rsidR="00144A7C">
        <w:rPr>
          <w:rStyle w:val="underline"/>
        </w:rPr>
        <w:t>Los</w:t>
      </w:r>
      <w:r w:rsidR="00144A7C">
        <w:t xml:space="preserve"> pesos para los grupos se </w:t>
      </w:r>
      <w:r w:rsidR="00144A7C">
        <w:rPr>
          <w:rStyle w:val="underline"/>
        </w:rPr>
        <w:t>basaron en</w:t>
      </w:r>
      <w:r w:rsidR="00144A7C">
        <w:t xml:space="preserve"> </w:t>
      </w:r>
      <w:r w:rsidR="00144A7C">
        <w:rPr>
          <w:rStyle w:val="underline"/>
        </w:rPr>
        <w:t>el número de observaciones en cada grupo</w:t>
      </w:r>
      <w:r w:rsidR="00144A7C">
        <w:t>. Los resultados indican que la temperatura, salinidad, oxígeno disuelto y densidad del agua son diferentes entre los tres transectos, lo que sugiere que hay una variación significativa en las condiciones fisicoquímicas del agua en el área de estudio.</w:t>
      </w:r>
    </w:p>
    <w:p w14:paraId="41DC523A" w14:textId="77777777" w:rsidR="007257E8" w:rsidRDefault="007257E8" w:rsidP="00AD08AA"/>
    <w:p w14:paraId="3D07D418" w14:textId="463A33A6" w:rsidR="00095057" w:rsidRDefault="00095057" w:rsidP="00AD08AA">
      <w:r>
        <w:t>La prueba de Kruskal-Wallis indica que no hay evidencia suficiente para rechazar la hipótesis nula de que no hay diferencias significativas entre las medianas de l</w:t>
      </w:r>
      <w:r w:rsidR="00D940BA">
        <w:t xml:space="preserve">a temperatura tomada entre </w:t>
      </w:r>
      <w:r w:rsidR="00D940BA">
        <w:lastRenderedPageBreak/>
        <w:t xml:space="preserve">los transectos </w:t>
      </w:r>
      <w:r>
        <w:t xml:space="preserve">(χ² = 2678, </w:t>
      </w:r>
      <w:proofErr w:type="spellStart"/>
      <w:r>
        <w:t>gl</w:t>
      </w:r>
      <w:proofErr w:type="spellEnd"/>
      <w:r>
        <w:t xml:space="preserve"> = 2656, p = 0.3781). En otras palabras, los valores de la </w:t>
      </w:r>
      <w:r w:rsidR="00D940BA">
        <w:t>temperatura</w:t>
      </w:r>
      <w:r>
        <w:t xml:space="preserve"> parecen ser similares en todos los </w:t>
      </w:r>
      <w:r w:rsidR="00D940BA">
        <w:t>transectos</w:t>
      </w:r>
      <w:r>
        <w:t>.</w:t>
      </w:r>
    </w:p>
    <w:p w14:paraId="706071AF" w14:textId="77777777" w:rsidR="00095057" w:rsidRDefault="00095057" w:rsidP="00AD08AA"/>
    <w:p w14:paraId="590007C8" w14:textId="4AAA8F98" w:rsidR="00AE6D59" w:rsidRDefault="00095057" w:rsidP="00AD08AA">
      <w:r>
        <w:t xml:space="preserve">Además, se realizó un análisis post hoc mediante la prueba de Wilcoxon </w:t>
      </w:r>
      <w:proofErr w:type="spellStart"/>
      <w:r>
        <w:t>rank</w:t>
      </w:r>
      <w:proofErr w:type="spellEnd"/>
      <w:r>
        <w:t xml:space="preserve"> sum test para comparar las medianas de pares de </w:t>
      </w:r>
      <w:r w:rsidR="00D940BA">
        <w:t>los transectos</w:t>
      </w:r>
      <w:r>
        <w:t xml:space="preserve">. Los resultados indican que hay diferencias significativas en las medianas entre los grupos Guascama y </w:t>
      </w:r>
      <w:proofErr w:type="spellStart"/>
      <w:r>
        <w:t>Amarales</w:t>
      </w:r>
      <w:proofErr w:type="spellEnd"/>
      <w:r>
        <w:t xml:space="preserve"> (p &lt; 0.001) y entre los grupos </w:t>
      </w:r>
      <w:proofErr w:type="spellStart"/>
      <w:r>
        <w:t>Sanquianga</w:t>
      </w:r>
      <w:proofErr w:type="spellEnd"/>
      <w:r>
        <w:t xml:space="preserve"> y </w:t>
      </w:r>
      <w:proofErr w:type="spellStart"/>
      <w:r>
        <w:t>Amarales</w:t>
      </w:r>
      <w:proofErr w:type="spellEnd"/>
      <w:r>
        <w:t xml:space="preserve"> (p &lt; 0.001), pero no hay diferencias significativas entre los grupos Guascama y </w:t>
      </w:r>
      <w:proofErr w:type="spellStart"/>
      <w:r>
        <w:t>Sanquianga</w:t>
      </w:r>
      <w:proofErr w:type="spellEnd"/>
      <w:r>
        <w:t xml:space="preserve"> (p = 0.4). Es importante destacar que, para controlar el error tipo I, se utilizó una corrección de Bonferroni para ajustar los valores de p.</w:t>
      </w:r>
    </w:p>
    <w:p w14:paraId="36AD435B" w14:textId="77777777" w:rsidR="005A4B5E" w:rsidRDefault="005A4B5E" w:rsidP="00AD08AA"/>
    <w:p w14:paraId="3455B728" w14:textId="756480B0" w:rsidR="005A4B5E" w:rsidRDefault="005A4B5E" w:rsidP="00AD08AA">
      <w:r>
        <w:t>Para la variable Salinidad</w:t>
      </w:r>
      <w:r w:rsidR="00DF55E9">
        <w:t xml:space="preserve"> </w:t>
      </w:r>
      <w:r>
        <w:t xml:space="preserve">(χ² = </w:t>
      </w:r>
      <w:r w:rsidR="00BB65FA" w:rsidRPr="00BB65FA">
        <w:t>2731</w:t>
      </w:r>
      <w:r>
        <w:t xml:space="preserve">, </w:t>
      </w:r>
      <w:proofErr w:type="spellStart"/>
      <w:r>
        <w:t>gl</w:t>
      </w:r>
      <w:proofErr w:type="spellEnd"/>
      <w:r>
        <w:t xml:space="preserve"> = </w:t>
      </w:r>
      <w:r w:rsidR="00BB65FA" w:rsidRPr="00BB65FA">
        <w:t>2683</w:t>
      </w:r>
      <w:r>
        <w:t xml:space="preserve">, p = </w:t>
      </w:r>
      <w:r w:rsidR="003B40E0" w:rsidRPr="003B40E0">
        <w:t>0.2547</w:t>
      </w:r>
      <w:r>
        <w:t xml:space="preserve">) no hay una diferencia significativa entre los </w:t>
      </w:r>
      <w:r w:rsidR="000F79E3">
        <w:t>transectos</w:t>
      </w:r>
      <w:r>
        <w:t xml:space="preserve">. Sin embargo, en el análisis post hoc se observa una diferencia significativa </w:t>
      </w:r>
      <w:r w:rsidR="0092038A">
        <w:t xml:space="preserve">(p &lt; 0.001) </w:t>
      </w:r>
      <w:r>
        <w:t xml:space="preserve">entre el </w:t>
      </w:r>
      <w:r w:rsidR="000F79E3">
        <w:t>transecto</w:t>
      </w:r>
      <w:r>
        <w:t xml:space="preserve"> </w:t>
      </w:r>
      <w:proofErr w:type="spellStart"/>
      <w:r w:rsidR="000F79E3">
        <w:t>Amarales</w:t>
      </w:r>
      <w:proofErr w:type="spellEnd"/>
      <w:r>
        <w:t xml:space="preserve"> y los otros dos grupos en términos de Salinidad.</w:t>
      </w:r>
    </w:p>
    <w:p w14:paraId="0A0A181F" w14:textId="7CC0AF5F" w:rsidR="009F5A3E" w:rsidRDefault="009F5A3E" w:rsidP="00AD08AA">
      <w:r>
        <w:t>Para la variable Oxígeno</w:t>
      </w:r>
      <w:r w:rsidR="00DF55E9">
        <w:t xml:space="preserve"> lo</w:t>
      </w:r>
      <w:r>
        <w:t xml:space="preserve"> que sugiere </w:t>
      </w:r>
      <w:r w:rsidR="00DF55E9">
        <w:t xml:space="preserve">la prueba </w:t>
      </w:r>
      <w:r w:rsidR="00B95E98">
        <w:t xml:space="preserve">es </w:t>
      </w:r>
      <w:r>
        <w:t xml:space="preserve">que no hay una diferencia significativa entre los </w:t>
      </w:r>
      <w:r w:rsidR="001273CB">
        <w:t xml:space="preserve">transectos </w:t>
      </w:r>
      <w:r w:rsidR="00DF55E9">
        <w:t>(χ² =</w:t>
      </w:r>
      <w:r w:rsidR="00CF75BA">
        <w:t xml:space="preserve"> </w:t>
      </w:r>
      <w:r w:rsidR="00CF75BA" w:rsidRPr="00CF75BA">
        <w:t>2619.6,</w:t>
      </w:r>
      <w:r w:rsidR="00DF55E9">
        <w:t xml:space="preserve"> </w:t>
      </w:r>
      <w:proofErr w:type="spellStart"/>
      <w:r w:rsidR="00DF55E9">
        <w:t>gl</w:t>
      </w:r>
      <w:proofErr w:type="spellEnd"/>
      <w:r w:rsidR="00DF55E9">
        <w:t xml:space="preserve"> = </w:t>
      </w:r>
      <w:r w:rsidR="00CF75BA" w:rsidRPr="00CF75BA">
        <w:t>2591</w:t>
      </w:r>
      <w:r w:rsidR="00DF55E9">
        <w:t xml:space="preserve">, p = </w:t>
      </w:r>
      <w:r w:rsidR="00CF75BA" w:rsidRPr="00CF75BA">
        <w:t>0.3425</w:t>
      </w:r>
      <w:r w:rsidR="00DF55E9">
        <w:t>)</w:t>
      </w:r>
      <w:r>
        <w:t xml:space="preserve">. Sin embargo, en el análisis post hoc se observa una diferencia significativa </w:t>
      </w:r>
      <w:r w:rsidR="0092038A">
        <w:t xml:space="preserve">(p &lt; 0.001) </w:t>
      </w:r>
      <w:r>
        <w:t xml:space="preserve">entre el </w:t>
      </w:r>
      <w:r w:rsidR="001273CB">
        <w:t xml:space="preserve">transecto </w:t>
      </w:r>
      <w:proofErr w:type="spellStart"/>
      <w:r>
        <w:t>Sanquianga</w:t>
      </w:r>
      <w:proofErr w:type="spellEnd"/>
      <w:r>
        <w:t xml:space="preserve"> y los otros dos </w:t>
      </w:r>
      <w:r w:rsidR="001273CB">
        <w:t xml:space="preserve">transectos </w:t>
      </w:r>
      <w:r>
        <w:t>en términos de Oxígeno.</w:t>
      </w:r>
    </w:p>
    <w:p w14:paraId="714802D7" w14:textId="77777777" w:rsidR="009F5A3E" w:rsidRDefault="009F5A3E" w:rsidP="00AD08AA"/>
    <w:p w14:paraId="48302596" w14:textId="3DCE7828" w:rsidR="009F5A3E" w:rsidRDefault="00BF029E" w:rsidP="00AD08AA">
      <w:r>
        <w:t xml:space="preserve">Para la variable Densidad, </w:t>
      </w:r>
      <w:r w:rsidR="00931B46">
        <w:t xml:space="preserve">lo que sugiere la prueba </w:t>
      </w:r>
      <w:r w:rsidR="00B95E98">
        <w:t xml:space="preserve">es </w:t>
      </w:r>
      <w:r w:rsidR="00931B46">
        <w:t xml:space="preserve">que no hay una diferencia significativa entre los transectos (χ² = </w:t>
      </w:r>
      <w:r w:rsidR="00AA6623" w:rsidRPr="00AA6623">
        <w:t>2761.1</w:t>
      </w:r>
      <w:r w:rsidR="00931B46" w:rsidRPr="00CF75BA">
        <w:t>,</w:t>
      </w:r>
      <w:r w:rsidR="00931B46">
        <w:t xml:space="preserve"> </w:t>
      </w:r>
      <w:proofErr w:type="spellStart"/>
      <w:r w:rsidR="00931B46">
        <w:t>gl</w:t>
      </w:r>
      <w:proofErr w:type="spellEnd"/>
      <w:r w:rsidR="00931B46">
        <w:t xml:space="preserve"> = </w:t>
      </w:r>
      <w:r w:rsidR="00AA6623" w:rsidRPr="00AA6623">
        <w:t>2739</w:t>
      </w:r>
      <w:r w:rsidR="00931B46">
        <w:t xml:space="preserve">, p = </w:t>
      </w:r>
      <w:r w:rsidR="00AA6623" w:rsidRPr="00AA6623">
        <w:t>0.3793</w:t>
      </w:r>
      <w:r w:rsidR="00931B46">
        <w:t xml:space="preserve">). </w:t>
      </w:r>
      <w:r>
        <w:t>Sin embargo, en el análisis post hoc se observa una diferencia significativa</w:t>
      </w:r>
      <w:r w:rsidR="007208A3">
        <w:t xml:space="preserve"> (p &lt;&lt; 0.001</w:t>
      </w:r>
      <w:proofErr w:type="gramStart"/>
      <w:r w:rsidR="007208A3">
        <w:t xml:space="preserve">) </w:t>
      </w:r>
      <w:r>
        <w:t xml:space="preserve"> entre</w:t>
      </w:r>
      <w:proofErr w:type="gramEnd"/>
      <w:r>
        <w:t xml:space="preserve"> el </w:t>
      </w:r>
      <w:r w:rsidR="00F206BD">
        <w:t xml:space="preserve">transecto </w:t>
      </w:r>
      <w:proofErr w:type="spellStart"/>
      <w:r w:rsidR="007208A3" w:rsidRPr="007208A3">
        <w:t>Amarales</w:t>
      </w:r>
      <w:proofErr w:type="spellEnd"/>
      <w:r w:rsidR="007208A3" w:rsidRPr="007208A3">
        <w:t xml:space="preserve"> </w:t>
      </w:r>
      <w:r>
        <w:t xml:space="preserve">y el </w:t>
      </w:r>
      <w:r w:rsidR="00F206BD">
        <w:t xml:space="preserve">transecto </w:t>
      </w:r>
      <w:proofErr w:type="spellStart"/>
      <w:r>
        <w:t>Sanquianga</w:t>
      </w:r>
      <w:proofErr w:type="spellEnd"/>
      <w:r>
        <w:t xml:space="preserve"> en términos de Densidad</w:t>
      </w:r>
      <w:r w:rsidR="007208A3">
        <w:t>, sin embargo entre</w:t>
      </w:r>
      <w:r w:rsidR="00DF1E34">
        <w:t xml:space="preserve"> Guascama y el resto de transecto la prueba no detecta diferencias con un </w:t>
      </w:r>
      <w:r w:rsidR="003A2E99">
        <w:t>p &lt; 0.001 y con un p &lt; 0.05</w:t>
      </w:r>
      <w:r w:rsidR="00DF1E34">
        <w:t xml:space="preserve"> </w:t>
      </w:r>
      <w:r>
        <w:t>.</w:t>
      </w:r>
    </w:p>
    <w:p w14:paraId="70386A9A" w14:textId="77777777" w:rsidR="009C65E0" w:rsidRDefault="009C65E0" w:rsidP="00AD08AA"/>
    <w:p w14:paraId="15E40BBC" w14:textId="0991EA19" w:rsidR="0059150F" w:rsidRDefault="00BA387C" w:rsidP="00AD08AA">
      <w:r>
        <w:t xml:space="preserve">Los resultados </w:t>
      </w:r>
      <w:r w:rsidR="00E0173D">
        <w:t xml:space="preserve">de la prueba MRPP para </w:t>
      </w:r>
      <w:r w:rsidR="002E5A06">
        <w:t xml:space="preserve">comparar </w:t>
      </w:r>
      <w:proofErr w:type="gramStart"/>
      <w:r w:rsidR="002E5A06">
        <w:t>las sectores</w:t>
      </w:r>
      <w:proofErr w:type="gramEnd"/>
      <w:r w:rsidR="002E5A06">
        <w:t xml:space="preserve">, </w:t>
      </w:r>
      <w:r>
        <w:t>mostraron que el delta observado fue de 6.288, mientras que el delta esperado fue de 6.757, lo que indica que existe una diferencia significativa en la composición de las variables entre los dos sectores. El índice de concordancia corregido por azar A fue de 0.06953, lo que sugiere que la similitud dentro de los grupos es mayor que la esperada al azar. Además, el valor p de la prueba fue de 0.001, lo que indica que la diferencia observada entre los dos sectores no se debe al azar. En conclusión, se encontró que las variables estudiadas difieren significativamente entre el sector costero y el oceánico, lo que sugiere que estos sectores pueden ser considerados como distintas unidades ambientales.</w:t>
      </w:r>
      <w:r w:rsidR="00351306">
        <w:t xml:space="preserve"> </w:t>
      </w:r>
      <w:r w:rsidR="009B2E1F">
        <w:t>Los resultados</w:t>
      </w:r>
      <w:r>
        <w:t xml:space="preserve"> de la prueba Wilcoxon</w:t>
      </w:r>
      <w:r w:rsidR="009B2E1F">
        <w:t xml:space="preserve"> </w:t>
      </w:r>
      <w:r w:rsidR="00351306">
        <w:t xml:space="preserve">confirman </w:t>
      </w:r>
      <w:r w:rsidR="009B2E1F">
        <w:t xml:space="preserve">que existe una diferencia significativa en las temperaturas </w:t>
      </w:r>
      <w:r w:rsidR="00C305FA">
        <w:t xml:space="preserve">(W = 635860, p &lt; </w:t>
      </w:r>
      <w:r w:rsidR="00351306" w:rsidRPr="00E06368">
        <w:t>0.000</w:t>
      </w:r>
      <w:r w:rsidR="00351306">
        <w:t>1</w:t>
      </w:r>
      <w:r w:rsidR="00C305FA">
        <w:t xml:space="preserve">), la salinidad (W = </w:t>
      </w:r>
      <w:r w:rsidR="005C6C19" w:rsidRPr="005C6C19">
        <w:t>118698</w:t>
      </w:r>
      <w:r w:rsidR="00C305FA">
        <w:t xml:space="preserve">, p &lt; </w:t>
      </w:r>
      <w:r w:rsidR="00351306" w:rsidRPr="00E06368">
        <w:t>0.000</w:t>
      </w:r>
      <w:r w:rsidR="00351306">
        <w:t>1</w:t>
      </w:r>
      <w:r w:rsidR="00C305FA">
        <w:t xml:space="preserve">), el oxígeno disuelto </w:t>
      </w:r>
      <w:r w:rsidR="00E06368">
        <w:t xml:space="preserve">(W = </w:t>
      </w:r>
      <w:r w:rsidR="00E06368" w:rsidRPr="00E06368">
        <w:t>397442</w:t>
      </w:r>
      <w:r w:rsidR="00E06368">
        <w:t xml:space="preserve">, p &lt; </w:t>
      </w:r>
      <w:r w:rsidR="00E06368" w:rsidRPr="00E06368">
        <w:t>0.000</w:t>
      </w:r>
      <w:r w:rsidR="00351306">
        <w:t>1</w:t>
      </w:r>
      <w:r w:rsidR="00E06368">
        <w:t xml:space="preserve">), </w:t>
      </w:r>
      <w:r w:rsidR="00C305FA">
        <w:t xml:space="preserve">y </w:t>
      </w:r>
      <w:r w:rsidR="005C6C19">
        <w:t xml:space="preserve">la densidad (W = </w:t>
      </w:r>
      <w:r w:rsidR="00E06368" w:rsidRPr="00E06368">
        <w:t>112651</w:t>
      </w:r>
      <w:r w:rsidR="005C6C19">
        <w:t xml:space="preserve">, p &lt; </w:t>
      </w:r>
      <w:r w:rsidR="00351306" w:rsidRPr="00E06368">
        <w:t>0.000</w:t>
      </w:r>
      <w:r w:rsidR="00351306">
        <w:t>1</w:t>
      </w:r>
      <w:r w:rsidR="005C6C19">
        <w:t xml:space="preserve">) </w:t>
      </w:r>
      <w:r w:rsidR="009B2E1F">
        <w:t>entre ambos sectores</w:t>
      </w:r>
      <w:r w:rsidR="005C6C19">
        <w:t>.</w:t>
      </w:r>
    </w:p>
    <w:p w14:paraId="68E15FE3" w14:textId="77777777" w:rsidR="00351306" w:rsidRDefault="00351306" w:rsidP="00AD08AA"/>
    <w:p w14:paraId="22EC32CE" w14:textId="38BF9F28" w:rsidR="0077680A" w:rsidRDefault="002E5A06" w:rsidP="00AD08AA">
      <w:r>
        <w:t>Para las mareas, la</w:t>
      </w:r>
      <w:r w:rsidR="00D26EA3">
        <w:t xml:space="preserve"> prueba de MRPP, mostró que existen diferencias significativas entre </w:t>
      </w:r>
      <w:r w:rsidR="00763C94">
        <w:t>estas basadas</w:t>
      </w:r>
      <w:r w:rsidR="00D26EA3">
        <w:t xml:space="preserve"> en </w:t>
      </w:r>
      <w:r w:rsidR="00D355F5">
        <w:t>todas las variables mencionadas (</w:t>
      </w:r>
      <w:r w:rsidR="00F27B29">
        <w:fldChar w:fldCharType="begin"/>
      </w:r>
      <w:r w:rsidR="00F27B29">
        <w:instrText xml:space="preserve"> REF _Ref132906407 \h </w:instrText>
      </w:r>
      <w:r w:rsidR="00F27B29">
        <w:fldChar w:fldCharType="separate"/>
      </w:r>
      <w:r w:rsidR="00F27B29">
        <w:t xml:space="preserve">Figura </w:t>
      </w:r>
      <w:r w:rsidR="00F27B29">
        <w:rPr>
          <w:noProof/>
        </w:rPr>
        <w:t>5</w:t>
      </w:r>
      <w:r w:rsidR="00F27B29">
        <w:fldChar w:fldCharType="end"/>
      </w:r>
      <w:r w:rsidR="00D355F5">
        <w:t>)</w:t>
      </w:r>
      <w:r w:rsidR="0021663D">
        <w:t>. El índice de concordancia corregido por azar dentro de los grupos A es de 0.002952, lo que sugiere que hay muy poca concordancia dentro de los grupos en comparación con lo que cabría esperar al azar. El delta observado es de 6.737 y el delta esperado es de 6.757. Esto significa que la disimilitud entre los grupos es menor de lo que se esperaría al azar. El valor de significancia para delta es de 0.001, lo que indica que hay una diferencia significativa entre los grupos. Además, se han realizado 999 permutaciones y se ha utilizado una prueba libre.</w:t>
      </w:r>
      <w:r w:rsidR="002E6275" w:rsidRPr="002E6275">
        <w:t xml:space="preserve"> </w:t>
      </w:r>
      <w:r w:rsidR="002E6275">
        <w:t xml:space="preserve">Los resultados de la prueba Wilcoxon confirman que existe una diferencia significativa en las temperaturas (W = </w:t>
      </w:r>
      <w:r w:rsidR="00E069A1" w:rsidRPr="00E069A1">
        <w:t>885737</w:t>
      </w:r>
      <w:r w:rsidR="002E6275">
        <w:t xml:space="preserve">, p &lt; </w:t>
      </w:r>
      <w:r w:rsidR="002E6275" w:rsidRPr="00E06368">
        <w:t>0.000</w:t>
      </w:r>
      <w:r w:rsidR="002E6275">
        <w:t>1)</w:t>
      </w:r>
      <w:r w:rsidR="00060960">
        <w:t xml:space="preserve"> entre las mareas (</w:t>
      </w:r>
      <w:r w:rsidR="00060960">
        <w:fldChar w:fldCharType="begin"/>
      </w:r>
      <w:r w:rsidR="00060960">
        <w:instrText xml:space="preserve"> REF _Ref132906407 \h </w:instrText>
      </w:r>
      <w:r w:rsidR="00060960">
        <w:fldChar w:fldCharType="separate"/>
      </w:r>
      <w:r w:rsidR="00060960">
        <w:t xml:space="preserve">Figura </w:t>
      </w:r>
      <w:r w:rsidR="00060960">
        <w:rPr>
          <w:noProof/>
        </w:rPr>
        <w:t>5</w:t>
      </w:r>
      <w:r w:rsidR="00060960">
        <w:fldChar w:fldCharType="end"/>
      </w:r>
      <w:r w:rsidR="00060960">
        <w:t>)</w:t>
      </w:r>
      <w:r w:rsidR="002E6275">
        <w:t xml:space="preserve">, </w:t>
      </w:r>
      <w:r w:rsidR="00E069A1">
        <w:t xml:space="preserve">sin </w:t>
      </w:r>
      <w:r w:rsidR="00060960">
        <w:t>embargo,</w:t>
      </w:r>
      <w:r w:rsidR="00E069A1">
        <w:t xml:space="preserve"> para </w:t>
      </w:r>
      <w:r w:rsidR="002E6275">
        <w:t xml:space="preserve">la salinidad (W = </w:t>
      </w:r>
      <w:r w:rsidR="003E448C" w:rsidRPr="003E448C">
        <w:t>999149</w:t>
      </w:r>
      <w:r w:rsidR="002E6275">
        <w:t>, p</w:t>
      </w:r>
      <w:r w:rsidR="003E448C" w:rsidRPr="003E448C">
        <w:t xml:space="preserve"> = 0.8605</w:t>
      </w:r>
      <w:r w:rsidR="002E6275">
        <w:t xml:space="preserve">), el oxígeno disuelto (W = </w:t>
      </w:r>
      <w:r w:rsidR="003E448C" w:rsidRPr="003E448C">
        <w:t>1000700</w:t>
      </w:r>
      <w:r w:rsidR="002E6275">
        <w:t xml:space="preserve">, p </w:t>
      </w:r>
      <w:r w:rsidR="003E448C" w:rsidRPr="003E448C">
        <w:t>= 0.8046</w:t>
      </w:r>
      <w:r w:rsidR="002E6275">
        <w:t xml:space="preserve">), y la densidad (W = </w:t>
      </w:r>
      <w:r w:rsidR="00060960" w:rsidRPr="00060960">
        <w:t>915519</w:t>
      </w:r>
      <w:r w:rsidR="002E6275">
        <w:t xml:space="preserve">, p </w:t>
      </w:r>
      <w:r w:rsidR="00060960" w:rsidRPr="00060960">
        <w:t>= 0.3823</w:t>
      </w:r>
      <w:r w:rsidR="002E6275">
        <w:t>)</w:t>
      </w:r>
      <w:r w:rsidR="00060960">
        <w:t xml:space="preserve">, no se encontraron diferencias </w:t>
      </w:r>
      <w:r w:rsidR="00D21EA6">
        <w:t>significativas</w:t>
      </w:r>
      <w:r w:rsidR="00FE7090">
        <w:t xml:space="preserve">. Es por esta razón que </w:t>
      </w:r>
      <w:r w:rsidR="00016E3A">
        <w:t>la prueba de MRPP para las mareas mostró un índice de concordancia demasiado bajo</w:t>
      </w:r>
      <w:r w:rsidR="00D21EA6">
        <w:t>.</w:t>
      </w:r>
    </w:p>
    <w:p w14:paraId="2F5F8B22" w14:textId="77777777" w:rsidR="00B6067B" w:rsidRDefault="00B6067B" w:rsidP="00AD08AA"/>
    <w:p w14:paraId="297C8F85" w14:textId="3AFBBA57" w:rsidR="009C65E0" w:rsidRDefault="009C65E0" w:rsidP="00AD08AA">
      <w:r>
        <w:t xml:space="preserve">En la </w:t>
      </w:r>
      <w:r>
        <w:fldChar w:fldCharType="begin"/>
      </w:r>
      <w:r>
        <w:instrText xml:space="preserve"> REF _Ref132884594 \h </w:instrText>
      </w:r>
      <w:r>
        <w:fldChar w:fldCharType="separate"/>
      </w:r>
      <w:r w:rsidR="00A91639">
        <w:t xml:space="preserve">Figura </w:t>
      </w:r>
      <w:r w:rsidR="00A91639">
        <w:rPr>
          <w:noProof/>
        </w:rPr>
        <w:t>6</w:t>
      </w:r>
      <w:r>
        <w:fldChar w:fldCharType="end"/>
      </w:r>
      <w:r>
        <w:t xml:space="preserve"> se puede observar de manera resumida el comportamiento de todas estas variables </w:t>
      </w:r>
      <w:r w:rsidR="00C13E08">
        <w:t xml:space="preserve">en todas las categorías designadas en </w:t>
      </w:r>
      <w:r w:rsidR="00BB4894">
        <w:t>para este estudio. Lo que refleja esta grá</w:t>
      </w:r>
      <w:r w:rsidR="000B5A40">
        <w:t xml:space="preserve">fica es que las condiciones para la temperatura, salinidad oxígenos disuelto y densidad no presentan cambios significativos en la columna de agua </w:t>
      </w:r>
      <w:r w:rsidR="00642B13">
        <w:t xml:space="preserve">entre las mareas </w:t>
      </w:r>
      <w:r w:rsidR="00BB50A3">
        <w:t>y entre los transectos, y una leve diferenciación entre los sectores costeros y oceánico</w:t>
      </w:r>
      <w:r w:rsidR="001E06D8">
        <w:t xml:space="preserve"> sin embargo con los análisis anteriores no se lograron comprobar estas diferencias aparentes.</w:t>
      </w:r>
    </w:p>
    <w:p w14:paraId="64C82563" w14:textId="77777777" w:rsidR="00AE6D59" w:rsidRDefault="00AE6D59" w:rsidP="00AD08AA">
      <w:r>
        <w:rPr>
          <w:noProof/>
        </w:rPr>
        <w:lastRenderedPageBreak/>
        <w:drawing>
          <wp:inline distT="0" distB="0" distL="0" distR="0" wp14:anchorId="444C80B3" wp14:editId="6A87E57F">
            <wp:extent cx="5242223" cy="78676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43077" cy="7868932"/>
                    </a:xfrm>
                    <a:prstGeom prst="rect">
                      <a:avLst/>
                    </a:prstGeom>
                    <a:noFill/>
                    <a:ln>
                      <a:noFill/>
                    </a:ln>
                  </pic:spPr>
                </pic:pic>
              </a:graphicData>
            </a:graphic>
          </wp:inline>
        </w:drawing>
      </w:r>
    </w:p>
    <w:p w14:paraId="7865FC17" w14:textId="7EF93A9A" w:rsidR="00C652E6" w:rsidRPr="00EF7F8D" w:rsidRDefault="00AE6D59" w:rsidP="00AD08AA">
      <w:pPr>
        <w:pStyle w:val="Descripcin"/>
      </w:pPr>
      <w:bookmarkStart w:id="13" w:name="_Ref132877121"/>
      <w:bookmarkStart w:id="14" w:name="_Ref132877118"/>
      <w:r>
        <w:t xml:space="preserve">Figura </w:t>
      </w:r>
      <w:r w:rsidR="005B2713">
        <w:fldChar w:fldCharType="begin"/>
      </w:r>
      <w:r w:rsidR="005B2713">
        <w:instrText xml:space="preserve"> SEQ Figura \* ARABIC </w:instrText>
      </w:r>
      <w:r w:rsidR="005B2713">
        <w:fldChar w:fldCharType="separate"/>
      </w:r>
      <w:r w:rsidR="00A91639">
        <w:rPr>
          <w:noProof/>
        </w:rPr>
        <w:t>3</w:t>
      </w:r>
      <w:r w:rsidR="005B2713">
        <w:rPr>
          <w:noProof/>
        </w:rPr>
        <w:fldChar w:fldCharType="end"/>
      </w:r>
      <w:bookmarkEnd w:id="13"/>
      <w:r>
        <w:t>.</w:t>
      </w:r>
      <w:bookmarkEnd w:id="14"/>
      <w:r>
        <w:t xml:space="preserve"> </w:t>
      </w:r>
      <w:r w:rsidR="006B27AE">
        <w:t xml:space="preserve">Diagramas de cajas de los datos </w:t>
      </w:r>
      <w:r w:rsidR="00D04F04">
        <w:t>de las variables de temperatura (°C), salinidad (PSU), oxígeno disuelto (</w:t>
      </w:r>
      <w:proofErr w:type="gramStart"/>
      <w:r w:rsidR="00D04F04">
        <w:t>mg</w:t>
      </w:r>
      <w:r w:rsidR="002962F7">
        <w:t>.L</w:t>
      </w:r>
      <w:proofErr w:type="gramEnd"/>
      <w:r w:rsidR="002962F7">
        <w:rPr>
          <w:vertAlign w:val="superscript"/>
        </w:rPr>
        <w:t>-1</w:t>
      </w:r>
      <w:r w:rsidR="002962F7">
        <w:t>) y densidad del agua (</w:t>
      </w:r>
      <w:r w:rsidR="00EF7F8D">
        <w:t>kg.m</w:t>
      </w:r>
      <w:r w:rsidR="00EF7F8D">
        <w:rPr>
          <w:vertAlign w:val="superscript"/>
        </w:rPr>
        <w:t>-3</w:t>
      </w:r>
      <w:r w:rsidR="00EF7F8D">
        <w:t xml:space="preserve">) mostrando la comparación entre los transectos </w:t>
      </w:r>
      <w:proofErr w:type="spellStart"/>
      <w:r w:rsidR="00E97F62">
        <w:t>Amarales</w:t>
      </w:r>
      <w:proofErr w:type="spellEnd"/>
      <w:r w:rsidR="00E97F62">
        <w:t xml:space="preserve">, Guascama y </w:t>
      </w:r>
      <w:proofErr w:type="spellStart"/>
      <w:r w:rsidR="00E97F62">
        <w:t>Sanquianga</w:t>
      </w:r>
      <w:proofErr w:type="spellEnd"/>
      <w:r w:rsidR="00E97F62">
        <w:t xml:space="preserve"> de la </w:t>
      </w:r>
      <w:r w:rsidR="00E97F62" w:rsidRPr="00E849EE">
        <w:t xml:space="preserve">subregión </w:t>
      </w:r>
      <w:proofErr w:type="spellStart"/>
      <w:r w:rsidR="00E97F62" w:rsidRPr="00E849EE">
        <w:t>Sanquianga</w:t>
      </w:r>
      <w:proofErr w:type="spellEnd"/>
      <w:r w:rsidR="00E97F62" w:rsidRPr="00E849EE">
        <w:t>-Gorgona, frente al delta del río Patía.</w:t>
      </w:r>
    </w:p>
    <w:p w14:paraId="0B8E6775" w14:textId="21BCCC05" w:rsidR="00C652E6" w:rsidRDefault="00C652E6" w:rsidP="00AD08AA"/>
    <w:p w14:paraId="16792FCB" w14:textId="77777777" w:rsidR="00D5793B" w:rsidRDefault="00D5793B" w:rsidP="00AD08AA">
      <w:r>
        <w:br w:type="page"/>
      </w:r>
    </w:p>
    <w:p w14:paraId="41BB12FA" w14:textId="77777777" w:rsidR="0032504D" w:rsidRDefault="0032504D" w:rsidP="00AD08AA">
      <w:pPr>
        <w:pStyle w:val="Descripcin"/>
      </w:pPr>
      <w:r>
        <w:rPr>
          <w:noProof/>
        </w:rPr>
        <w:lastRenderedPageBreak/>
        <w:drawing>
          <wp:inline distT="0" distB="0" distL="0" distR="0" wp14:anchorId="7E5496C9" wp14:editId="7D62B61A">
            <wp:extent cx="5400675" cy="8096250"/>
            <wp:effectExtent l="0" t="0" r="952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675" cy="8096250"/>
                    </a:xfrm>
                    <a:prstGeom prst="rect">
                      <a:avLst/>
                    </a:prstGeom>
                    <a:noFill/>
                    <a:ln>
                      <a:noFill/>
                    </a:ln>
                  </pic:spPr>
                </pic:pic>
              </a:graphicData>
            </a:graphic>
          </wp:inline>
        </w:drawing>
      </w:r>
    </w:p>
    <w:p w14:paraId="1F5F908C" w14:textId="3812B22F" w:rsidR="004A0D8E" w:rsidRDefault="0032504D" w:rsidP="00AD08AA">
      <w:pPr>
        <w:pStyle w:val="Descripcin"/>
      </w:pPr>
      <w:r w:rsidRPr="004A0D8E">
        <w:t xml:space="preserve">Figura </w:t>
      </w:r>
      <w:r w:rsidR="005B2713">
        <w:fldChar w:fldCharType="begin"/>
      </w:r>
      <w:r w:rsidR="005B2713">
        <w:instrText xml:space="preserve"> SEQ Figura \* ARABIC </w:instrText>
      </w:r>
      <w:r w:rsidR="005B2713">
        <w:fldChar w:fldCharType="separate"/>
      </w:r>
      <w:r w:rsidR="004A0D8E" w:rsidRPr="004A0D8E">
        <w:rPr>
          <w:noProof/>
        </w:rPr>
        <w:t>4</w:t>
      </w:r>
      <w:r w:rsidR="005B2713">
        <w:rPr>
          <w:noProof/>
        </w:rPr>
        <w:fldChar w:fldCharType="end"/>
      </w:r>
      <w:r w:rsidRPr="004A0D8E">
        <w:t>.</w:t>
      </w:r>
      <w:r w:rsidR="00F635C2">
        <w:t xml:space="preserve"> Diagramas de cajas de los datos de las variables de temperatura (°C), salinidad (PSU), oxígeno disuelto (</w:t>
      </w:r>
      <w:proofErr w:type="gramStart"/>
      <w:r w:rsidR="00F635C2">
        <w:t>mg.L</w:t>
      </w:r>
      <w:proofErr w:type="gramEnd"/>
      <w:r w:rsidR="00F635C2">
        <w:rPr>
          <w:vertAlign w:val="superscript"/>
        </w:rPr>
        <w:t>-1</w:t>
      </w:r>
      <w:r w:rsidR="00F635C2">
        <w:t>) y densidad del agua (kg.m</w:t>
      </w:r>
      <w:r w:rsidR="00F635C2">
        <w:rPr>
          <w:vertAlign w:val="superscript"/>
        </w:rPr>
        <w:t>-3</w:t>
      </w:r>
      <w:r w:rsidR="00F635C2">
        <w:t xml:space="preserve">) mostrando la comparación entre el sector costero y el sector oceánico de la </w:t>
      </w:r>
      <w:r w:rsidR="00F635C2" w:rsidRPr="00E849EE">
        <w:t xml:space="preserve">subregión </w:t>
      </w:r>
      <w:proofErr w:type="spellStart"/>
      <w:r w:rsidR="00F635C2" w:rsidRPr="00E849EE">
        <w:t>Sanquianga</w:t>
      </w:r>
      <w:proofErr w:type="spellEnd"/>
      <w:r w:rsidR="00F635C2" w:rsidRPr="00E849EE">
        <w:t>-Gorgona, frente al delta del río Patía.</w:t>
      </w:r>
    </w:p>
    <w:p w14:paraId="53A02200" w14:textId="77777777" w:rsidR="004A0D8E" w:rsidRDefault="004A0D8E" w:rsidP="00AD08AA">
      <w:r>
        <w:br w:type="page"/>
      </w:r>
    </w:p>
    <w:p w14:paraId="4145479F" w14:textId="77777777" w:rsidR="004A0D8E" w:rsidRDefault="004A0D8E" w:rsidP="00AD08AA">
      <w:pPr>
        <w:pStyle w:val="Descripcin"/>
      </w:pPr>
      <w:r>
        <w:rPr>
          <w:noProof/>
        </w:rPr>
        <w:lastRenderedPageBreak/>
        <w:drawing>
          <wp:inline distT="0" distB="0" distL="0" distR="0" wp14:anchorId="45762ED1" wp14:editId="61EEEC54">
            <wp:extent cx="5133818" cy="7696200"/>
            <wp:effectExtent l="0" t="0" r="0" b="0"/>
            <wp:docPr id="8" name="Imagen 8" descr="Una captura de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Una captura de pantalla de un celular con texto e imágenes&#10;&#10;Descripción generada automáticamente con confianza m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36367" cy="7700022"/>
                    </a:xfrm>
                    <a:prstGeom prst="rect">
                      <a:avLst/>
                    </a:prstGeom>
                    <a:noFill/>
                    <a:ln>
                      <a:noFill/>
                    </a:ln>
                  </pic:spPr>
                </pic:pic>
              </a:graphicData>
            </a:graphic>
          </wp:inline>
        </w:drawing>
      </w:r>
    </w:p>
    <w:p w14:paraId="19D96EA3" w14:textId="52471ABE" w:rsidR="004A0D8E" w:rsidRDefault="004A0D8E" w:rsidP="00AD08AA">
      <w:pPr>
        <w:pStyle w:val="Descripcin"/>
      </w:pPr>
      <w:bookmarkStart w:id="15" w:name="_Ref132906407"/>
      <w:r>
        <w:t xml:space="preserve">Figura </w:t>
      </w:r>
      <w:r w:rsidR="005B2713">
        <w:fldChar w:fldCharType="begin"/>
      </w:r>
      <w:r w:rsidR="005B2713">
        <w:instrText xml:space="preserve"> SEQ Figura \* ARABIC </w:instrText>
      </w:r>
      <w:r w:rsidR="005B2713">
        <w:fldChar w:fldCharType="separate"/>
      </w:r>
      <w:r>
        <w:rPr>
          <w:noProof/>
        </w:rPr>
        <w:t>5</w:t>
      </w:r>
      <w:r w:rsidR="005B2713">
        <w:rPr>
          <w:noProof/>
        </w:rPr>
        <w:fldChar w:fldCharType="end"/>
      </w:r>
      <w:bookmarkEnd w:id="15"/>
      <w:r>
        <w:t>.</w:t>
      </w:r>
      <w:r w:rsidRPr="00857A87">
        <w:t xml:space="preserve"> </w:t>
      </w:r>
      <w:r>
        <w:t>Diagramas de cajas de los datos de las variables de temperatura (°C), salinidad (PSU), oxígeno disuelto (</w:t>
      </w:r>
      <w:proofErr w:type="gramStart"/>
      <w:r>
        <w:t>mg.L</w:t>
      </w:r>
      <w:proofErr w:type="gramEnd"/>
      <w:r>
        <w:rPr>
          <w:vertAlign w:val="superscript"/>
        </w:rPr>
        <w:t>-1</w:t>
      </w:r>
      <w:r>
        <w:t>) y densidad del agua (kg.m</w:t>
      </w:r>
      <w:r>
        <w:rPr>
          <w:vertAlign w:val="superscript"/>
        </w:rPr>
        <w:t>-3</w:t>
      </w:r>
      <w:r>
        <w:t xml:space="preserve">) mostrando la comparación entre la marea alta y la marea baja de la </w:t>
      </w:r>
      <w:r w:rsidRPr="00E849EE">
        <w:t xml:space="preserve">subregión </w:t>
      </w:r>
      <w:proofErr w:type="spellStart"/>
      <w:r w:rsidRPr="00E849EE">
        <w:t>Sanquianga</w:t>
      </w:r>
      <w:proofErr w:type="spellEnd"/>
      <w:r w:rsidRPr="00E849EE">
        <w:t>-Gorgona, frente al delta del río Patía.</w:t>
      </w:r>
    </w:p>
    <w:p w14:paraId="621C69B8" w14:textId="77777777" w:rsidR="00AE6D59" w:rsidRDefault="00AE6D59" w:rsidP="00AD08AA">
      <w:pPr>
        <w:pStyle w:val="Descripcin"/>
      </w:pPr>
    </w:p>
    <w:p w14:paraId="3B30DEFF" w14:textId="77777777" w:rsidR="00AE6D59" w:rsidRDefault="00AE6D59" w:rsidP="00AD08AA">
      <w:r>
        <w:br w:type="page"/>
      </w:r>
    </w:p>
    <w:p w14:paraId="58D3D07D" w14:textId="420C5F57" w:rsidR="00691F8F" w:rsidRDefault="00752AF1" w:rsidP="00AD08AA">
      <w:pPr>
        <w:pStyle w:val="Descripcin"/>
      </w:pPr>
      <w:r>
        <w:rPr>
          <w:noProof/>
        </w:rPr>
        <w:lastRenderedPageBreak/>
        <w:drawing>
          <wp:inline distT="0" distB="0" distL="0" distR="0" wp14:anchorId="6FCDF169" wp14:editId="1F19F658">
            <wp:extent cx="5400675" cy="6296025"/>
            <wp:effectExtent l="0" t="0" r="9525" b="95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675" cy="6296025"/>
                    </a:xfrm>
                    <a:prstGeom prst="rect">
                      <a:avLst/>
                    </a:prstGeom>
                    <a:noFill/>
                    <a:ln>
                      <a:noFill/>
                    </a:ln>
                  </pic:spPr>
                </pic:pic>
              </a:graphicData>
            </a:graphic>
          </wp:inline>
        </w:drawing>
      </w:r>
    </w:p>
    <w:p w14:paraId="40CCC972" w14:textId="51DDC744" w:rsidR="009B2AD1" w:rsidRDefault="00691F8F" w:rsidP="00AD08AA">
      <w:pPr>
        <w:pStyle w:val="Descripcin"/>
      </w:pPr>
      <w:bookmarkStart w:id="16" w:name="_Ref132884594"/>
      <w:r>
        <w:t xml:space="preserve">Figura </w:t>
      </w:r>
      <w:r w:rsidR="005B2713">
        <w:fldChar w:fldCharType="begin"/>
      </w:r>
      <w:r w:rsidR="005B2713">
        <w:instrText xml:space="preserve"> SEQ Figura \* ARABIC </w:instrText>
      </w:r>
      <w:r w:rsidR="005B2713">
        <w:fldChar w:fldCharType="separate"/>
      </w:r>
      <w:r w:rsidR="00A91639">
        <w:rPr>
          <w:noProof/>
        </w:rPr>
        <w:t>6</w:t>
      </w:r>
      <w:r w:rsidR="005B2713">
        <w:rPr>
          <w:noProof/>
        </w:rPr>
        <w:fldChar w:fldCharType="end"/>
      </w:r>
      <w:bookmarkEnd w:id="16"/>
      <w:r>
        <w:t>.</w:t>
      </w:r>
      <w:r w:rsidR="00B804E5">
        <w:t xml:space="preserve"> </w:t>
      </w:r>
      <w:r w:rsidR="00C01F80">
        <w:t>Diagramas de cajas para ca</w:t>
      </w:r>
      <w:r w:rsidR="00B82A34">
        <w:t xml:space="preserve">da uno de los sectores, </w:t>
      </w:r>
      <w:r w:rsidR="003139A1">
        <w:t>transectos y mareas discriminados por ca</w:t>
      </w:r>
      <w:r w:rsidR="00C611D1">
        <w:t xml:space="preserve">da </w:t>
      </w:r>
      <w:r w:rsidR="008C7B47">
        <w:t xml:space="preserve">estación de muestro mostrando el comportamiento de </w:t>
      </w:r>
      <w:r w:rsidR="00EC420F">
        <w:t>la de temperatura (°C), salinidad (PSU), oxígeno disuelto (</w:t>
      </w:r>
      <w:proofErr w:type="gramStart"/>
      <w:r w:rsidR="00EC420F">
        <w:t>mg.L</w:t>
      </w:r>
      <w:proofErr w:type="gramEnd"/>
      <w:r w:rsidR="00EC420F">
        <w:rPr>
          <w:vertAlign w:val="superscript"/>
        </w:rPr>
        <w:t>-1</w:t>
      </w:r>
      <w:r w:rsidR="00EC420F">
        <w:t>) y densidad del agua (kg.m</w:t>
      </w:r>
      <w:r w:rsidR="00EC420F">
        <w:rPr>
          <w:vertAlign w:val="superscript"/>
        </w:rPr>
        <w:t>-3</w:t>
      </w:r>
      <w:r w:rsidR="00EC420F">
        <w:t>).</w:t>
      </w:r>
    </w:p>
    <w:p w14:paraId="0AA2B80B" w14:textId="77777777" w:rsidR="00353BB8" w:rsidRDefault="00353BB8" w:rsidP="00AD08AA"/>
    <w:p w14:paraId="576FFABC" w14:textId="7AD97510" w:rsidR="00353BB8" w:rsidRPr="00353BB8" w:rsidRDefault="00353BB8" w:rsidP="00AD08AA">
      <w:r>
        <w:t xml:space="preserve">Los datos </w:t>
      </w:r>
    </w:p>
    <w:p w14:paraId="6EDC3C88" w14:textId="77777777" w:rsidR="008D4BEB" w:rsidRPr="008D4BEB" w:rsidRDefault="008D4BEB" w:rsidP="00AD08AA"/>
    <w:p w14:paraId="6BC01CD0" w14:textId="77777777" w:rsidR="009B2AD1" w:rsidRDefault="009B2AD1" w:rsidP="00AD08AA">
      <w:pPr>
        <w:pStyle w:val="Descripcin"/>
      </w:pPr>
      <w:r>
        <w:rPr>
          <w:noProof/>
        </w:rPr>
        <w:lastRenderedPageBreak/>
        <w:drawing>
          <wp:inline distT="0" distB="0" distL="0" distR="0" wp14:anchorId="7E4E39A9" wp14:editId="42C5F801">
            <wp:extent cx="5398770" cy="81026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8770" cy="8102600"/>
                    </a:xfrm>
                    <a:prstGeom prst="rect">
                      <a:avLst/>
                    </a:prstGeom>
                    <a:noFill/>
                    <a:ln>
                      <a:noFill/>
                    </a:ln>
                  </pic:spPr>
                </pic:pic>
              </a:graphicData>
            </a:graphic>
          </wp:inline>
        </w:drawing>
      </w:r>
    </w:p>
    <w:p w14:paraId="26E1D6F5" w14:textId="1F416B2F" w:rsidR="009B2AD1" w:rsidRDefault="009B2AD1"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7</w:t>
      </w:r>
      <w:r w:rsidR="005B2713">
        <w:rPr>
          <w:noProof/>
        </w:rPr>
        <w:fldChar w:fldCharType="end"/>
      </w:r>
      <w:r>
        <w:t>.</w:t>
      </w:r>
    </w:p>
    <w:p w14:paraId="3ACB8A9E" w14:textId="77777777" w:rsidR="009B2AD1" w:rsidRDefault="009B2AD1" w:rsidP="00AD08AA">
      <w:r>
        <w:br w:type="page"/>
      </w:r>
    </w:p>
    <w:p w14:paraId="29E015BD" w14:textId="77777777" w:rsidR="009B2AD1" w:rsidRDefault="009B2AD1" w:rsidP="00AD08AA">
      <w:pPr>
        <w:pStyle w:val="Descripcin"/>
      </w:pPr>
      <w:r>
        <w:rPr>
          <w:noProof/>
        </w:rPr>
        <w:lastRenderedPageBreak/>
        <w:drawing>
          <wp:inline distT="0" distB="0" distL="0" distR="0" wp14:anchorId="6A095A4E" wp14:editId="1528BB6E">
            <wp:extent cx="5398770" cy="81026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8770" cy="8102600"/>
                    </a:xfrm>
                    <a:prstGeom prst="rect">
                      <a:avLst/>
                    </a:prstGeom>
                    <a:noFill/>
                    <a:ln>
                      <a:noFill/>
                    </a:ln>
                  </pic:spPr>
                </pic:pic>
              </a:graphicData>
            </a:graphic>
          </wp:inline>
        </w:drawing>
      </w:r>
    </w:p>
    <w:p w14:paraId="2690F2CB" w14:textId="0607948E" w:rsidR="009B2AD1" w:rsidRDefault="009B2AD1"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8</w:t>
      </w:r>
      <w:r w:rsidR="005B2713">
        <w:rPr>
          <w:noProof/>
        </w:rPr>
        <w:fldChar w:fldCharType="end"/>
      </w:r>
      <w:r>
        <w:t>.</w:t>
      </w:r>
    </w:p>
    <w:p w14:paraId="662CE505" w14:textId="77777777" w:rsidR="009B2AD1" w:rsidRDefault="009B2AD1" w:rsidP="00AD08AA">
      <w:r>
        <w:br w:type="page"/>
      </w:r>
    </w:p>
    <w:p w14:paraId="2BE79D98" w14:textId="77777777" w:rsidR="00C831D1" w:rsidRDefault="00C831D1" w:rsidP="00AD08AA">
      <w:pPr>
        <w:pStyle w:val="Descripcin"/>
      </w:pPr>
      <w:r>
        <w:rPr>
          <w:noProof/>
        </w:rPr>
        <w:lastRenderedPageBreak/>
        <w:drawing>
          <wp:inline distT="0" distB="0" distL="0" distR="0" wp14:anchorId="0A676626" wp14:editId="6BB05488">
            <wp:extent cx="5398770" cy="81026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8770" cy="8102600"/>
                    </a:xfrm>
                    <a:prstGeom prst="rect">
                      <a:avLst/>
                    </a:prstGeom>
                    <a:noFill/>
                    <a:ln>
                      <a:noFill/>
                    </a:ln>
                  </pic:spPr>
                </pic:pic>
              </a:graphicData>
            </a:graphic>
          </wp:inline>
        </w:drawing>
      </w:r>
    </w:p>
    <w:p w14:paraId="0944ACEB" w14:textId="4C1FA1A4" w:rsidR="00C831D1" w:rsidRDefault="00C831D1"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9</w:t>
      </w:r>
      <w:r w:rsidR="005B2713">
        <w:rPr>
          <w:noProof/>
        </w:rPr>
        <w:fldChar w:fldCharType="end"/>
      </w:r>
      <w:r>
        <w:t>.</w:t>
      </w:r>
    </w:p>
    <w:p w14:paraId="1CF3EE95" w14:textId="77777777" w:rsidR="00C831D1" w:rsidRDefault="00C831D1" w:rsidP="00AD08AA">
      <w:r>
        <w:br w:type="page"/>
      </w:r>
    </w:p>
    <w:p w14:paraId="694E56A0" w14:textId="77777777" w:rsidR="00C831D1" w:rsidRDefault="00C831D1" w:rsidP="00AD08AA">
      <w:pPr>
        <w:pStyle w:val="Descripcin"/>
      </w:pPr>
      <w:r>
        <w:rPr>
          <w:noProof/>
        </w:rPr>
        <w:lastRenderedPageBreak/>
        <w:drawing>
          <wp:inline distT="0" distB="0" distL="0" distR="0" wp14:anchorId="62205091" wp14:editId="039E32BF">
            <wp:extent cx="5398770" cy="81026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8770" cy="8102600"/>
                    </a:xfrm>
                    <a:prstGeom prst="rect">
                      <a:avLst/>
                    </a:prstGeom>
                    <a:noFill/>
                    <a:ln>
                      <a:noFill/>
                    </a:ln>
                  </pic:spPr>
                </pic:pic>
              </a:graphicData>
            </a:graphic>
          </wp:inline>
        </w:drawing>
      </w:r>
    </w:p>
    <w:p w14:paraId="604ABC79" w14:textId="059F833C" w:rsidR="00C831D1" w:rsidRDefault="00C831D1"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10</w:t>
      </w:r>
      <w:r w:rsidR="005B2713">
        <w:rPr>
          <w:noProof/>
        </w:rPr>
        <w:fldChar w:fldCharType="end"/>
      </w:r>
      <w:r>
        <w:t>.</w:t>
      </w:r>
    </w:p>
    <w:p w14:paraId="12556A8D" w14:textId="77777777" w:rsidR="00C831D1" w:rsidRDefault="00C831D1" w:rsidP="00AD08AA">
      <w:r>
        <w:br w:type="page"/>
      </w:r>
    </w:p>
    <w:p w14:paraId="5CB862CC" w14:textId="6BB1529A" w:rsidR="008F75BD" w:rsidRDefault="009C4FD1" w:rsidP="00AD08AA">
      <w:pPr>
        <w:pStyle w:val="Descripcin"/>
      </w:pPr>
      <w:r>
        <w:rPr>
          <w:noProof/>
        </w:rPr>
        <w:lastRenderedPageBreak/>
        <w:drawing>
          <wp:inline distT="0" distB="0" distL="0" distR="0" wp14:anchorId="2EE4F5C0" wp14:editId="736B0525">
            <wp:extent cx="5400675" cy="8096250"/>
            <wp:effectExtent l="0" t="0" r="952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675" cy="8096250"/>
                    </a:xfrm>
                    <a:prstGeom prst="rect">
                      <a:avLst/>
                    </a:prstGeom>
                    <a:noFill/>
                    <a:ln>
                      <a:noFill/>
                    </a:ln>
                  </pic:spPr>
                </pic:pic>
              </a:graphicData>
            </a:graphic>
          </wp:inline>
        </w:drawing>
      </w:r>
    </w:p>
    <w:p w14:paraId="3C0225F2" w14:textId="15423149" w:rsidR="008F75BD" w:rsidRDefault="008F75BD"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11</w:t>
      </w:r>
      <w:r w:rsidR="005B2713">
        <w:rPr>
          <w:noProof/>
        </w:rPr>
        <w:fldChar w:fldCharType="end"/>
      </w:r>
      <w:r>
        <w:t>.</w:t>
      </w:r>
    </w:p>
    <w:p w14:paraId="4FF5BE4D" w14:textId="77777777" w:rsidR="008F75BD" w:rsidRDefault="008F75BD" w:rsidP="00AD08AA">
      <w:r>
        <w:br w:type="page"/>
      </w:r>
    </w:p>
    <w:p w14:paraId="27EBB6CD" w14:textId="7CA4A660" w:rsidR="008F75BD" w:rsidRDefault="009C4FD1" w:rsidP="00AD08AA">
      <w:pPr>
        <w:pStyle w:val="Descripcin"/>
      </w:pPr>
      <w:r>
        <w:rPr>
          <w:noProof/>
        </w:rPr>
        <w:lastRenderedPageBreak/>
        <w:drawing>
          <wp:inline distT="0" distB="0" distL="0" distR="0" wp14:anchorId="522407DE" wp14:editId="7C023B2A">
            <wp:extent cx="5400675" cy="8096250"/>
            <wp:effectExtent l="0" t="0" r="952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675" cy="8096250"/>
                    </a:xfrm>
                    <a:prstGeom prst="rect">
                      <a:avLst/>
                    </a:prstGeom>
                    <a:noFill/>
                    <a:ln>
                      <a:noFill/>
                    </a:ln>
                  </pic:spPr>
                </pic:pic>
              </a:graphicData>
            </a:graphic>
          </wp:inline>
        </w:drawing>
      </w:r>
    </w:p>
    <w:p w14:paraId="0D6F3688" w14:textId="2D7ED2AF" w:rsidR="008F75BD" w:rsidRDefault="008F75BD"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12</w:t>
      </w:r>
      <w:r w:rsidR="005B2713">
        <w:rPr>
          <w:noProof/>
        </w:rPr>
        <w:fldChar w:fldCharType="end"/>
      </w:r>
      <w:r>
        <w:t>.</w:t>
      </w:r>
    </w:p>
    <w:p w14:paraId="35081EEA" w14:textId="77777777" w:rsidR="008F75BD" w:rsidRDefault="008F75BD" w:rsidP="00AD08AA">
      <w:r>
        <w:br w:type="page"/>
      </w:r>
    </w:p>
    <w:p w14:paraId="0358BC78" w14:textId="51E5CA04" w:rsidR="008F75BD" w:rsidRDefault="009C4FD1" w:rsidP="00AD08AA">
      <w:pPr>
        <w:pStyle w:val="Descripcin"/>
      </w:pPr>
      <w:r>
        <w:rPr>
          <w:noProof/>
        </w:rPr>
        <w:lastRenderedPageBreak/>
        <w:drawing>
          <wp:inline distT="0" distB="0" distL="0" distR="0" wp14:anchorId="2BDE58E5" wp14:editId="2EA02CDC">
            <wp:extent cx="5400675" cy="8096250"/>
            <wp:effectExtent l="0" t="0" r="952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675" cy="8096250"/>
                    </a:xfrm>
                    <a:prstGeom prst="rect">
                      <a:avLst/>
                    </a:prstGeom>
                    <a:noFill/>
                    <a:ln>
                      <a:noFill/>
                    </a:ln>
                  </pic:spPr>
                </pic:pic>
              </a:graphicData>
            </a:graphic>
          </wp:inline>
        </w:drawing>
      </w:r>
    </w:p>
    <w:p w14:paraId="69F6501C" w14:textId="4B5DEF5F" w:rsidR="008F75BD" w:rsidRDefault="008F75BD"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13</w:t>
      </w:r>
      <w:r w:rsidR="005B2713">
        <w:rPr>
          <w:noProof/>
        </w:rPr>
        <w:fldChar w:fldCharType="end"/>
      </w:r>
      <w:r>
        <w:t>.</w:t>
      </w:r>
    </w:p>
    <w:p w14:paraId="50E6B234" w14:textId="77777777" w:rsidR="008F75BD" w:rsidRDefault="008F75BD" w:rsidP="00AD08AA">
      <w:r>
        <w:br w:type="page"/>
      </w:r>
    </w:p>
    <w:p w14:paraId="73A32892" w14:textId="66AB7A59" w:rsidR="008F75BD" w:rsidRDefault="009C4FD1" w:rsidP="00AD08AA">
      <w:pPr>
        <w:pStyle w:val="Descripcin"/>
      </w:pPr>
      <w:r>
        <w:rPr>
          <w:noProof/>
        </w:rPr>
        <w:lastRenderedPageBreak/>
        <w:drawing>
          <wp:inline distT="0" distB="0" distL="0" distR="0" wp14:anchorId="1A0DFF1A" wp14:editId="1C543CC1">
            <wp:extent cx="5400675" cy="8096250"/>
            <wp:effectExtent l="0" t="0" r="952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675" cy="8096250"/>
                    </a:xfrm>
                    <a:prstGeom prst="rect">
                      <a:avLst/>
                    </a:prstGeom>
                    <a:noFill/>
                    <a:ln>
                      <a:noFill/>
                    </a:ln>
                  </pic:spPr>
                </pic:pic>
              </a:graphicData>
            </a:graphic>
          </wp:inline>
        </w:drawing>
      </w:r>
    </w:p>
    <w:p w14:paraId="53630134" w14:textId="7CAC5CC0" w:rsidR="008F75BD" w:rsidRDefault="008F75BD"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14</w:t>
      </w:r>
      <w:r w:rsidR="005B2713">
        <w:rPr>
          <w:noProof/>
        </w:rPr>
        <w:fldChar w:fldCharType="end"/>
      </w:r>
      <w:r>
        <w:t>.</w:t>
      </w:r>
    </w:p>
    <w:p w14:paraId="4DF18EA2" w14:textId="77777777" w:rsidR="008F75BD" w:rsidRDefault="008F75BD" w:rsidP="00AD08AA">
      <w:r>
        <w:br w:type="page"/>
      </w:r>
    </w:p>
    <w:p w14:paraId="169CB621" w14:textId="77777777" w:rsidR="008F75BD" w:rsidRDefault="008F75BD" w:rsidP="00AD08AA">
      <w:pPr>
        <w:pStyle w:val="Descripcin"/>
      </w:pPr>
      <w:r>
        <w:rPr>
          <w:noProof/>
        </w:rPr>
        <w:lastRenderedPageBreak/>
        <w:drawing>
          <wp:inline distT="0" distB="0" distL="0" distR="0" wp14:anchorId="3E47FE6C" wp14:editId="64429535">
            <wp:extent cx="4905883" cy="8173941"/>
            <wp:effectExtent l="0" t="0" r="952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07970" cy="8177419"/>
                    </a:xfrm>
                    <a:prstGeom prst="rect">
                      <a:avLst/>
                    </a:prstGeom>
                    <a:noFill/>
                    <a:ln>
                      <a:noFill/>
                    </a:ln>
                  </pic:spPr>
                </pic:pic>
              </a:graphicData>
            </a:graphic>
          </wp:inline>
        </w:drawing>
      </w:r>
    </w:p>
    <w:p w14:paraId="17C16F8F" w14:textId="3A7E7604" w:rsidR="009139F6" w:rsidRDefault="008F75BD"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15</w:t>
      </w:r>
      <w:r w:rsidR="005B2713">
        <w:rPr>
          <w:noProof/>
        </w:rPr>
        <w:fldChar w:fldCharType="end"/>
      </w:r>
      <w:r>
        <w:t>.</w:t>
      </w:r>
    </w:p>
    <w:p w14:paraId="66E668E6" w14:textId="77777777" w:rsidR="000A438B" w:rsidRDefault="000A438B" w:rsidP="00AD08AA"/>
    <w:p w14:paraId="64E758E2" w14:textId="77777777" w:rsidR="008F75BD" w:rsidRDefault="008F75BD" w:rsidP="00AD08AA">
      <w:r>
        <w:rPr>
          <w:noProof/>
        </w:rPr>
        <w:lastRenderedPageBreak/>
        <w:drawing>
          <wp:inline distT="0" distB="0" distL="0" distR="0" wp14:anchorId="3D63DB15" wp14:editId="0FA85606">
            <wp:extent cx="5015645" cy="8356821"/>
            <wp:effectExtent l="0" t="0" r="0" b="6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17694" cy="8360235"/>
                    </a:xfrm>
                    <a:prstGeom prst="rect">
                      <a:avLst/>
                    </a:prstGeom>
                    <a:noFill/>
                    <a:ln>
                      <a:noFill/>
                    </a:ln>
                  </pic:spPr>
                </pic:pic>
              </a:graphicData>
            </a:graphic>
          </wp:inline>
        </w:drawing>
      </w:r>
    </w:p>
    <w:p w14:paraId="7FD3EB62" w14:textId="742B2D40" w:rsidR="008F75BD" w:rsidRDefault="008F75BD"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16</w:t>
      </w:r>
      <w:r w:rsidR="005B2713">
        <w:rPr>
          <w:noProof/>
        </w:rPr>
        <w:fldChar w:fldCharType="end"/>
      </w:r>
      <w:r>
        <w:t>.</w:t>
      </w:r>
    </w:p>
    <w:p w14:paraId="473D21B2" w14:textId="77777777" w:rsidR="008F75BD" w:rsidRDefault="008F75BD" w:rsidP="00AD08AA">
      <w:r>
        <w:br w:type="page"/>
      </w:r>
    </w:p>
    <w:p w14:paraId="1B4E8EF6" w14:textId="77777777" w:rsidR="002B230A" w:rsidRDefault="002B230A" w:rsidP="00AD08AA">
      <w:r>
        <w:rPr>
          <w:noProof/>
        </w:rPr>
        <w:lastRenderedPageBreak/>
        <w:drawing>
          <wp:inline distT="0" distB="0" distL="0" distR="0" wp14:anchorId="3C6A5D9E" wp14:editId="338B174D">
            <wp:extent cx="5068140" cy="8444286"/>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71452" cy="8449805"/>
                    </a:xfrm>
                    <a:prstGeom prst="rect">
                      <a:avLst/>
                    </a:prstGeom>
                    <a:noFill/>
                    <a:ln>
                      <a:noFill/>
                    </a:ln>
                  </pic:spPr>
                </pic:pic>
              </a:graphicData>
            </a:graphic>
          </wp:inline>
        </w:drawing>
      </w:r>
    </w:p>
    <w:p w14:paraId="2FCF2FC3" w14:textId="09416FCD" w:rsidR="002B230A" w:rsidRDefault="002B230A"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17</w:t>
      </w:r>
      <w:r w:rsidR="005B2713">
        <w:rPr>
          <w:noProof/>
        </w:rPr>
        <w:fldChar w:fldCharType="end"/>
      </w:r>
      <w:r>
        <w:t>.</w:t>
      </w:r>
    </w:p>
    <w:p w14:paraId="31564F9E" w14:textId="32F5D08D" w:rsidR="008F75BD" w:rsidRDefault="008F75BD" w:rsidP="00AD08AA">
      <w:r>
        <w:br w:type="page"/>
      </w:r>
    </w:p>
    <w:p w14:paraId="428AFF60" w14:textId="77777777" w:rsidR="002B230A" w:rsidRDefault="002B230A" w:rsidP="00AD08AA">
      <w:pPr>
        <w:pStyle w:val="Descripcin"/>
      </w:pPr>
      <w:r>
        <w:rPr>
          <w:noProof/>
        </w:rPr>
        <w:lastRenderedPageBreak/>
        <w:drawing>
          <wp:inline distT="0" distB="0" distL="0" distR="0" wp14:anchorId="26213229" wp14:editId="625ED2C5">
            <wp:extent cx="5063367" cy="8436334"/>
            <wp:effectExtent l="0" t="0" r="4445" b="317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65832" cy="8440441"/>
                    </a:xfrm>
                    <a:prstGeom prst="rect">
                      <a:avLst/>
                    </a:prstGeom>
                    <a:noFill/>
                    <a:ln>
                      <a:noFill/>
                    </a:ln>
                  </pic:spPr>
                </pic:pic>
              </a:graphicData>
            </a:graphic>
          </wp:inline>
        </w:drawing>
      </w:r>
    </w:p>
    <w:p w14:paraId="6536294F" w14:textId="498A1CE4" w:rsidR="002B230A" w:rsidRDefault="002B230A"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18</w:t>
      </w:r>
      <w:r w:rsidR="005B2713">
        <w:rPr>
          <w:noProof/>
        </w:rPr>
        <w:fldChar w:fldCharType="end"/>
      </w:r>
      <w:r>
        <w:t>.</w:t>
      </w:r>
    </w:p>
    <w:p w14:paraId="74607E80" w14:textId="77777777" w:rsidR="002B230A" w:rsidRDefault="002B230A" w:rsidP="00AD08AA">
      <w:r>
        <w:br w:type="page"/>
      </w:r>
    </w:p>
    <w:p w14:paraId="54C0DEE6" w14:textId="77777777" w:rsidR="002B230A" w:rsidRDefault="002B230A" w:rsidP="00AD08AA">
      <w:pPr>
        <w:pStyle w:val="Descripcin"/>
      </w:pPr>
      <w:r>
        <w:rPr>
          <w:noProof/>
        </w:rPr>
        <w:lastRenderedPageBreak/>
        <w:drawing>
          <wp:inline distT="0" distB="0" distL="0" distR="0" wp14:anchorId="2CFBF65A" wp14:editId="70193521">
            <wp:extent cx="5106318" cy="8507896"/>
            <wp:effectExtent l="0" t="0" r="0" b="762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08308" cy="8511212"/>
                    </a:xfrm>
                    <a:prstGeom prst="rect">
                      <a:avLst/>
                    </a:prstGeom>
                    <a:noFill/>
                    <a:ln>
                      <a:noFill/>
                    </a:ln>
                  </pic:spPr>
                </pic:pic>
              </a:graphicData>
            </a:graphic>
          </wp:inline>
        </w:drawing>
      </w:r>
    </w:p>
    <w:p w14:paraId="30317FC8" w14:textId="1D046008" w:rsidR="002B230A" w:rsidRDefault="002B230A"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19</w:t>
      </w:r>
      <w:r w:rsidR="005B2713">
        <w:rPr>
          <w:noProof/>
        </w:rPr>
        <w:fldChar w:fldCharType="end"/>
      </w:r>
      <w:r>
        <w:t>.</w:t>
      </w:r>
    </w:p>
    <w:p w14:paraId="02FBFD16" w14:textId="77777777" w:rsidR="002B230A" w:rsidRDefault="002B230A" w:rsidP="00AD08AA">
      <w:r>
        <w:br w:type="page"/>
      </w:r>
    </w:p>
    <w:p w14:paraId="6E8B6F3A" w14:textId="77777777" w:rsidR="002B230A" w:rsidRDefault="002B230A" w:rsidP="00AD08AA">
      <w:pPr>
        <w:pStyle w:val="Descripcin"/>
      </w:pPr>
      <w:r>
        <w:rPr>
          <w:noProof/>
        </w:rPr>
        <w:lastRenderedPageBreak/>
        <w:drawing>
          <wp:inline distT="0" distB="0" distL="0" distR="0" wp14:anchorId="240D0A62" wp14:editId="47A7C80D">
            <wp:extent cx="5077684" cy="8460188"/>
            <wp:effectExtent l="0" t="0" r="889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80205" cy="8464389"/>
                    </a:xfrm>
                    <a:prstGeom prst="rect">
                      <a:avLst/>
                    </a:prstGeom>
                    <a:noFill/>
                    <a:ln>
                      <a:noFill/>
                    </a:ln>
                  </pic:spPr>
                </pic:pic>
              </a:graphicData>
            </a:graphic>
          </wp:inline>
        </w:drawing>
      </w:r>
    </w:p>
    <w:p w14:paraId="01CC6C92" w14:textId="3498EC54" w:rsidR="000A438B" w:rsidRDefault="002B230A"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20</w:t>
      </w:r>
      <w:r w:rsidR="005B2713">
        <w:rPr>
          <w:noProof/>
        </w:rPr>
        <w:fldChar w:fldCharType="end"/>
      </w:r>
      <w:r>
        <w:t>.</w:t>
      </w:r>
    </w:p>
    <w:p w14:paraId="467305F6" w14:textId="45B87BBB" w:rsidR="002B230A" w:rsidRDefault="002B230A" w:rsidP="00AD08AA">
      <w:r>
        <w:br w:type="page"/>
      </w:r>
    </w:p>
    <w:p w14:paraId="5128C99B" w14:textId="77777777" w:rsidR="002B230A" w:rsidRDefault="002B230A" w:rsidP="00AD08AA">
      <w:r>
        <w:rPr>
          <w:noProof/>
        </w:rPr>
        <w:lastRenderedPageBreak/>
        <w:drawing>
          <wp:inline distT="0" distB="0" distL="0" distR="0" wp14:anchorId="2FA7B8B3" wp14:editId="741391D1">
            <wp:extent cx="5158812" cy="8595360"/>
            <wp:effectExtent l="0" t="0" r="381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159395" cy="8596331"/>
                    </a:xfrm>
                    <a:prstGeom prst="rect">
                      <a:avLst/>
                    </a:prstGeom>
                    <a:noFill/>
                    <a:ln>
                      <a:noFill/>
                    </a:ln>
                  </pic:spPr>
                </pic:pic>
              </a:graphicData>
            </a:graphic>
          </wp:inline>
        </w:drawing>
      </w:r>
    </w:p>
    <w:p w14:paraId="24CB25BD" w14:textId="3C2B6536" w:rsidR="002B230A" w:rsidRDefault="002B230A" w:rsidP="00AD08AA">
      <w:pPr>
        <w:pStyle w:val="Descripcin"/>
      </w:pPr>
      <w:r>
        <w:t xml:space="preserve">Figura </w:t>
      </w:r>
      <w:r w:rsidR="005B2713">
        <w:fldChar w:fldCharType="begin"/>
      </w:r>
      <w:r w:rsidR="005B2713">
        <w:instrText xml:space="preserve"> SEQ Figura \* AR</w:instrText>
      </w:r>
      <w:r w:rsidR="005B2713">
        <w:instrText xml:space="preserve">ABIC </w:instrText>
      </w:r>
      <w:r w:rsidR="005B2713">
        <w:fldChar w:fldCharType="separate"/>
      </w:r>
      <w:r w:rsidR="00A91639">
        <w:rPr>
          <w:noProof/>
        </w:rPr>
        <w:t>21</w:t>
      </w:r>
      <w:r w:rsidR="005B2713">
        <w:rPr>
          <w:noProof/>
        </w:rPr>
        <w:fldChar w:fldCharType="end"/>
      </w:r>
      <w:r>
        <w:t>.</w:t>
      </w:r>
    </w:p>
    <w:p w14:paraId="59C6031F" w14:textId="77777777" w:rsidR="00DB62E6" w:rsidRDefault="00DB62E6" w:rsidP="00AD08AA">
      <w:r>
        <w:rPr>
          <w:noProof/>
        </w:rPr>
        <w:lastRenderedPageBreak/>
        <w:drawing>
          <wp:inline distT="0" distB="0" distL="0" distR="0" wp14:anchorId="3470FE58" wp14:editId="2E7741CE">
            <wp:extent cx="5225625" cy="8706679"/>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26855" cy="8708728"/>
                    </a:xfrm>
                    <a:prstGeom prst="rect">
                      <a:avLst/>
                    </a:prstGeom>
                    <a:noFill/>
                    <a:ln>
                      <a:noFill/>
                    </a:ln>
                  </pic:spPr>
                </pic:pic>
              </a:graphicData>
            </a:graphic>
          </wp:inline>
        </w:drawing>
      </w:r>
    </w:p>
    <w:p w14:paraId="1C72AE15" w14:textId="1C19C228" w:rsidR="00DB62E6" w:rsidRDefault="00DB62E6"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22</w:t>
      </w:r>
      <w:r w:rsidR="005B2713">
        <w:rPr>
          <w:noProof/>
        </w:rPr>
        <w:fldChar w:fldCharType="end"/>
      </w:r>
      <w:r>
        <w:t>.</w:t>
      </w:r>
    </w:p>
    <w:p w14:paraId="1E540F60" w14:textId="77777777" w:rsidR="00C31DCF" w:rsidRDefault="00C31DCF" w:rsidP="00AD08AA">
      <w:r>
        <w:rPr>
          <w:noProof/>
        </w:rPr>
        <w:lastRenderedPageBreak/>
        <w:drawing>
          <wp:inline distT="0" distB="0" distL="0" distR="0" wp14:anchorId="1361AD07" wp14:editId="13CAE4B8">
            <wp:extent cx="5335270" cy="447675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35270" cy="4476750"/>
                    </a:xfrm>
                    <a:prstGeom prst="rect">
                      <a:avLst/>
                    </a:prstGeom>
                    <a:noFill/>
                    <a:ln>
                      <a:noFill/>
                    </a:ln>
                  </pic:spPr>
                </pic:pic>
              </a:graphicData>
            </a:graphic>
          </wp:inline>
        </w:drawing>
      </w:r>
    </w:p>
    <w:p w14:paraId="19DE9DCF" w14:textId="1F86C403" w:rsidR="00C31DCF" w:rsidRDefault="00C31DCF"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23</w:t>
      </w:r>
      <w:r w:rsidR="005B2713">
        <w:rPr>
          <w:noProof/>
        </w:rPr>
        <w:fldChar w:fldCharType="end"/>
      </w:r>
      <w:r>
        <w:t>.</w:t>
      </w:r>
    </w:p>
    <w:p w14:paraId="23E75C94" w14:textId="77777777" w:rsidR="00C31DCF" w:rsidRDefault="00C31DCF" w:rsidP="00AD08AA">
      <w:r>
        <w:br w:type="page"/>
      </w:r>
    </w:p>
    <w:p w14:paraId="1140C49D" w14:textId="3FC1E56C" w:rsidR="00FE06A5" w:rsidRDefault="005863FD" w:rsidP="00AD08AA">
      <w:pPr>
        <w:pStyle w:val="Descripcin"/>
      </w:pPr>
      <w:r>
        <w:rPr>
          <w:noProof/>
        </w:rPr>
        <w:lastRenderedPageBreak/>
        <w:drawing>
          <wp:inline distT="0" distB="0" distL="0" distR="0" wp14:anchorId="36C4E8B3" wp14:editId="5CBFA8F7">
            <wp:extent cx="5398770" cy="5398770"/>
            <wp:effectExtent l="0" t="0" r="0" b="0"/>
            <wp:docPr id="7262831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45E012E2" w14:textId="67069BE1" w:rsidR="00C31DCF"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24</w:t>
      </w:r>
      <w:r w:rsidR="005B2713">
        <w:rPr>
          <w:noProof/>
        </w:rPr>
        <w:fldChar w:fldCharType="end"/>
      </w:r>
      <w:r>
        <w:t>.</w:t>
      </w:r>
    </w:p>
    <w:p w14:paraId="475E75AB" w14:textId="0DD4FE43" w:rsidR="00FE06A5" w:rsidRDefault="00FE06A5" w:rsidP="00AD08AA">
      <w:r>
        <w:br w:type="page"/>
      </w:r>
    </w:p>
    <w:p w14:paraId="66E14C9A" w14:textId="52BEB698" w:rsidR="00FE06A5" w:rsidRDefault="005863FD" w:rsidP="00AD08AA">
      <w:r>
        <w:rPr>
          <w:noProof/>
        </w:rPr>
        <w:lastRenderedPageBreak/>
        <w:drawing>
          <wp:inline distT="0" distB="0" distL="0" distR="0" wp14:anchorId="52E42F5B" wp14:editId="7C43DE93">
            <wp:extent cx="5398770" cy="8102600"/>
            <wp:effectExtent l="0" t="0" r="0" b="0"/>
            <wp:docPr id="212167497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8770" cy="8102600"/>
                    </a:xfrm>
                    <a:prstGeom prst="rect">
                      <a:avLst/>
                    </a:prstGeom>
                    <a:noFill/>
                    <a:ln>
                      <a:noFill/>
                    </a:ln>
                  </pic:spPr>
                </pic:pic>
              </a:graphicData>
            </a:graphic>
          </wp:inline>
        </w:drawing>
      </w:r>
    </w:p>
    <w:p w14:paraId="3F2AFB59" w14:textId="4B96D5FE" w:rsidR="00FE06A5"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25</w:t>
      </w:r>
      <w:r w:rsidR="005B2713">
        <w:rPr>
          <w:noProof/>
        </w:rPr>
        <w:fldChar w:fldCharType="end"/>
      </w:r>
      <w:r>
        <w:t>.</w:t>
      </w:r>
    </w:p>
    <w:p w14:paraId="74D0C5E8" w14:textId="77777777" w:rsidR="00FE06A5" w:rsidRDefault="00FE06A5" w:rsidP="00AD08AA">
      <w:r>
        <w:br w:type="page"/>
      </w:r>
    </w:p>
    <w:p w14:paraId="42D0B238" w14:textId="49AA81A6" w:rsidR="00FE06A5" w:rsidRDefault="005863FD" w:rsidP="00AD08AA">
      <w:pPr>
        <w:pStyle w:val="Descripcin"/>
      </w:pPr>
      <w:r>
        <w:rPr>
          <w:noProof/>
        </w:rPr>
        <w:lastRenderedPageBreak/>
        <w:drawing>
          <wp:inline distT="0" distB="0" distL="0" distR="0" wp14:anchorId="2CD7896D" wp14:editId="08A1FE6E">
            <wp:extent cx="5398770" cy="8102600"/>
            <wp:effectExtent l="0" t="0" r="0" b="0"/>
            <wp:docPr id="95667157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8770" cy="8102600"/>
                    </a:xfrm>
                    <a:prstGeom prst="rect">
                      <a:avLst/>
                    </a:prstGeom>
                    <a:noFill/>
                    <a:ln>
                      <a:noFill/>
                    </a:ln>
                  </pic:spPr>
                </pic:pic>
              </a:graphicData>
            </a:graphic>
          </wp:inline>
        </w:drawing>
      </w:r>
    </w:p>
    <w:p w14:paraId="0D6DA450" w14:textId="0F2E93E8" w:rsidR="009B1A90"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26</w:t>
      </w:r>
      <w:r w:rsidR="005B2713">
        <w:rPr>
          <w:noProof/>
        </w:rPr>
        <w:fldChar w:fldCharType="end"/>
      </w:r>
      <w:r>
        <w:t>.</w:t>
      </w:r>
    </w:p>
    <w:p w14:paraId="361D876F" w14:textId="77777777" w:rsidR="009B1A90" w:rsidRDefault="009B1A90" w:rsidP="00AD08AA">
      <w:r>
        <w:br w:type="page"/>
      </w:r>
    </w:p>
    <w:p w14:paraId="25F1759B" w14:textId="77777777" w:rsidR="009B1A90" w:rsidRDefault="009B1A90" w:rsidP="00AD08AA">
      <w:pPr>
        <w:pStyle w:val="Descripcin"/>
      </w:pPr>
      <w:r>
        <w:rPr>
          <w:noProof/>
        </w:rPr>
        <w:lastRenderedPageBreak/>
        <w:drawing>
          <wp:inline distT="0" distB="0" distL="0" distR="0" wp14:anchorId="05DC6DC9" wp14:editId="5FAF60C9">
            <wp:extent cx="5400675" cy="8372475"/>
            <wp:effectExtent l="0" t="0" r="9525"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00675" cy="8372475"/>
                    </a:xfrm>
                    <a:prstGeom prst="rect">
                      <a:avLst/>
                    </a:prstGeom>
                    <a:noFill/>
                    <a:ln>
                      <a:noFill/>
                    </a:ln>
                  </pic:spPr>
                </pic:pic>
              </a:graphicData>
            </a:graphic>
          </wp:inline>
        </w:drawing>
      </w:r>
    </w:p>
    <w:p w14:paraId="5F71D4FE" w14:textId="258152D0" w:rsidR="00FE06A5" w:rsidRDefault="009B1A90"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27</w:t>
      </w:r>
      <w:r w:rsidR="005B2713">
        <w:rPr>
          <w:noProof/>
        </w:rPr>
        <w:fldChar w:fldCharType="end"/>
      </w:r>
      <w:r>
        <w:t>.</w:t>
      </w:r>
    </w:p>
    <w:p w14:paraId="34A992E0" w14:textId="77777777" w:rsidR="00FE06A5" w:rsidRDefault="00FE06A5" w:rsidP="00AD08AA">
      <w:r>
        <w:br w:type="page"/>
      </w:r>
    </w:p>
    <w:p w14:paraId="7E921592" w14:textId="77777777" w:rsidR="00CF4B5C" w:rsidRDefault="00CF4B5C" w:rsidP="00AD08AA">
      <w:pPr>
        <w:pStyle w:val="Descripcin"/>
      </w:pPr>
      <w:r>
        <w:rPr>
          <w:noProof/>
        </w:rPr>
        <w:lastRenderedPageBreak/>
        <w:drawing>
          <wp:inline distT="0" distB="0" distL="0" distR="0" wp14:anchorId="29C830A5" wp14:editId="36666F93">
            <wp:extent cx="5398770" cy="675068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8770" cy="6750685"/>
                    </a:xfrm>
                    <a:prstGeom prst="rect">
                      <a:avLst/>
                    </a:prstGeom>
                    <a:noFill/>
                    <a:ln>
                      <a:noFill/>
                    </a:ln>
                  </pic:spPr>
                </pic:pic>
              </a:graphicData>
            </a:graphic>
          </wp:inline>
        </w:drawing>
      </w:r>
    </w:p>
    <w:p w14:paraId="1FC5F07A" w14:textId="4ED95FD6" w:rsidR="00CF4B5C" w:rsidRDefault="00CF4B5C"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28</w:t>
      </w:r>
      <w:r w:rsidR="005B2713">
        <w:rPr>
          <w:noProof/>
        </w:rPr>
        <w:fldChar w:fldCharType="end"/>
      </w:r>
      <w:r>
        <w:t>.</w:t>
      </w:r>
    </w:p>
    <w:p w14:paraId="1DF8B572" w14:textId="77777777" w:rsidR="004D5A0A" w:rsidRDefault="004D5A0A" w:rsidP="00AD08AA">
      <w:r>
        <w:br w:type="page"/>
      </w:r>
    </w:p>
    <w:p w14:paraId="145F6057" w14:textId="77777777" w:rsidR="00EF14FB" w:rsidRDefault="004D5A0A" w:rsidP="00AD08AA">
      <w:pPr>
        <w:pStyle w:val="Ttulo2"/>
      </w:pPr>
      <w:r>
        <w:lastRenderedPageBreak/>
        <w:t>Análisis biológico</w:t>
      </w:r>
    </w:p>
    <w:p w14:paraId="1DD152AE" w14:textId="77777777" w:rsidR="00EF14FB" w:rsidRDefault="00EF14FB" w:rsidP="00AD08AA"/>
    <w:p w14:paraId="5A3CA4D7" w14:textId="77777777" w:rsidR="00EF14FB" w:rsidRPr="00EF14FB" w:rsidRDefault="00EF14FB" w:rsidP="00AD08AA"/>
    <w:p w14:paraId="77EBB07E" w14:textId="77777777" w:rsidR="004706CF" w:rsidRDefault="00EF14FB" w:rsidP="00AD08AA">
      <w:pPr>
        <w:pStyle w:val="Ttulo3"/>
      </w:pPr>
      <w:r w:rsidRPr="00EF14FB">
        <w:t>Fitoplancton</w:t>
      </w:r>
    </w:p>
    <w:p w14:paraId="7CB50DF4" w14:textId="77777777" w:rsidR="004706CF" w:rsidRDefault="004706CF" w:rsidP="00AD08AA"/>
    <w:p w14:paraId="7A90A4C9" w14:textId="1D35B92C" w:rsidR="00BC0DD9" w:rsidRDefault="00D92698" w:rsidP="00AD08AA">
      <w:pPr>
        <w:rPr>
          <w:lang w:val="es-MX"/>
        </w:rPr>
      </w:pPr>
      <w:r w:rsidRPr="00D92698">
        <w:rPr>
          <w:lang w:val="es-MX"/>
        </w:rPr>
        <w:t xml:space="preserve">Se identificaron un total de 150 especies, de las cuales 95 pertenecen a la clase </w:t>
      </w:r>
      <w:proofErr w:type="spellStart"/>
      <w:r w:rsidRPr="00D92698">
        <w:rPr>
          <w:i/>
          <w:iCs/>
          <w:lang w:val="es-MX"/>
        </w:rPr>
        <w:t>Bacillarophyceae</w:t>
      </w:r>
      <w:proofErr w:type="spellEnd"/>
      <w:r w:rsidRPr="00D92698">
        <w:rPr>
          <w:lang w:val="es-MX"/>
        </w:rPr>
        <w:t xml:space="preserve"> y 55 a la clase </w:t>
      </w:r>
      <w:proofErr w:type="spellStart"/>
      <w:r w:rsidRPr="00D92698">
        <w:rPr>
          <w:i/>
          <w:iCs/>
          <w:lang w:val="es-MX"/>
        </w:rPr>
        <w:t>Dinophyceae</w:t>
      </w:r>
      <w:proofErr w:type="spellEnd"/>
      <w:r w:rsidRPr="00D92698">
        <w:rPr>
          <w:lang w:val="es-MX"/>
        </w:rPr>
        <w:t xml:space="preserve">. Los órdenes más representativos de la clase </w:t>
      </w:r>
      <w:proofErr w:type="spellStart"/>
      <w:r w:rsidRPr="00D92698">
        <w:rPr>
          <w:i/>
          <w:iCs/>
          <w:lang w:val="es-MX"/>
        </w:rPr>
        <w:t>Bacillarophyceae</w:t>
      </w:r>
      <w:proofErr w:type="spellEnd"/>
      <w:r w:rsidRPr="00D92698">
        <w:rPr>
          <w:lang w:val="es-MX"/>
        </w:rPr>
        <w:t xml:space="preserve"> fueron </w:t>
      </w:r>
      <w:proofErr w:type="spellStart"/>
      <w:r w:rsidRPr="00D92698">
        <w:rPr>
          <w:i/>
          <w:iCs/>
          <w:lang w:val="es-MX"/>
        </w:rPr>
        <w:t>Chaetocerotanae</w:t>
      </w:r>
      <w:proofErr w:type="spellEnd"/>
      <w:r w:rsidRPr="00D92698">
        <w:rPr>
          <w:lang w:val="es-MX"/>
        </w:rPr>
        <w:t xml:space="preserve">, con 21 especies, y </w:t>
      </w:r>
      <w:proofErr w:type="spellStart"/>
      <w:r w:rsidRPr="00D92698">
        <w:rPr>
          <w:i/>
          <w:iCs/>
          <w:lang w:val="es-MX"/>
        </w:rPr>
        <w:t>Coscinodiscales</w:t>
      </w:r>
      <w:proofErr w:type="spellEnd"/>
      <w:r w:rsidRPr="00D92698">
        <w:rPr>
          <w:lang w:val="es-MX"/>
        </w:rPr>
        <w:t xml:space="preserve">, con 14 especies. Por su parte, la clase </w:t>
      </w:r>
      <w:proofErr w:type="spellStart"/>
      <w:r w:rsidRPr="00D92698">
        <w:rPr>
          <w:i/>
          <w:iCs/>
          <w:lang w:val="es-MX"/>
        </w:rPr>
        <w:t>Dinophyceae</w:t>
      </w:r>
      <w:proofErr w:type="spellEnd"/>
      <w:r w:rsidRPr="00D92698">
        <w:rPr>
          <w:lang w:val="es-MX"/>
        </w:rPr>
        <w:t xml:space="preserve"> estuvo mayormente representada por los órdenes </w:t>
      </w:r>
      <w:proofErr w:type="spellStart"/>
      <w:r w:rsidRPr="00D92698">
        <w:rPr>
          <w:i/>
          <w:iCs/>
          <w:lang w:val="es-MX"/>
        </w:rPr>
        <w:t>Gonyaulacales</w:t>
      </w:r>
      <w:proofErr w:type="spellEnd"/>
      <w:r w:rsidRPr="00D92698">
        <w:rPr>
          <w:lang w:val="es-MX"/>
        </w:rPr>
        <w:t xml:space="preserve"> (23 especies), </w:t>
      </w:r>
      <w:proofErr w:type="spellStart"/>
      <w:r w:rsidRPr="00D92698">
        <w:rPr>
          <w:i/>
          <w:iCs/>
          <w:lang w:val="es-MX"/>
        </w:rPr>
        <w:t>Dinophysiales</w:t>
      </w:r>
      <w:proofErr w:type="spellEnd"/>
      <w:r w:rsidRPr="00D92698">
        <w:rPr>
          <w:lang w:val="es-MX"/>
        </w:rPr>
        <w:t xml:space="preserve"> (7 especies) y </w:t>
      </w:r>
      <w:proofErr w:type="spellStart"/>
      <w:r w:rsidRPr="00D92698">
        <w:rPr>
          <w:i/>
          <w:iCs/>
          <w:lang w:val="es-MX"/>
        </w:rPr>
        <w:t>Peridiniales</w:t>
      </w:r>
      <w:proofErr w:type="spellEnd"/>
      <w:r w:rsidRPr="00D92698">
        <w:rPr>
          <w:lang w:val="es-MX"/>
        </w:rPr>
        <w:t xml:space="preserve"> (7 especies)</w:t>
      </w:r>
      <w:r>
        <w:rPr>
          <w:lang w:val="es-MX"/>
        </w:rPr>
        <w:t xml:space="preserve"> </w:t>
      </w:r>
      <w:r w:rsidR="00BC0DD9">
        <w:rPr>
          <w:lang w:val="es-MX"/>
        </w:rPr>
        <w:t>(</w:t>
      </w:r>
      <w:r w:rsidR="000C65C8">
        <w:rPr>
          <w:lang w:val="es-MX"/>
        </w:rPr>
        <w:fldChar w:fldCharType="begin"/>
      </w:r>
      <w:r w:rsidR="000C65C8">
        <w:rPr>
          <w:lang w:val="es-MX"/>
        </w:rPr>
        <w:instrText xml:space="preserve"> REF _Ref134385481 \h </w:instrText>
      </w:r>
      <w:r w:rsidR="000C65C8">
        <w:rPr>
          <w:lang w:val="es-MX"/>
        </w:rPr>
      </w:r>
      <w:r w:rsidR="000C65C8">
        <w:rPr>
          <w:lang w:val="es-MX"/>
        </w:rPr>
        <w:fldChar w:fldCharType="separate"/>
      </w:r>
      <w:r w:rsidR="000C65C8">
        <w:t xml:space="preserve">Tabla </w:t>
      </w:r>
      <w:r w:rsidR="000C65C8">
        <w:rPr>
          <w:noProof/>
        </w:rPr>
        <w:t>1</w:t>
      </w:r>
      <w:r w:rsidR="000C65C8">
        <w:rPr>
          <w:lang w:val="es-MX"/>
        </w:rPr>
        <w:fldChar w:fldCharType="end"/>
      </w:r>
      <w:r w:rsidR="00BC0DD9">
        <w:rPr>
          <w:lang w:val="es-MX"/>
        </w:rPr>
        <w:t>).</w:t>
      </w:r>
    </w:p>
    <w:p w14:paraId="03C6A775" w14:textId="77777777" w:rsidR="00BC0DD9" w:rsidRDefault="00BC0DD9" w:rsidP="00AD08AA">
      <w:pPr>
        <w:rPr>
          <w:lang w:val="es-MX"/>
        </w:rPr>
      </w:pPr>
    </w:p>
    <w:p w14:paraId="67D941AE" w14:textId="5B7BE7D4" w:rsidR="000C65C8" w:rsidRDefault="000C65C8" w:rsidP="00AD08AA">
      <w:pPr>
        <w:pStyle w:val="Descripcin"/>
        <w:rPr>
          <w:lang w:val="es-MX"/>
        </w:rPr>
      </w:pPr>
      <w:bookmarkStart w:id="17" w:name="_Ref134385481"/>
      <w:r>
        <w:t xml:space="preserve">Tabla </w:t>
      </w:r>
      <w:r w:rsidR="005B2713">
        <w:fldChar w:fldCharType="begin"/>
      </w:r>
      <w:r w:rsidR="005B2713">
        <w:instrText xml:space="preserve"> SEQ Tabla \* ARABIC </w:instrText>
      </w:r>
      <w:r w:rsidR="005B2713">
        <w:fldChar w:fldCharType="separate"/>
      </w:r>
      <w:r>
        <w:rPr>
          <w:noProof/>
        </w:rPr>
        <w:t>1</w:t>
      </w:r>
      <w:r w:rsidR="005B2713">
        <w:rPr>
          <w:noProof/>
        </w:rPr>
        <w:fldChar w:fldCharType="end"/>
      </w:r>
      <w:bookmarkEnd w:id="17"/>
      <w:r>
        <w:rPr>
          <w:lang w:val="es-MX"/>
        </w:rPr>
        <w:t xml:space="preserve">. Listado de especies del fitoplancton de la desembocadura del delta </w:t>
      </w:r>
      <w:proofErr w:type="spellStart"/>
      <w:r>
        <w:rPr>
          <w:lang w:val="es-MX"/>
        </w:rPr>
        <w:t>Sanquianga</w:t>
      </w:r>
      <w:proofErr w:type="spellEnd"/>
      <w:r>
        <w:rPr>
          <w:lang w:val="es-MX"/>
        </w:rPr>
        <w:t>. (+) Presencia en cada transecto.</w:t>
      </w:r>
    </w:p>
    <w:p w14:paraId="437453AF" w14:textId="77777777" w:rsidR="000C65C8" w:rsidRPr="000C65C8" w:rsidRDefault="000C65C8" w:rsidP="00AD08AA">
      <w:pPr>
        <w:rPr>
          <w:lang w:val="es-MX"/>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8"/>
        <w:gridCol w:w="1708"/>
        <w:gridCol w:w="1560"/>
        <w:gridCol w:w="1984"/>
      </w:tblGrid>
      <w:tr w:rsidR="00BC0DD9" w:rsidRPr="00836B0F" w14:paraId="19B6A576" w14:textId="77777777" w:rsidTr="00C77313">
        <w:trPr>
          <w:trHeight w:val="276"/>
        </w:trPr>
        <w:tc>
          <w:tcPr>
            <w:tcW w:w="0" w:type="auto"/>
            <w:vMerge w:val="restart"/>
            <w:tcBorders>
              <w:top w:val="single" w:sz="4" w:space="0" w:color="auto"/>
            </w:tcBorders>
            <w:noWrap/>
          </w:tcPr>
          <w:p w14:paraId="3EC53D10" w14:textId="77777777" w:rsidR="00BC0DD9" w:rsidRPr="00836B0F" w:rsidRDefault="00BC0DD9" w:rsidP="00AD08AA">
            <w:r w:rsidRPr="00836B0F">
              <w:t>Taxón</w:t>
            </w:r>
          </w:p>
        </w:tc>
        <w:tc>
          <w:tcPr>
            <w:tcW w:w="5252" w:type="dxa"/>
            <w:gridSpan w:val="3"/>
            <w:tcBorders>
              <w:top w:val="single" w:sz="4" w:space="0" w:color="auto"/>
            </w:tcBorders>
          </w:tcPr>
          <w:p w14:paraId="2FC45326" w14:textId="77777777" w:rsidR="00BC0DD9" w:rsidRPr="00836B0F" w:rsidRDefault="00BC0DD9" w:rsidP="00AD08AA">
            <w:r>
              <w:t>S</w:t>
            </w:r>
            <w:r w:rsidRPr="00836B0F">
              <w:t>itios</w:t>
            </w:r>
          </w:p>
        </w:tc>
      </w:tr>
      <w:tr w:rsidR="00BC0DD9" w:rsidRPr="00836B0F" w14:paraId="61888439" w14:textId="77777777" w:rsidTr="00C77313">
        <w:trPr>
          <w:trHeight w:val="265"/>
        </w:trPr>
        <w:tc>
          <w:tcPr>
            <w:tcW w:w="0" w:type="auto"/>
            <w:vMerge/>
            <w:tcBorders>
              <w:bottom w:val="single" w:sz="4" w:space="0" w:color="auto"/>
            </w:tcBorders>
            <w:noWrap/>
          </w:tcPr>
          <w:p w14:paraId="0EF64C61" w14:textId="77777777" w:rsidR="00BC0DD9" w:rsidRPr="00836B0F" w:rsidRDefault="00BC0DD9" w:rsidP="00AD08AA"/>
        </w:tc>
        <w:tc>
          <w:tcPr>
            <w:tcW w:w="1708" w:type="dxa"/>
            <w:tcBorders>
              <w:bottom w:val="single" w:sz="4" w:space="0" w:color="auto"/>
            </w:tcBorders>
          </w:tcPr>
          <w:p w14:paraId="19DCD4AC" w14:textId="77777777" w:rsidR="00BC0DD9" w:rsidRPr="00836B0F" w:rsidRDefault="00BC0DD9" w:rsidP="00AD08AA">
            <w:proofErr w:type="spellStart"/>
            <w:r w:rsidRPr="00836B0F">
              <w:t>Amarales</w:t>
            </w:r>
            <w:proofErr w:type="spellEnd"/>
          </w:p>
        </w:tc>
        <w:tc>
          <w:tcPr>
            <w:tcW w:w="1560" w:type="dxa"/>
            <w:tcBorders>
              <w:bottom w:val="single" w:sz="4" w:space="0" w:color="auto"/>
            </w:tcBorders>
          </w:tcPr>
          <w:p w14:paraId="47D77D23" w14:textId="77777777" w:rsidR="00BC0DD9" w:rsidRPr="00836B0F" w:rsidRDefault="00BC0DD9" w:rsidP="00AD08AA">
            <w:r w:rsidRPr="00836B0F">
              <w:t>Guascama</w:t>
            </w:r>
          </w:p>
        </w:tc>
        <w:tc>
          <w:tcPr>
            <w:tcW w:w="1984" w:type="dxa"/>
            <w:tcBorders>
              <w:bottom w:val="single" w:sz="4" w:space="0" w:color="auto"/>
            </w:tcBorders>
          </w:tcPr>
          <w:p w14:paraId="30E87976" w14:textId="77777777" w:rsidR="00BC0DD9" w:rsidRPr="00836B0F" w:rsidRDefault="00BC0DD9" w:rsidP="00AD08AA">
            <w:proofErr w:type="spellStart"/>
            <w:r w:rsidRPr="00836B0F">
              <w:t>Sanquianga</w:t>
            </w:r>
            <w:proofErr w:type="spellEnd"/>
          </w:p>
        </w:tc>
      </w:tr>
      <w:tr w:rsidR="00BC0DD9" w:rsidRPr="00836B0F" w14:paraId="65D2DE4D" w14:textId="77777777" w:rsidTr="00C77313">
        <w:trPr>
          <w:trHeight w:val="170"/>
        </w:trPr>
        <w:tc>
          <w:tcPr>
            <w:tcW w:w="0" w:type="auto"/>
            <w:tcBorders>
              <w:top w:val="single" w:sz="4" w:space="0" w:color="auto"/>
            </w:tcBorders>
            <w:noWrap/>
            <w:hideMark/>
          </w:tcPr>
          <w:p w14:paraId="4D456F2D" w14:textId="77777777" w:rsidR="00BC0DD9" w:rsidRPr="00836B0F" w:rsidRDefault="00BC0DD9" w:rsidP="00AD08AA">
            <w:pPr>
              <w:rPr>
                <w:lang w:val="en-US"/>
              </w:rPr>
            </w:pPr>
            <w:proofErr w:type="spellStart"/>
            <w:r w:rsidRPr="00836B0F">
              <w:t>Bacillariophyceae</w:t>
            </w:r>
            <w:proofErr w:type="spellEnd"/>
          </w:p>
        </w:tc>
        <w:tc>
          <w:tcPr>
            <w:tcW w:w="1708" w:type="dxa"/>
            <w:tcBorders>
              <w:top w:val="single" w:sz="4" w:space="0" w:color="auto"/>
            </w:tcBorders>
          </w:tcPr>
          <w:p w14:paraId="7BC6DD79" w14:textId="77777777" w:rsidR="00BC0DD9" w:rsidRPr="00836B0F" w:rsidRDefault="00BC0DD9" w:rsidP="00AD08AA"/>
        </w:tc>
        <w:tc>
          <w:tcPr>
            <w:tcW w:w="1560" w:type="dxa"/>
            <w:tcBorders>
              <w:top w:val="single" w:sz="4" w:space="0" w:color="auto"/>
            </w:tcBorders>
          </w:tcPr>
          <w:p w14:paraId="172B59C7" w14:textId="77777777" w:rsidR="00BC0DD9" w:rsidRPr="00836B0F" w:rsidRDefault="00BC0DD9" w:rsidP="00AD08AA"/>
        </w:tc>
        <w:tc>
          <w:tcPr>
            <w:tcW w:w="1984" w:type="dxa"/>
            <w:tcBorders>
              <w:top w:val="single" w:sz="4" w:space="0" w:color="auto"/>
            </w:tcBorders>
          </w:tcPr>
          <w:p w14:paraId="751FF3A4" w14:textId="77777777" w:rsidR="00BC0DD9" w:rsidRPr="00836B0F" w:rsidRDefault="00BC0DD9" w:rsidP="00AD08AA"/>
        </w:tc>
      </w:tr>
      <w:tr w:rsidR="00BC0DD9" w:rsidRPr="00836B0F" w14:paraId="4E335780" w14:textId="77777777" w:rsidTr="00C77313">
        <w:trPr>
          <w:trHeight w:val="170"/>
        </w:trPr>
        <w:tc>
          <w:tcPr>
            <w:tcW w:w="0" w:type="auto"/>
            <w:noWrap/>
            <w:hideMark/>
          </w:tcPr>
          <w:p w14:paraId="65A71666" w14:textId="77777777" w:rsidR="00BC0DD9" w:rsidRPr="00836B0F" w:rsidRDefault="00BC0DD9" w:rsidP="00AD08AA">
            <w:proofErr w:type="spellStart"/>
            <w:r w:rsidRPr="00836B0F">
              <w:t>Asterolamprales</w:t>
            </w:r>
            <w:proofErr w:type="spellEnd"/>
          </w:p>
        </w:tc>
        <w:tc>
          <w:tcPr>
            <w:tcW w:w="1708" w:type="dxa"/>
          </w:tcPr>
          <w:p w14:paraId="56132C82" w14:textId="77777777" w:rsidR="00BC0DD9" w:rsidRPr="00836B0F" w:rsidRDefault="00BC0DD9" w:rsidP="00AD08AA"/>
        </w:tc>
        <w:tc>
          <w:tcPr>
            <w:tcW w:w="1560" w:type="dxa"/>
          </w:tcPr>
          <w:p w14:paraId="389F4ED2" w14:textId="77777777" w:rsidR="00BC0DD9" w:rsidRPr="00836B0F" w:rsidRDefault="00BC0DD9" w:rsidP="00AD08AA"/>
        </w:tc>
        <w:tc>
          <w:tcPr>
            <w:tcW w:w="1984" w:type="dxa"/>
          </w:tcPr>
          <w:p w14:paraId="529F8EBA" w14:textId="77777777" w:rsidR="00BC0DD9" w:rsidRPr="00836B0F" w:rsidRDefault="00BC0DD9" w:rsidP="00AD08AA"/>
        </w:tc>
      </w:tr>
      <w:tr w:rsidR="00BC0DD9" w:rsidRPr="00836B0F" w14:paraId="1EAFCF1C" w14:textId="77777777" w:rsidTr="00C77313">
        <w:trPr>
          <w:trHeight w:val="170"/>
        </w:trPr>
        <w:tc>
          <w:tcPr>
            <w:tcW w:w="0" w:type="auto"/>
            <w:noWrap/>
            <w:hideMark/>
          </w:tcPr>
          <w:p w14:paraId="22B0B2DA" w14:textId="77777777" w:rsidR="00BC0DD9" w:rsidRPr="00836B0F" w:rsidRDefault="00BC0DD9" w:rsidP="00AD08AA">
            <w:proofErr w:type="spellStart"/>
            <w:r w:rsidRPr="00836B0F">
              <w:t>Asteromphalus</w:t>
            </w:r>
            <w:proofErr w:type="spellEnd"/>
            <w:r w:rsidRPr="00836B0F">
              <w:t xml:space="preserve"> </w:t>
            </w:r>
          </w:p>
        </w:tc>
        <w:tc>
          <w:tcPr>
            <w:tcW w:w="1708" w:type="dxa"/>
          </w:tcPr>
          <w:p w14:paraId="6FCA1781" w14:textId="77777777" w:rsidR="00BC0DD9" w:rsidRPr="00836B0F" w:rsidRDefault="00BC0DD9" w:rsidP="00AD08AA">
            <w:r w:rsidRPr="00836B0F">
              <w:t>+</w:t>
            </w:r>
          </w:p>
        </w:tc>
        <w:tc>
          <w:tcPr>
            <w:tcW w:w="1560" w:type="dxa"/>
          </w:tcPr>
          <w:p w14:paraId="36F4A68D" w14:textId="77777777" w:rsidR="00BC0DD9" w:rsidRPr="00836B0F" w:rsidRDefault="00BC0DD9" w:rsidP="00AD08AA"/>
        </w:tc>
        <w:tc>
          <w:tcPr>
            <w:tcW w:w="1984" w:type="dxa"/>
          </w:tcPr>
          <w:p w14:paraId="62A63E45" w14:textId="77777777" w:rsidR="00BC0DD9" w:rsidRPr="00836B0F" w:rsidRDefault="00BC0DD9" w:rsidP="00AD08AA">
            <w:r w:rsidRPr="00836B0F">
              <w:t>+</w:t>
            </w:r>
          </w:p>
        </w:tc>
      </w:tr>
      <w:tr w:rsidR="00BC0DD9" w:rsidRPr="00836B0F" w14:paraId="63111491" w14:textId="77777777" w:rsidTr="00C77313">
        <w:trPr>
          <w:trHeight w:val="170"/>
        </w:trPr>
        <w:tc>
          <w:tcPr>
            <w:tcW w:w="0" w:type="auto"/>
            <w:noWrap/>
            <w:hideMark/>
          </w:tcPr>
          <w:p w14:paraId="59A92A2E" w14:textId="77777777" w:rsidR="00BC0DD9" w:rsidRPr="00836B0F" w:rsidRDefault="00BC0DD9" w:rsidP="00AD08AA">
            <w:proofErr w:type="spellStart"/>
            <w:r w:rsidRPr="00836B0F">
              <w:t>Asteromphalus</w:t>
            </w:r>
            <w:proofErr w:type="spellEnd"/>
            <w:r w:rsidRPr="00836B0F">
              <w:t xml:space="preserve"> </w:t>
            </w:r>
            <w:proofErr w:type="spellStart"/>
            <w:r w:rsidRPr="00836B0F">
              <w:t>flabellatus</w:t>
            </w:r>
            <w:proofErr w:type="spellEnd"/>
          </w:p>
        </w:tc>
        <w:tc>
          <w:tcPr>
            <w:tcW w:w="1708" w:type="dxa"/>
          </w:tcPr>
          <w:p w14:paraId="49C40BB7" w14:textId="77777777" w:rsidR="00BC0DD9" w:rsidRPr="00836B0F" w:rsidRDefault="00BC0DD9" w:rsidP="00AD08AA"/>
        </w:tc>
        <w:tc>
          <w:tcPr>
            <w:tcW w:w="1560" w:type="dxa"/>
          </w:tcPr>
          <w:p w14:paraId="01023FA1" w14:textId="77777777" w:rsidR="00BC0DD9" w:rsidRPr="00836B0F" w:rsidRDefault="00BC0DD9" w:rsidP="00AD08AA">
            <w:r w:rsidRPr="00836B0F">
              <w:t>+</w:t>
            </w:r>
          </w:p>
        </w:tc>
        <w:tc>
          <w:tcPr>
            <w:tcW w:w="1984" w:type="dxa"/>
          </w:tcPr>
          <w:p w14:paraId="4E4FB64A" w14:textId="77777777" w:rsidR="00BC0DD9" w:rsidRPr="00836B0F" w:rsidRDefault="00BC0DD9" w:rsidP="00AD08AA">
            <w:r w:rsidRPr="00836B0F">
              <w:t>+</w:t>
            </w:r>
          </w:p>
        </w:tc>
      </w:tr>
      <w:tr w:rsidR="00BC0DD9" w:rsidRPr="00836B0F" w14:paraId="1AFD8C6F" w14:textId="77777777" w:rsidTr="00C77313">
        <w:trPr>
          <w:trHeight w:val="170"/>
        </w:trPr>
        <w:tc>
          <w:tcPr>
            <w:tcW w:w="0" w:type="auto"/>
            <w:noWrap/>
            <w:hideMark/>
          </w:tcPr>
          <w:p w14:paraId="214EE242" w14:textId="77777777" w:rsidR="00BC0DD9" w:rsidRPr="00836B0F" w:rsidRDefault="00BC0DD9" w:rsidP="00AD08AA">
            <w:proofErr w:type="spellStart"/>
            <w:r w:rsidRPr="00836B0F">
              <w:t>Bacillariales</w:t>
            </w:r>
            <w:proofErr w:type="spellEnd"/>
          </w:p>
        </w:tc>
        <w:tc>
          <w:tcPr>
            <w:tcW w:w="1708" w:type="dxa"/>
          </w:tcPr>
          <w:p w14:paraId="6A4AC0CF" w14:textId="77777777" w:rsidR="00BC0DD9" w:rsidRPr="00836B0F" w:rsidRDefault="00BC0DD9" w:rsidP="00AD08AA"/>
        </w:tc>
        <w:tc>
          <w:tcPr>
            <w:tcW w:w="1560" w:type="dxa"/>
          </w:tcPr>
          <w:p w14:paraId="50D3C64D" w14:textId="77777777" w:rsidR="00BC0DD9" w:rsidRPr="00836B0F" w:rsidRDefault="00BC0DD9" w:rsidP="00AD08AA"/>
        </w:tc>
        <w:tc>
          <w:tcPr>
            <w:tcW w:w="1984" w:type="dxa"/>
          </w:tcPr>
          <w:p w14:paraId="676B5089" w14:textId="77777777" w:rsidR="00BC0DD9" w:rsidRPr="00836B0F" w:rsidRDefault="00BC0DD9" w:rsidP="00AD08AA"/>
        </w:tc>
      </w:tr>
      <w:tr w:rsidR="00BC0DD9" w:rsidRPr="00836B0F" w14:paraId="0C764303" w14:textId="77777777" w:rsidTr="00C77313">
        <w:trPr>
          <w:trHeight w:val="170"/>
        </w:trPr>
        <w:tc>
          <w:tcPr>
            <w:tcW w:w="0" w:type="auto"/>
            <w:noWrap/>
            <w:hideMark/>
          </w:tcPr>
          <w:p w14:paraId="0C01510C" w14:textId="77777777" w:rsidR="00BC0DD9" w:rsidRPr="00836B0F" w:rsidRDefault="00BC0DD9" w:rsidP="00AD08AA">
            <w:proofErr w:type="spellStart"/>
            <w:r w:rsidRPr="00836B0F">
              <w:t>Bacillaria</w:t>
            </w:r>
            <w:proofErr w:type="spellEnd"/>
            <w:r w:rsidRPr="00836B0F">
              <w:t xml:space="preserve"> </w:t>
            </w:r>
            <w:proofErr w:type="spellStart"/>
            <w:r w:rsidRPr="00836B0F">
              <w:t>paxillifera</w:t>
            </w:r>
            <w:proofErr w:type="spellEnd"/>
          </w:p>
        </w:tc>
        <w:tc>
          <w:tcPr>
            <w:tcW w:w="1708" w:type="dxa"/>
          </w:tcPr>
          <w:p w14:paraId="298F0138" w14:textId="77777777" w:rsidR="00BC0DD9" w:rsidRPr="00836B0F" w:rsidRDefault="00BC0DD9" w:rsidP="00AD08AA">
            <w:r w:rsidRPr="00836B0F">
              <w:t>+</w:t>
            </w:r>
          </w:p>
        </w:tc>
        <w:tc>
          <w:tcPr>
            <w:tcW w:w="1560" w:type="dxa"/>
          </w:tcPr>
          <w:p w14:paraId="6E2E7C3C" w14:textId="77777777" w:rsidR="00BC0DD9" w:rsidRPr="00836B0F" w:rsidRDefault="00BC0DD9" w:rsidP="00AD08AA">
            <w:r w:rsidRPr="00836B0F">
              <w:t>+</w:t>
            </w:r>
          </w:p>
        </w:tc>
        <w:tc>
          <w:tcPr>
            <w:tcW w:w="1984" w:type="dxa"/>
          </w:tcPr>
          <w:p w14:paraId="08610129" w14:textId="77777777" w:rsidR="00BC0DD9" w:rsidRPr="00836B0F" w:rsidRDefault="00BC0DD9" w:rsidP="00AD08AA">
            <w:r w:rsidRPr="00836B0F">
              <w:t>+</w:t>
            </w:r>
          </w:p>
        </w:tc>
      </w:tr>
      <w:tr w:rsidR="00BC0DD9" w:rsidRPr="00836B0F" w14:paraId="144872AC" w14:textId="77777777" w:rsidTr="00C77313">
        <w:trPr>
          <w:trHeight w:val="170"/>
        </w:trPr>
        <w:tc>
          <w:tcPr>
            <w:tcW w:w="0" w:type="auto"/>
            <w:noWrap/>
            <w:hideMark/>
          </w:tcPr>
          <w:p w14:paraId="2FF577A6" w14:textId="77777777" w:rsidR="00BC0DD9" w:rsidRPr="00836B0F" w:rsidRDefault="00BC0DD9" w:rsidP="00AD08AA">
            <w:proofErr w:type="spellStart"/>
            <w:proofErr w:type="gramStart"/>
            <w:r w:rsidRPr="00836B0F">
              <w:t>Nitzschia</w:t>
            </w:r>
            <w:proofErr w:type="spellEnd"/>
            <w:r w:rsidRPr="00836B0F">
              <w:t xml:space="preserve">  </w:t>
            </w:r>
            <w:proofErr w:type="spellStart"/>
            <w:r w:rsidRPr="00836B0F">
              <w:t>sp</w:t>
            </w:r>
            <w:proofErr w:type="spellEnd"/>
            <w:proofErr w:type="gramEnd"/>
          </w:p>
        </w:tc>
        <w:tc>
          <w:tcPr>
            <w:tcW w:w="1708" w:type="dxa"/>
          </w:tcPr>
          <w:p w14:paraId="76FBDF90" w14:textId="77777777" w:rsidR="00BC0DD9" w:rsidRPr="00836B0F" w:rsidRDefault="00BC0DD9" w:rsidP="00AD08AA">
            <w:r w:rsidRPr="00836B0F">
              <w:t>+</w:t>
            </w:r>
          </w:p>
        </w:tc>
        <w:tc>
          <w:tcPr>
            <w:tcW w:w="1560" w:type="dxa"/>
          </w:tcPr>
          <w:p w14:paraId="37BC835C" w14:textId="77777777" w:rsidR="00BC0DD9" w:rsidRPr="00836B0F" w:rsidRDefault="00BC0DD9" w:rsidP="00AD08AA"/>
        </w:tc>
        <w:tc>
          <w:tcPr>
            <w:tcW w:w="1984" w:type="dxa"/>
          </w:tcPr>
          <w:p w14:paraId="56083790" w14:textId="77777777" w:rsidR="00BC0DD9" w:rsidRPr="00836B0F" w:rsidRDefault="00BC0DD9" w:rsidP="00AD08AA">
            <w:r w:rsidRPr="00836B0F">
              <w:t>+</w:t>
            </w:r>
          </w:p>
        </w:tc>
      </w:tr>
      <w:tr w:rsidR="00BC0DD9" w:rsidRPr="00836B0F" w14:paraId="1BDB2361" w14:textId="77777777" w:rsidTr="00C77313">
        <w:trPr>
          <w:trHeight w:val="170"/>
        </w:trPr>
        <w:tc>
          <w:tcPr>
            <w:tcW w:w="0" w:type="auto"/>
            <w:noWrap/>
            <w:hideMark/>
          </w:tcPr>
          <w:p w14:paraId="3A63DE6B" w14:textId="77777777" w:rsidR="00BC0DD9" w:rsidRPr="00836B0F" w:rsidRDefault="00BC0DD9" w:rsidP="00AD08AA">
            <w:proofErr w:type="spellStart"/>
            <w:r w:rsidRPr="00836B0F">
              <w:t>Nitzschia</w:t>
            </w:r>
            <w:proofErr w:type="spellEnd"/>
            <w:r w:rsidRPr="00836B0F">
              <w:t xml:space="preserve"> </w:t>
            </w:r>
            <w:proofErr w:type="spellStart"/>
            <w:r w:rsidRPr="00836B0F">
              <w:t>closterium</w:t>
            </w:r>
            <w:proofErr w:type="spellEnd"/>
          </w:p>
        </w:tc>
        <w:tc>
          <w:tcPr>
            <w:tcW w:w="1708" w:type="dxa"/>
          </w:tcPr>
          <w:p w14:paraId="24586F9C" w14:textId="77777777" w:rsidR="00BC0DD9" w:rsidRPr="00836B0F" w:rsidRDefault="00BC0DD9" w:rsidP="00AD08AA"/>
        </w:tc>
        <w:tc>
          <w:tcPr>
            <w:tcW w:w="1560" w:type="dxa"/>
          </w:tcPr>
          <w:p w14:paraId="6FBE8B1C" w14:textId="77777777" w:rsidR="00BC0DD9" w:rsidRPr="00836B0F" w:rsidRDefault="00BC0DD9" w:rsidP="00AD08AA"/>
        </w:tc>
        <w:tc>
          <w:tcPr>
            <w:tcW w:w="1984" w:type="dxa"/>
          </w:tcPr>
          <w:p w14:paraId="7BEBB066" w14:textId="77777777" w:rsidR="00BC0DD9" w:rsidRPr="00836B0F" w:rsidRDefault="00BC0DD9" w:rsidP="00AD08AA">
            <w:r w:rsidRPr="00836B0F">
              <w:t>+</w:t>
            </w:r>
          </w:p>
        </w:tc>
      </w:tr>
      <w:tr w:rsidR="00BC0DD9" w:rsidRPr="00836B0F" w14:paraId="4434F5CB" w14:textId="77777777" w:rsidTr="00C77313">
        <w:trPr>
          <w:trHeight w:val="170"/>
        </w:trPr>
        <w:tc>
          <w:tcPr>
            <w:tcW w:w="0" w:type="auto"/>
            <w:noWrap/>
            <w:hideMark/>
          </w:tcPr>
          <w:p w14:paraId="40E9107D" w14:textId="77777777" w:rsidR="00BC0DD9" w:rsidRPr="00836B0F" w:rsidRDefault="00BC0DD9" w:rsidP="00AD08AA">
            <w:proofErr w:type="spellStart"/>
            <w:r w:rsidRPr="00836B0F">
              <w:t>Nitzschia</w:t>
            </w:r>
            <w:proofErr w:type="spellEnd"/>
            <w:r w:rsidRPr="00836B0F">
              <w:t xml:space="preserve"> </w:t>
            </w:r>
            <w:proofErr w:type="spellStart"/>
            <w:r w:rsidRPr="00836B0F">
              <w:t>sigmaformis</w:t>
            </w:r>
            <w:proofErr w:type="spellEnd"/>
          </w:p>
        </w:tc>
        <w:tc>
          <w:tcPr>
            <w:tcW w:w="1708" w:type="dxa"/>
          </w:tcPr>
          <w:p w14:paraId="482A537E" w14:textId="77777777" w:rsidR="00BC0DD9" w:rsidRPr="00836B0F" w:rsidRDefault="00BC0DD9" w:rsidP="00AD08AA">
            <w:r w:rsidRPr="00836B0F">
              <w:t>+</w:t>
            </w:r>
          </w:p>
        </w:tc>
        <w:tc>
          <w:tcPr>
            <w:tcW w:w="1560" w:type="dxa"/>
          </w:tcPr>
          <w:p w14:paraId="1AD1D893" w14:textId="77777777" w:rsidR="00BC0DD9" w:rsidRPr="00836B0F" w:rsidRDefault="00BC0DD9" w:rsidP="00AD08AA">
            <w:r w:rsidRPr="00836B0F">
              <w:t>+</w:t>
            </w:r>
          </w:p>
        </w:tc>
        <w:tc>
          <w:tcPr>
            <w:tcW w:w="1984" w:type="dxa"/>
          </w:tcPr>
          <w:p w14:paraId="7F6E4408" w14:textId="77777777" w:rsidR="00BC0DD9" w:rsidRPr="00836B0F" w:rsidRDefault="00BC0DD9" w:rsidP="00AD08AA">
            <w:r w:rsidRPr="00836B0F">
              <w:t>+</w:t>
            </w:r>
          </w:p>
        </w:tc>
      </w:tr>
      <w:tr w:rsidR="00BC0DD9" w:rsidRPr="00836B0F" w14:paraId="02028AF6" w14:textId="77777777" w:rsidTr="00C77313">
        <w:trPr>
          <w:trHeight w:val="170"/>
        </w:trPr>
        <w:tc>
          <w:tcPr>
            <w:tcW w:w="0" w:type="auto"/>
            <w:noWrap/>
            <w:hideMark/>
          </w:tcPr>
          <w:p w14:paraId="3EC65592" w14:textId="77777777" w:rsidR="00BC0DD9" w:rsidRPr="00836B0F" w:rsidRDefault="00BC0DD9" w:rsidP="00AD08AA">
            <w:proofErr w:type="spellStart"/>
            <w:r w:rsidRPr="00836B0F">
              <w:t>Nitzschia</w:t>
            </w:r>
            <w:proofErr w:type="spellEnd"/>
            <w:r w:rsidRPr="00836B0F">
              <w:t xml:space="preserve"> sigmoidea</w:t>
            </w:r>
          </w:p>
        </w:tc>
        <w:tc>
          <w:tcPr>
            <w:tcW w:w="1708" w:type="dxa"/>
          </w:tcPr>
          <w:p w14:paraId="59CDA04C" w14:textId="77777777" w:rsidR="00BC0DD9" w:rsidRPr="00836B0F" w:rsidRDefault="00BC0DD9" w:rsidP="00AD08AA"/>
        </w:tc>
        <w:tc>
          <w:tcPr>
            <w:tcW w:w="1560" w:type="dxa"/>
          </w:tcPr>
          <w:p w14:paraId="408B70C8" w14:textId="77777777" w:rsidR="00BC0DD9" w:rsidRPr="00836B0F" w:rsidRDefault="00BC0DD9" w:rsidP="00AD08AA">
            <w:r w:rsidRPr="00836B0F">
              <w:t>+</w:t>
            </w:r>
          </w:p>
        </w:tc>
        <w:tc>
          <w:tcPr>
            <w:tcW w:w="1984" w:type="dxa"/>
          </w:tcPr>
          <w:p w14:paraId="40727515" w14:textId="77777777" w:rsidR="00BC0DD9" w:rsidRPr="00836B0F" w:rsidRDefault="00BC0DD9" w:rsidP="00AD08AA">
            <w:r w:rsidRPr="00836B0F">
              <w:t>+</w:t>
            </w:r>
          </w:p>
        </w:tc>
      </w:tr>
      <w:tr w:rsidR="00BC0DD9" w:rsidRPr="00836B0F" w14:paraId="2FF2976F" w14:textId="77777777" w:rsidTr="00C77313">
        <w:trPr>
          <w:trHeight w:val="170"/>
        </w:trPr>
        <w:tc>
          <w:tcPr>
            <w:tcW w:w="0" w:type="auto"/>
            <w:noWrap/>
            <w:hideMark/>
          </w:tcPr>
          <w:p w14:paraId="3699BB29" w14:textId="77777777" w:rsidR="00BC0DD9" w:rsidRPr="00836B0F" w:rsidRDefault="00BC0DD9" w:rsidP="00AD08AA">
            <w:proofErr w:type="spellStart"/>
            <w:r w:rsidRPr="00836B0F">
              <w:t>Pseudonitzschia</w:t>
            </w:r>
            <w:proofErr w:type="spellEnd"/>
            <w:r w:rsidRPr="00836B0F">
              <w:t xml:space="preserve"> </w:t>
            </w:r>
          </w:p>
        </w:tc>
        <w:tc>
          <w:tcPr>
            <w:tcW w:w="1708" w:type="dxa"/>
          </w:tcPr>
          <w:p w14:paraId="42ADEBCA" w14:textId="77777777" w:rsidR="00BC0DD9" w:rsidRPr="00836B0F" w:rsidRDefault="00BC0DD9" w:rsidP="00AD08AA">
            <w:r w:rsidRPr="00836B0F">
              <w:t>+</w:t>
            </w:r>
          </w:p>
        </w:tc>
        <w:tc>
          <w:tcPr>
            <w:tcW w:w="1560" w:type="dxa"/>
          </w:tcPr>
          <w:p w14:paraId="253B7156" w14:textId="77777777" w:rsidR="00BC0DD9" w:rsidRPr="00836B0F" w:rsidRDefault="00BC0DD9" w:rsidP="00AD08AA">
            <w:r w:rsidRPr="00836B0F">
              <w:t>+</w:t>
            </w:r>
          </w:p>
        </w:tc>
        <w:tc>
          <w:tcPr>
            <w:tcW w:w="1984" w:type="dxa"/>
          </w:tcPr>
          <w:p w14:paraId="7477B89F" w14:textId="77777777" w:rsidR="00BC0DD9" w:rsidRPr="00836B0F" w:rsidRDefault="00BC0DD9" w:rsidP="00AD08AA"/>
        </w:tc>
      </w:tr>
      <w:tr w:rsidR="00BC0DD9" w:rsidRPr="00836B0F" w14:paraId="195DC7AE" w14:textId="77777777" w:rsidTr="00C77313">
        <w:trPr>
          <w:trHeight w:val="170"/>
        </w:trPr>
        <w:tc>
          <w:tcPr>
            <w:tcW w:w="0" w:type="auto"/>
            <w:noWrap/>
            <w:hideMark/>
          </w:tcPr>
          <w:p w14:paraId="08A857EB" w14:textId="77777777" w:rsidR="00BC0DD9" w:rsidRPr="00836B0F" w:rsidRDefault="00BC0DD9" w:rsidP="00AD08AA">
            <w:proofErr w:type="spellStart"/>
            <w:r w:rsidRPr="00836B0F">
              <w:t>Chaetocerotanae</w:t>
            </w:r>
            <w:proofErr w:type="spellEnd"/>
          </w:p>
        </w:tc>
        <w:tc>
          <w:tcPr>
            <w:tcW w:w="1708" w:type="dxa"/>
          </w:tcPr>
          <w:p w14:paraId="3D4176A3" w14:textId="77777777" w:rsidR="00BC0DD9" w:rsidRPr="00836B0F" w:rsidRDefault="00BC0DD9" w:rsidP="00AD08AA"/>
        </w:tc>
        <w:tc>
          <w:tcPr>
            <w:tcW w:w="1560" w:type="dxa"/>
          </w:tcPr>
          <w:p w14:paraId="137121C3" w14:textId="77777777" w:rsidR="00BC0DD9" w:rsidRPr="00836B0F" w:rsidRDefault="00BC0DD9" w:rsidP="00AD08AA"/>
        </w:tc>
        <w:tc>
          <w:tcPr>
            <w:tcW w:w="1984" w:type="dxa"/>
          </w:tcPr>
          <w:p w14:paraId="7628E172" w14:textId="77777777" w:rsidR="00BC0DD9" w:rsidRPr="00836B0F" w:rsidRDefault="00BC0DD9" w:rsidP="00AD08AA"/>
        </w:tc>
      </w:tr>
      <w:tr w:rsidR="00BC0DD9" w:rsidRPr="00836B0F" w14:paraId="4196A84F" w14:textId="77777777" w:rsidTr="00C77313">
        <w:trPr>
          <w:trHeight w:val="170"/>
        </w:trPr>
        <w:tc>
          <w:tcPr>
            <w:tcW w:w="0" w:type="auto"/>
            <w:noWrap/>
            <w:hideMark/>
          </w:tcPr>
          <w:p w14:paraId="3DC21C07" w14:textId="77777777" w:rsidR="00BC0DD9" w:rsidRPr="00836B0F" w:rsidRDefault="00BC0DD9" w:rsidP="00AD08AA">
            <w:proofErr w:type="spellStart"/>
            <w:r w:rsidRPr="00836B0F">
              <w:t>Bacteriastrum</w:t>
            </w:r>
            <w:proofErr w:type="spellEnd"/>
            <w:r w:rsidRPr="00836B0F">
              <w:t xml:space="preserve"> </w:t>
            </w:r>
            <w:proofErr w:type="spellStart"/>
            <w:r w:rsidRPr="00836B0F">
              <w:t>delicatulum</w:t>
            </w:r>
            <w:proofErr w:type="spellEnd"/>
          </w:p>
        </w:tc>
        <w:tc>
          <w:tcPr>
            <w:tcW w:w="1708" w:type="dxa"/>
          </w:tcPr>
          <w:p w14:paraId="5ABA0CC3" w14:textId="77777777" w:rsidR="00BC0DD9" w:rsidRPr="00836B0F" w:rsidRDefault="00BC0DD9" w:rsidP="00AD08AA">
            <w:r w:rsidRPr="00836B0F">
              <w:t>+</w:t>
            </w:r>
          </w:p>
        </w:tc>
        <w:tc>
          <w:tcPr>
            <w:tcW w:w="1560" w:type="dxa"/>
          </w:tcPr>
          <w:p w14:paraId="2E8874F9" w14:textId="77777777" w:rsidR="00BC0DD9" w:rsidRPr="00836B0F" w:rsidRDefault="00BC0DD9" w:rsidP="00AD08AA">
            <w:r w:rsidRPr="00836B0F">
              <w:t>+</w:t>
            </w:r>
          </w:p>
        </w:tc>
        <w:tc>
          <w:tcPr>
            <w:tcW w:w="1984" w:type="dxa"/>
          </w:tcPr>
          <w:p w14:paraId="43FC5005" w14:textId="77777777" w:rsidR="00BC0DD9" w:rsidRPr="00836B0F" w:rsidRDefault="00BC0DD9" w:rsidP="00AD08AA">
            <w:r w:rsidRPr="00836B0F">
              <w:t>+</w:t>
            </w:r>
          </w:p>
        </w:tc>
      </w:tr>
      <w:tr w:rsidR="00BC0DD9" w:rsidRPr="00836B0F" w14:paraId="1B6DB139" w14:textId="77777777" w:rsidTr="00C77313">
        <w:trPr>
          <w:trHeight w:val="170"/>
        </w:trPr>
        <w:tc>
          <w:tcPr>
            <w:tcW w:w="0" w:type="auto"/>
            <w:noWrap/>
            <w:hideMark/>
          </w:tcPr>
          <w:p w14:paraId="4BC3A608" w14:textId="77777777" w:rsidR="00BC0DD9" w:rsidRPr="00836B0F" w:rsidRDefault="00BC0DD9" w:rsidP="00AD08AA">
            <w:proofErr w:type="spellStart"/>
            <w:r w:rsidRPr="00836B0F">
              <w:t>Bacteriastrum</w:t>
            </w:r>
            <w:proofErr w:type="spellEnd"/>
            <w:r w:rsidRPr="00836B0F">
              <w:t xml:space="preserve"> </w:t>
            </w:r>
            <w:proofErr w:type="spellStart"/>
            <w:r w:rsidRPr="00836B0F">
              <w:t>furcatum</w:t>
            </w:r>
            <w:proofErr w:type="spellEnd"/>
          </w:p>
        </w:tc>
        <w:tc>
          <w:tcPr>
            <w:tcW w:w="1708" w:type="dxa"/>
          </w:tcPr>
          <w:p w14:paraId="2BC557C0" w14:textId="77777777" w:rsidR="00BC0DD9" w:rsidRPr="00836B0F" w:rsidRDefault="00BC0DD9" w:rsidP="00AD08AA"/>
        </w:tc>
        <w:tc>
          <w:tcPr>
            <w:tcW w:w="1560" w:type="dxa"/>
          </w:tcPr>
          <w:p w14:paraId="4CC4283B" w14:textId="77777777" w:rsidR="00BC0DD9" w:rsidRPr="00836B0F" w:rsidRDefault="00BC0DD9" w:rsidP="00AD08AA">
            <w:r w:rsidRPr="00836B0F">
              <w:t>+</w:t>
            </w:r>
          </w:p>
        </w:tc>
        <w:tc>
          <w:tcPr>
            <w:tcW w:w="1984" w:type="dxa"/>
          </w:tcPr>
          <w:p w14:paraId="1C484437" w14:textId="77777777" w:rsidR="00BC0DD9" w:rsidRPr="00836B0F" w:rsidRDefault="00BC0DD9" w:rsidP="00AD08AA"/>
        </w:tc>
      </w:tr>
      <w:tr w:rsidR="00BC0DD9" w:rsidRPr="00836B0F" w14:paraId="589D16A2" w14:textId="77777777" w:rsidTr="00C77313">
        <w:trPr>
          <w:trHeight w:val="170"/>
        </w:trPr>
        <w:tc>
          <w:tcPr>
            <w:tcW w:w="0" w:type="auto"/>
            <w:noWrap/>
            <w:hideMark/>
          </w:tcPr>
          <w:p w14:paraId="5A3496DF" w14:textId="77777777" w:rsidR="00BC0DD9" w:rsidRPr="00836B0F" w:rsidRDefault="00BC0DD9" w:rsidP="00AD08AA">
            <w:proofErr w:type="spellStart"/>
            <w:r w:rsidRPr="00836B0F">
              <w:t>Bacteriastrum</w:t>
            </w:r>
            <w:proofErr w:type="spellEnd"/>
            <w:r w:rsidRPr="00836B0F">
              <w:t xml:space="preserve"> </w:t>
            </w:r>
            <w:proofErr w:type="spellStart"/>
            <w:r w:rsidRPr="00836B0F">
              <w:t>hyalinum</w:t>
            </w:r>
            <w:proofErr w:type="spellEnd"/>
          </w:p>
        </w:tc>
        <w:tc>
          <w:tcPr>
            <w:tcW w:w="1708" w:type="dxa"/>
          </w:tcPr>
          <w:p w14:paraId="2E8CC793" w14:textId="77777777" w:rsidR="00BC0DD9" w:rsidRPr="00836B0F" w:rsidRDefault="00BC0DD9" w:rsidP="00AD08AA"/>
        </w:tc>
        <w:tc>
          <w:tcPr>
            <w:tcW w:w="1560" w:type="dxa"/>
          </w:tcPr>
          <w:p w14:paraId="69D10EB8" w14:textId="77777777" w:rsidR="00BC0DD9" w:rsidRPr="00836B0F" w:rsidRDefault="00BC0DD9" w:rsidP="00AD08AA">
            <w:r w:rsidRPr="00836B0F">
              <w:t>+</w:t>
            </w:r>
          </w:p>
        </w:tc>
        <w:tc>
          <w:tcPr>
            <w:tcW w:w="1984" w:type="dxa"/>
          </w:tcPr>
          <w:p w14:paraId="142E8B27" w14:textId="77777777" w:rsidR="00BC0DD9" w:rsidRPr="00836B0F" w:rsidRDefault="00BC0DD9" w:rsidP="00AD08AA">
            <w:r w:rsidRPr="00836B0F">
              <w:t>+</w:t>
            </w:r>
          </w:p>
        </w:tc>
      </w:tr>
      <w:tr w:rsidR="00BC0DD9" w:rsidRPr="00836B0F" w14:paraId="1B9FCCCB" w14:textId="77777777" w:rsidTr="00C77313">
        <w:trPr>
          <w:trHeight w:val="170"/>
        </w:trPr>
        <w:tc>
          <w:tcPr>
            <w:tcW w:w="0" w:type="auto"/>
            <w:noWrap/>
            <w:hideMark/>
          </w:tcPr>
          <w:p w14:paraId="1D7A18EC" w14:textId="77777777" w:rsidR="00BC0DD9" w:rsidRPr="00836B0F" w:rsidRDefault="00BC0DD9" w:rsidP="00AD08AA">
            <w:proofErr w:type="spellStart"/>
            <w:r w:rsidRPr="00836B0F">
              <w:t>Chaetoceros</w:t>
            </w:r>
            <w:proofErr w:type="spellEnd"/>
            <w:r w:rsidRPr="00836B0F">
              <w:t xml:space="preserve"> </w:t>
            </w:r>
            <w:proofErr w:type="spellStart"/>
            <w:r w:rsidRPr="00836B0F">
              <w:t>sp</w:t>
            </w:r>
            <w:proofErr w:type="spellEnd"/>
          </w:p>
        </w:tc>
        <w:tc>
          <w:tcPr>
            <w:tcW w:w="1708" w:type="dxa"/>
          </w:tcPr>
          <w:p w14:paraId="701AE7EE" w14:textId="77777777" w:rsidR="00BC0DD9" w:rsidRPr="00836B0F" w:rsidRDefault="00BC0DD9" w:rsidP="00AD08AA">
            <w:r w:rsidRPr="00836B0F">
              <w:t>+</w:t>
            </w:r>
          </w:p>
        </w:tc>
        <w:tc>
          <w:tcPr>
            <w:tcW w:w="1560" w:type="dxa"/>
          </w:tcPr>
          <w:p w14:paraId="53407944" w14:textId="77777777" w:rsidR="00BC0DD9" w:rsidRPr="00836B0F" w:rsidRDefault="00BC0DD9" w:rsidP="00AD08AA">
            <w:r w:rsidRPr="00836B0F">
              <w:t>+</w:t>
            </w:r>
          </w:p>
        </w:tc>
        <w:tc>
          <w:tcPr>
            <w:tcW w:w="1984" w:type="dxa"/>
          </w:tcPr>
          <w:p w14:paraId="6B78FD71" w14:textId="77777777" w:rsidR="00BC0DD9" w:rsidRPr="00836B0F" w:rsidRDefault="00BC0DD9" w:rsidP="00AD08AA">
            <w:r w:rsidRPr="00836B0F">
              <w:t>+</w:t>
            </w:r>
          </w:p>
        </w:tc>
      </w:tr>
      <w:tr w:rsidR="00BC0DD9" w:rsidRPr="00836B0F" w14:paraId="1878973C" w14:textId="77777777" w:rsidTr="00C77313">
        <w:trPr>
          <w:trHeight w:val="170"/>
        </w:trPr>
        <w:tc>
          <w:tcPr>
            <w:tcW w:w="0" w:type="auto"/>
            <w:noWrap/>
            <w:hideMark/>
          </w:tcPr>
          <w:p w14:paraId="5C803B38" w14:textId="77777777" w:rsidR="00BC0DD9" w:rsidRPr="00836B0F" w:rsidRDefault="00BC0DD9" w:rsidP="00AD08AA">
            <w:proofErr w:type="spellStart"/>
            <w:r w:rsidRPr="00836B0F">
              <w:t>Chaetoceros</w:t>
            </w:r>
            <w:proofErr w:type="spellEnd"/>
            <w:r w:rsidRPr="00836B0F">
              <w:t xml:space="preserve"> </w:t>
            </w:r>
            <w:proofErr w:type="spellStart"/>
            <w:r w:rsidRPr="00836B0F">
              <w:t>affinis</w:t>
            </w:r>
            <w:proofErr w:type="spellEnd"/>
          </w:p>
        </w:tc>
        <w:tc>
          <w:tcPr>
            <w:tcW w:w="1708" w:type="dxa"/>
          </w:tcPr>
          <w:p w14:paraId="3E6CCB61" w14:textId="77777777" w:rsidR="00BC0DD9" w:rsidRPr="00836B0F" w:rsidRDefault="00BC0DD9" w:rsidP="00AD08AA">
            <w:r w:rsidRPr="00836B0F">
              <w:t>+</w:t>
            </w:r>
          </w:p>
        </w:tc>
        <w:tc>
          <w:tcPr>
            <w:tcW w:w="1560" w:type="dxa"/>
          </w:tcPr>
          <w:p w14:paraId="6EC321A0" w14:textId="77777777" w:rsidR="00BC0DD9" w:rsidRPr="00836B0F" w:rsidRDefault="00BC0DD9" w:rsidP="00AD08AA"/>
        </w:tc>
        <w:tc>
          <w:tcPr>
            <w:tcW w:w="1984" w:type="dxa"/>
          </w:tcPr>
          <w:p w14:paraId="4EEDEBB6" w14:textId="77777777" w:rsidR="00BC0DD9" w:rsidRPr="00836B0F" w:rsidRDefault="00BC0DD9" w:rsidP="00AD08AA">
            <w:r w:rsidRPr="00836B0F">
              <w:t>+</w:t>
            </w:r>
          </w:p>
        </w:tc>
      </w:tr>
      <w:tr w:rsidR="00BC0DD9" w:rsidRPr="00836B0F" w14:paraId="23181783" w14:textId="77777777" w:rsidTr="00C77313">
        <w:trPr>
          <w:trHeight w:val="170"/>
        </w:trPr>
        <w:tc>
          <w:tcPr>
            <w:tcW w:w="0" w:type="auto"/>
            <w:noWrap/>
            <w:hideMark/>
          </w:tcPr>
          <w:p w14:paraId="654EA4C6" w14:textId="77777777" w:rsidR="00BC0DD9" w:rsidRPr="00836B0F" w:rsidRDefault="00BC0DD9" w:rsidP="00AD08AA">
            <w:proofErr w:type="spellStart"/>
            <w:r w:rsidRPr="00836B0F">
              <w:t>Chaetoceros</w:t>
            </w:r>
            <w:proofErr w:type="spellEnd"/>
            <w:r w:rsidRPr="00836B0F">
              <w:t xml:space="preserve"> </w:t>
            </w:r>
            <w:proofErr w:type="spellStart"/>
            <w:r w:rsidRPr="00836B0F">
              <w:t>brevis</w:t>
            </w:r>
            <w:proofErr w:type="spellEnd"/>
          </w:p>
        </w:tc>
        <w:tc>
          <w:tcPr>
            <w:tcW w:w="1708" w:type="dxa"/>
          </w:tcPr>
          <w:p w14:paraId="151420D1" w14:textId="77777777" w:rsidR="00BC0DD9" w:rsidRPr="00836B0F" w:rsidRDefault="00BC0DD9" w:rsidP="00AD08AA">
            <w:r w:rsidRPr="00836B0F">
              <w:t>+</w:t>
            </w:r>
          </w:p>
        </w:tc>
        <w:tc>
          <w:tcPr>
            <w:tcW w:w="1560" w:type="dxa"/>
          </w:tcPr>
          <w:p w14:paraId="403BA015" w14:textId="77777777" w:rsidR="00BC0DD9" w:rsidRPr="00836B0F" w:rsidRDefault="00BC0DD9" w:rsidP="00AD08AA">
            <w:r w:rsidRPr="00836B0F">
              <w:t>+</w:t>
            </w:r>
          </w:p>
        </w:tc>
        <w:tc>
          <w:tcPr>
            <w:tcW w:w="1984" w:type="dxa"/>
          </w:tcPr>
          <w:p w14:paraId="4A791B46" w14:textId="77777777" w:rsidR="00BC0DD9" w:rsidRPr="00836B0F" w:rsidRDefault="00BC0DD9" w:rsidP="00AD08AA">
            <w:r w:rsidRPr="00836B0F">
              <w:t>+</w:t>
            </w:r>
          </w:p>
        </w:tc>
      </w:tr>
      <w:tr w:rsidR="00BC0DD9" w:rsidRPr="00836B0F" w14:paraId="68069250" w14:textId="77777777" w:rsidTr="00C77313">
        <w:trPr>
          <w:trHeight w:val="170"/>
        </w:trPr>
        <w:tc>
          <w:tcPr>
            <w:tcW w:w="0" w:type="auto"/>
            <w:noWrap/>
            <w:hideMark/>
          </w:tcPr>
          <w:p w14:paraId="6E4AB037" w14:textId="77777777" w:rsidR="00BC0DD9" w:rsidRPr="00836B0F" w:rsidRDefault="00BC0DD9" w:rsidP="00AD08AA">
            <w:proofErr w:type="spellStart"/>
            <w:r w:rsidRPr="00836B0F">
              <w:t>Chaetoceros</w:t>
            </w:r>
            <w:proofErr w:type="spellEnd"/>
            <w:r w:rsidRPr="00836B0F">
              <w:t xml:space="preserve"> </w:t>
            </w:r>
            <w:proofErr w:type="spellStart"/>
            <w:r w:rsidRPr="00836B0F">
              <w:t>coarctatus</w:t>
            </w:r>
            <w:proofErr w:type="spellEnd"/>
          </w:p>
        </w:tc>
        <w:tc>
          <w:tcPr>
            <w:tcW w:w="1708" w:type="dxa"/>
          </w:tcPr>
          <w:p w14:paraId="42570D97" w14:textId="77777777" w:rsidR="00BC0DD9" w:rsidRPr="00836B0F" w:rsidRDefault="00BC0DD9" w:rsidP="00AD08AA"/>
        </w:tc>
        <w:tc>
          <w:tcPr>
            <w:tcW w:w="1560" w:type="dxa"/>
          </w:tcPr>
          <w:p w14:paraId="20B12B01" w14:textId="77777777" w:rsidR="00BC0DD9" w:rsidRPr="00836B0F" w:rsidRDefault="00BC0DD9" w:rsidP="00AD08AA">
            <w:r w:rsidRPr="00836B0F">
              <w:t>+</w:t>
            </w:r>
          </w:p>
        </w:tc>
        <w:tc>
          <w:tcPr>
            <w:tcW w:w="1984" w:type="dxa"/>
          </w:tcPr>
          <w:p w14:paraId="47CB9456" w14:textId="77777777" w:rsidR="00BC0DD9" w:rsidRPr="00836B0F" w:rsidRDefault="00BC0DD9" w:rsidP="00AD08AA"/>
        </w:tc>
      </w:tr>
      <w:tr w:rsidR="00BC0DD9" w:rsidRPr="00836B0F" w14:paraId="0F52FDEE" w14:textId="77777777" w:rsidTr="00C77313">
        <w:trPr>
          <w:trHeight w:val="170"/>
        </w:trPr>
        <w:tc>
          <w:tcPr>
            <w:tcW w:w="0" w:type="auto"/>
            <w:noWrap/>
            <w:hideMark/>
          </w:tcPr>
          <w:p w14:paraId="5F27F68E" w14:textId="77777777" w:rsidR="00BC0DD9" w:rsidRPr="00836B0F" w:rsidRDefault="00BC0DD9" w:rsidP="00AD08AA">
            <w:proofErr w:type="spellStart"/>
            <w:r w:rsidRPr="00836B0F">
              <w:t>Chaetoceros</w:t>
            </w:r>
            <w:proofErr w:type="spellEnd"/>
            <w:r w:rsidRPr="00836B0F">
              <w:t xml:space="preserve"> </w:t>
            </w:r>
            <w:proofErr w:type="spellStart"/>
            <w:r w:rsidRPr="00836B0F">
              <w:t>compressus</w:t>
            </w:r>
            <w:proofErr w:type="spellEnd"/>
          </w:p>
        </w:tc>
        <w:tc>
          <w:tcPr>
            <w:tcW w:w="1708" w:type="dxa"/>
          </w:tcPr>
          <w:p w14:paraId="1B2A8A38" w14:textId="77777777" w:rsidR="00BC0DD9" w:rsidRPr="00836B0F" w:rsidRDefault="00BC0DD9" w:rsidP="00AD08AA">
            <w:r w:rsidRPr="00836B0F">
              <w:t>+</w:t>
            </w:r>
          </w:p>
        </w:tc>
        <w:tc>
          <w:tcPr>
            <w:tcW w:w="1560" w:type="dxa"/>
          </w:tcPr>
          <w:p w14:paraId="4A0537A5" w14:textId="77777777" w:rsidR="00BC0DD9" w:rsidRPr="00836B0F" w:rsidRDefault="00BC0DD9" w:rsidP="00AD08AA">
            <w:r w:rsidRPr="00836B0F">
              <w:t>+</w:t>
            </w:r>
          </w:p>
        </w:tc>
        <w:tc>
          <w:tcPr>
            <w:tcW w:w="1984" w:type="dxa"/>
          </w:tcPr>
          <w:p w14:paraId="4534A2B6" w14:textId="77777777" w:rsidR="00BC0DD9" w:rsidRPr="00836B0F" w:rsidRDefault="00BC0DD9" w:rsidP="00AD08AA">
            <w:r w:rsidRPr="00836B0F">
              <w:t>+</w:t>
            </w:r>
          </w:p>
        </w:tc>
      </w:tr>
      <w:tr w:rsidR="00BC0DD9" w:rsidRPr="00836B0F" w14:paraId="6FFBF6A4" w14:textId="77777777" w:rsidTr="00C77313">
        <w:trPr>
          <w:trHeight w:val="170"/>
        </w:trPr>
        <w:tc>
          <w:tcPr>
            <w:tcW w:w="0" w:type="auto"/>
            <w:noWrap/>
            <w:hideMark/>
          </w:tcPr>
          <w:p w14:paraId="7DE456D1" w14:textId="77777777" w:rsidR="00BC0DD9" w:rsidRPr="00836B0F" w:rsidRDefault="00BC0DD9" w:rsidP="00AD08AA">
            <w:proofErr w:type="spellStart"/>
            <w:r w:rsidRPr="00836B0F">
              <w:t>Chaetoceros</w:t>
            </w:r>
            <w:proofErr w:type="spellEnd"/>
            <w:r w:rsidRPr="00836B0F">
              <w:t xml:space="preserve"> </w:t>
            </w:r>
            <w:proofErr w:type="spellStart"/>
            <w:r w:rsidRPr="00836B0F">
              <w:t>curvisetus</w:t>
            </w:r>
            <w:proofErr w:type="spellEnd"/>
          </w:p>
        </w:tc>
        <w:tc>
          <w:tcPr>
            <w:tcW w:w="1708" w:type="dxa"/>
          </w:tcPr>
          <w:p w14:paraId="3BE39B71" w14:textId="77777777" w:rsidR="00BC0DD9" w:rsidRPr="00836B0F" w:rsidRDefault="00BC0DD9" w:rsidP="00AD08AA"/>
        </w:tc>
        <w:tc>
          <w:tcPr>
            <w:tcW w:w="1560" w:type="dxa"/>
          </w:tcPr>
          <w:p w14:paraId="25CF2049" w14:textId="77777777" w:rsidR="00BC0DD9" w:rsidRPr="00836B0F" w:rsidRDefault="00BC0DD9" w:rsidP="00AD08AA">
            <w:r w:rsidRPr="00836B0F">
              <w:t>+</w:t>
            </w:r>
          </w:p>
        </w:tc>
        <w:tc>
          <w:tcPr>
            <w:tcW w:w="1984" w:type="dxa"/>
          </w:tcPr>
          <w:p w14:paraId="16164905" w14:textId="77777777" w:rsidR="00BC0DD9" w:rsidRPr="00836B0F" w:rsidRDefault="00BC0DD9" w:rsidP="00AD08AA">
            <w:r w:rsidRPr="00836B0F">
              <w:t>+</w:t>
            </w:r>
          </w:p>
        </w:tc>
      </w:tr>
      <w:tr w:rsidR="00BC0DD9" w:rsidRPr="00836B0F" w14:paraId="29282680" w14:textId="77777777" w:rsidTr="00C77313">
        <w:trPr>
          <w:trHeight w:val="170"/>
        </w:trPr>
        <w:tc>
          <w:tcPr>
            <w:tcW w:w="0" w:type="auto"/>
            <w:noWrap/>
            <w:hideMark/>
          </w:tcPr>
          <w:p w14:paraId="3031E9C4" w14:textId="77777777" w:rsidR="00BC0DD9" w:rsidRPr="00836B0F" w:rsidRDefault="00BC0DD9" w:rsidP="00AD08AA">
            <w:proofErr w:type="spellStart"/>
            <w:r w:rsidRPr="00836B0F">
              <w:t>Chaetoceros</w:t>
            </w:r>
            <w:proofErr w:type="spellEnd"/>
            <w:r w:rsidRPr="00836B0F">
              <w:t xml:space="preserve"> </w:t>
            </w:r>
            <w:proofErr w:type="spellStart"/>
            <w:r w:rsidRPr="00836B0F">
              <w:t>danicus</w:t>
            </w:r>
            <w:proofErr w:type="spellEnd"/>
          </w:p>
        </w:tc>
        <w:tc>
          <w:tcPr>
            <w:tcW w:w="1708" w:type="dxa"/>
          </w:tcPr>
          <w:p w14:paraId="05E1C52B" w14:textId="77777777" w:rsidR="00BC0DD9" w:rsidRPr="00836B0F" w:rsidRDefault="00BC0DD9" w:rsidP="00AD08AA">
            <w:r w:rsidRPr="00836B0F">
              <w:t>+</w:t>
            </w:r>
          </w:p>
        </w:tc>
        <w:tc>
          <w:tcPr>
            <w:tcW w:w="1560" w:type="dxa"/>
          </w:tcPr>
          <w:p w14:paraId="4155C89B" w14:textId="77777777" w:rsidR="00BC0DD9" w:rsidRPr="00836B0F" w:rsidRDefault="00BC0DD9" w:rsidP="00AD08AA">
            <w:r w:rsidRPr="00836B0F">
              <w:t>+</w:t>
            </w:r>
          </w:p>
        </w:tc>
        <w:tc>
          <w:tcPr>
            <w:tcW w:w="1984" w:type="dxa"/>
          </w:tcPr>
          <w:p w14:paraId="12FDAED0" w14:textId="77777777" w:rsidR="00BC0DD9" w:rsidRPr="00836B0F" w:rsidRDefault="00BC0DD9" w:rsidP="00AD08AA">
            <w:r w:rsidRPr="00836B0F">
              <w:t>+</w:t>
            </w:r>
          </w:p>
        </w:tc>
      </w:tr>
      <w:tr w:rsidR="00BC0DD9" w:rsidRPr="00836B0F" w14:paraId="22C9BADA" w14:textId="77777777" w:rsidTr="00C77313">
        <w:trPr>
          <w:trHeight w:val="170"/>
        </w:trPr>
        <w:tc>
          <w:tcPr>
            <w:tcW w:w="0" w:type="auto"/>
            <w:noWrap/>
            <w:hideMark/>
          </w:tcPr>
          <w:p w14:paraId="0459B42D" w14:textId="77777777" w:rsidR="00BC0DD9" w:rsidRPr="00836B0F" w:rsidRDefault="00BC0DD9" w:rsidP="00AD08AA">
            <w:proofErr w:type="spellStart"/>
            <w:r w:rsidRPr="00836B0F">
              <w:t>Chaetoceros</w:t>
            </w:r>
            <w:proofErr w:type="spellEnd"/>
            <w:r w:rsidRPr="00836B0F">
              <w:t xml:space="preserve"> </w:t>
            </w:r>
            <w:proofErr w:type="spellStart"/>
            <w:r w:rsidRPr="00836B0F">
              <w:t>debilis</w:t>
            </w:r>
            <w:proofErr w:type="spellEnd"/>
          </w:p>
        </w:tc>
        <w:tc>
          <w:tcPr>
            <w:tcW w:w="1708" w:type="dxa"/>
          </w:tcPr>
          <w:p w14:paraId="0061D441" w14:textId="77777777" w:rsidR="00BC0DD9" w:rsidRPr="00836B0F" w:rsidRDefault="00BC0DD9" w:rsidP="00AD08AA">
            <w:r w:rsidRPr="00836B0F">
              <w:t>+</w:t>
            </w:r>
          </w:p>
        </w:tc>
        <w:tc>
          <w:tcPr>
            <w:tcW w:w="1560" w:type="dxa"/>
          </w:tcPr>
          <w:p w14:paraId="4418740A" w14:textId="77777777" w:rsidR="00BC0DD9" w:rsidRPr="00836B0F" w:rsidRDefault="00BC0DD9" w:rsidP="00AD08AA">
            <w:r w:rsidRPr="00836B0F">
              <w:t>+</w:t>
            </w:r>
          </w:p>
        </w:tc>
        <w:tc>
          <w:tcPr>
            <w:tcW w:w="1984" w:type="dxa"/>
          </w:tcPr>
          <w:p w14:paraId="792886D6" w14:textId="77777777" w:rsidR="00BC0DD9" w:rsidRPr="00836B0F" w:rsidRDefault="00BC0DD9" w:rsidP="00AD08AA">
            <w:r w:rsidRPr="00836B0F">
              <w:t>+</w:t>
            </w:r>
          </w:p>
        </w:tc>
      </w:tr>
      <w:tr w:rsidR="00BC0DD9" w:rsidRPr="00836B0F" w14:paraId="6F0B71C6" w14:textId="77777777" w:rsidTr="00C77313">
        <w:trPr>
          <w:trHeight w:val="170"/>
        </w:trPr>
        <w:tc>
          <w:tcPr>
            <w:tcW w:w="0" w:type="auto"/>
            <w:noWrap/>
            <w:hideMark/>
          </w:tcPr>
          <w:p w14:paraId="30120175" w14:textId="77777777" w:rsidR="00BC0DD9" w:rsidRPr="00836B0F" w:rsidRDefault="00BC0DD9" w:rsidP="00AD08AA">
            <w:proofErr w:type="spellStart"/>
            <w:r w:rsidRPr="00836B0F">
              <w:t>Chaetoceros</w:t>
            </w:r>
            <w:proofErr w:type="spellEnd"/>
            <w:r w:rsidRPr="00836B0F">
              <w:t xml:space="preserve"> </w:t>
            </w:r>
            <w:proofErr w:type="spellStart"/>
            <w:r w:rsidRPr="00836B0F">
              <w:t>denticulatus</w:t>
            </w:r>
            <w:proofErr w:type="spellEnd"/>
          </w:p>
        </w:tc>
        <w:tc>
          <w:tcPr>
            <w:tcW w:w="1708" w:type="dxa"/>
          </w:tcPr>
          <w:p w14:paraId="3DCEAB30" w14:textId="77777777" w:rsidR="00BC0DD9" w:rsidRPr="00836B0F" w:rsidRDefault="00BC0DD9" w:rsidP="00AD08AA"/>
        </w:tc>
        <w:tc>
          <w:tcPr>
            <w:tcW w:w="1560" w:type="dxa"/>
          </w:tcPr>
          <w:p w14:paraId="3C8A276E" w14:textId="77777777" w:rsidR="00BC0DD9" w:rsidRPr="00836B0F" w:rsidRDefault="00BC0DD9" w:rsidP="00AD08AA">
            <w:r w:rsidRPr="00836B0F">
              <w:t>+</w:t>
            </w:r>
          </w:p>
        </w:tc>
        <w:tc>
          <w:tcPr>
            <w:tcW w:w="1984" w:type="dxa"/>
          </w:tcPr>
          <w:p w14:paraId="1B177C62" w14:textId="77777777" w:rsidR="00BC0DD9" w:rsidRPr="00836B0F" w:rsidRDefault="00BC0DD9" w:rsidP="00AD08AA"/>
        </w:tc>
      </w:tr>
      <w:tr w:rsidR="00BC0DD9" w:rsidRPr="00836B0F" w14:paraId="5916838E" w14:textId="77777777" w:rsidTr="00C77313">
        <w:trPr>
          <w:trHeight w:val="170"/>
        </w:trPr>
        <w:tc>
          <w:tcPr>
            <w:tcW w:w="0" w:type="auto"/>
            <w:noWrap/>
            <w:hideMark/>
          </w:tcPr>
          <w:p w14:paraId="25189F49" w14:textId="77777777" w:rsidR="00BC0DD9" w:rsidRPr="00836B0F" w:rsidRDefault="00BC0DD9" w:rsidP="00AD08AA">
            <w:proofErr w:type="spellStart"/>
            <w:r w:rsidRPr="00836B0F">
              <w:t>Chaetoceros</w:t>
            </w:r>
            <w:proofErr w:type="spellEnd"/>
            <w:r w:rsidRPr="00836B0F">
              <w:t xml:space="preserve"> </w:t>
            </w:r>
            <w:proofErr w:type="spellStart"/>
            <w:r w:rsidRPr="00836B0F">
              <w:t>diversus</w:t>
            </w:r>
            <w:proofErr w:type="spellEnd"/>
          </w:p>
        </w:tc>
        <w:tc>
          <w:tcPr>
            <w:tcW w:w="1708" w:type="dxa"/>
          </w:tcPr>
          <w:p w14:paraId="3CA36BCB" w14:textId="77777777" w:rsidR="00BC0DD9" w:rsidRPr="00836B0F" w:rsidRDefault="00BC0DD9" w:rsidP="00AD08AA">
            <w:r w:rsidRPr="00836B0F">
              <w:t>+</w:t>
            </w:r>
          </w:p>
        </w:tc>
        <w:tc>
          <w:tcPr>
            <w:tcW w:w="1560" w:type="dxa"/>
          </w:tcPr>
          <w:p w14:paraId="646B0E08" w14:textId="77777777" w:rsidR="00BC0DD9" w:rsidRPr="00836B0F" w:rsidRDefault="00BC0DD9" w:rsidP="00AD08AA">
            <w:r w:rsidRPr="00836B0F">
              <w:t>+</w:t>
            </w:r>
          </w:p>
        </w:tc>
        <w:tc>
          <w:tcPr>
            <w:tcW w:w="1984" w:type="dxa"/>
          </w:tcPr>
          <w:p w14:paraId="7A062717" w14:textId="77777777" w:rsidR="00BC0DD9" w:rsidRPr="00836B0F" w:rsidRDefault="00BC0DD9" w:rsidP="00AD08AA">
            <w:r w:rsidRPr="00836B0F">
              <w:t>+</w:t>
            </w:r>
          </w:p>
        </w:tc>
      </w:tr>
      <w:tr w:rsidR="00BC0DD9" w:rsidRPr="00836B0F" w14:paraId="369625DB" w14:textId="77777777" w:rsidTr="00C77313">
        <w:trPr>
          <w:trHeight w:val="170"/>
        </w:trPr>
        <w:tc>
          <w:tcPr>
            <w:tcW w:w="0" w:type="auto"/>
            <w:noWrap/>
            <w:hideMark/>
          </w:tcPr>
          <w:p w14:paraId="4FC1D57F" w14:textId="77777777" w:rsidR="00BC0DD9" w:rsidRPr="00836B0F" w:rsidRDefault="00BC0DD9" w:rsidP="00AD08AA">
            <w:proofErr w:type="spellStart"/>
            <w:r w:rsidRPr="00836B0F">
              <w:t>Chaetoceros</w:t>
            </w:r>
            <w:proofErr w:type="spellEnd"/>
            <w:r w:rsidRPr="00836B0F">
              <w:t xml:space="preserve"> </w:t>
            </w:r>
            <w:proofErr w:type="spellStart"/>
            <w:r w:rsidRPr="00836B0F">
              <w:t>lacinosus</w:t>
            </w:r>
            <w:proofErr w:type="spellEnd"/>
          </w:p>
        </w:tc>
        <w:tc>
          <w:tcPr>
            <w:tcW w:w="1708" w:type="dxa"/>
          </w:tcPr>
          <w:p w14:paraId="5A284D17" w14:textId="77777777" w:rsidR="00BC0DD9" w:rsidRPr="00836B0F" w:rsidRDefault="00BC0DD9" w:rsidP="00AD08AA">
            <w:r w:rsidRPr="00836B0F">
              <w:t>+</w:t>
            </w:r>
          </w:p>
        </w:tc>
        <w:tc>
          <w:tcPr>
            <w:tcW w:w="1560" w:type="dxa"/>
          </w:tcPr>
          <w:p w14:paraId="57225108" w14:textId="77777777" w:rsidR="00BC0DD9" w:rsidRPr="00836B0F" w:rsidRDefault="00BC0DD9" w:rsidP="00AD08AA">
            <w:r w:rsidRPr="00836B0F">
              <w:t>+</w:t>
            </w:r>
          </w:p>
        </w:tc>
        <w:tc>
          <w:tcPr>
            <w:tcW w:w="1984" w:type="dxa"/>
          </w:tcPr>
          <w:p w14:paraId="5A8B8C67" w14:textId="77777777" w:rsidR="00BC0DD9" w:rsidRPr="00836B0F" w:rsidRDefault="00BC0DD9" w:rsidP="00AD08AA">
            <w:r w:rsidRPr="00836B0F">
              <w:t>+</w:t>
            </w:r>
          </w:p>
        </w:tc>
      </w:tr>
      <w:tr w:rsidR="00BC0DD9" w:rsidRPr="00836B0F" w14:paraId="01C7025D" w14:textId="77777777" w:rsidTr="00C77313">
        <w:trPr>
          <w:trHeight w:val="170"/>
        </w:trPr>
        <w:tc>
          <w:tcPr>
            <w:tcW w:w="0" w:type="auto"/>
            <w:noWrap/>
            <w:hideMark/>
          </w:tcPr>
          <w:p w14:paraId="3937259D" w14:textId="77777777" w:rsidR="00BC0DD9" w:rsidRPr="00836B0F" w:rsidRDefault="00BC0DD9" w:rsidP="00AD08AA">
            <w:proofErr w:type="spellStart"/>
            <w:r w:rsidRPr="00836B0F">
              <w:t>Chaetoceros</w:t>
            </w:r>
            <w:proofErr w:type="spellEnd"/>
            <w:r w:rsidRPr="00836B0F">
              <w:t xml:space="preserve"> </w:t>
            </w:r>
            <w:proofErr w:type="spellStart"/>
            <w:r w:rsidRPr="00836B0F">
              <w:t>lorenzianus</w:t>
            </w:r>
            <w:proofErr w:type="spellEnd"/>
          </w:p>
        </w:tc>
        <w:tc>
          <w:tcPr>
            <w:tcW w:w="1708" w:type="dxa"/>
          </w:tcPr>
          <w:p w14:paraId="13AAD6D3" w14:textId="77777777" w:rsidR="00BC0DD9" w:rsidRPr="00836B0F" w:rsidRDefault="00BC0DD9" w:rsidP="00AD08AA">
            <w:r w:rsidRPr="00836B0F">
              <w:t>+</w:t>
            </w:r>
          </w:p>
        </w:tc>
        <w:tc>
          <w:tcPr>
            <w:tcW w:w="1560" w:type="dxa"/>
          </w:tcPr>
          <w:p w14:paraId="1C000784" w14:textId="77777777" w:rsidR="00BC0DD9" w:rsidRPr="00836B0F" w:rsidRDefault="00BC0DD9" w:rsidP="00AD08AA"/>
        </w:tc>
        <w:tc>
          <w:tcPr>
            <w:tcW w:w="1984" w:type="dxa"/>
          </w:tcPr>
          <w:p w14:paraId="482D0288" w14:textId="77777777" w:rsidR="00BC0DD9" w:rsidRPr="00836B0F" w:rsidRDefault="00BC0DD9" w:rsidP="00AD08AA">
            <w:r w:rsidRPr="00836B0F">
              <w:t>+</w:t>
            </w:r>
          </w:p>
        </w:tc>
      </w:tr>
      <w:tr w:rsidR="00BC0DD9" w:rsidRPr="00836B0F" w14:paraId="0AD1FD65" w14:textId="77777777" w:rsidTr="00C77313">
        <w:trPr>
          <w:trHeight w:val="170"/>
        </w:trPr>
        <w:tc>
          <w:tcPr>
            <w:tcW w:w="0" w:type="auto"/>
            <w:noWrap/>
            <w:hideMark/>
          </w:tcPr>
          <w:p w14:paraId="4AB24CED" w14:textId="77777777" w:rsidR="00BC0DD9" w:rsidRPr="00836B0F" w:rsidRDefault="00BC0DD9" w:rsidP="00AD08AA">
            <w:proofErr w:type="spellStart"/>
            <w:r w:rsidRPr="00836B0F">
              <w:t>Chaetoceros</w:t>
            </w:r>
            <w:proofErr w:type="spellEnd"/>
            <w:r w:rsidRPr="00836B0F">
              <w:t xml:space="preserve"> </w:t>
            </w:r>
            <w:proofErr w:type="spellStart"/>
            <w:r w:rsidRPr="00836B0F">
              <w:t>paradoxus</w:t>
            </w:r>
            <w:proofErr w:type="spellEnd"/>
          </w:p>
        </w:tc>
        <w:tc>
          <w:tcPr>
            <w:tcW w:w="1708" w:type="dxa"/>
          </w:tcPr>
          <w:p w14:paraId="353E0135" w14:textId="77777777" w:rsidR="00BC0DD9" w:rsidRPr="00836B0F" w:rsidRDefault="00BC0DD9" w:rsidP="00AD08AA">
            <w:r w:rsidRPr="00836B0F">
              <w:t>+</w:t>
            </w:r>
          </w:p>
        </w:tc>
        <w:tc>
          <w:tcPr>
            <w:tcW w:w="1560" w:type="dxa"/>
          </w:tcPr>
          <w:p w14:paraId="26C12852" w14:textId="77777777" w:rsidR="00BC0DD9" w:rsidRPr="00836B0F" w:rsidRDefault="00BC0DD9" w:rsidP="00AD08AA"/>
        </w:tc>
        <w:tc>
          <w:tcPr>
            <w:tcW w:w="1984" w:type="dxa"/>
          </w:tcPr>
          <w:p w14:paraId="5B349200" w14:textId="77777777" w:rsidR="00BC0DD9" w:rsidRPr="00836B0F" w:rsidRDefault="00BC0DD9" w:rsidP="00AD08AA"/>
        </w:tc>
      </w:tr>
      <w:tr w:rsidR="00BC0DD9" w:rsidRPr="00836B0F" w14:paraId="6856E624" w14:textId="77777777" w:rsidTr="00C77313">
        <w:trPr>
          <w:trHeight w:val="170"/>
        </w:trPr>
        <w:tc>
          <w:tcPr>
            <w:tcW w:w="0" w:type="auto"/>
            <w:noWrap/>
            <w:hideMark/>
          </w:tcPr>
          <w:p w14:paraId="34F2B4AE" w14:textId="77777777" w:rsidR="00BC0DD9" w:rsidRPr="00836B0F" w:rsidRDefault="00BC0DD9" w:rsidP="00AD08AA">
            <w:proofErr w:type="spellStart"/>
            <w:r w:rsidRPr="00836B0F">
              <w:t>Chaetoceros</w:t>
            </w:r>
            <w:proofErr w:type="spellEnd"/>
            <w:r w:rsidRPr="00836B0F">
              <w:t xml:space="preserve"> </w:t>
            </w:r>
            <w:proofErr w:type="spellStart"/>
            <w:r w:rsidRPr="00836B0F">
              <w:t>peruvianus</w:t>
            </w:r>
            <w:proofErr w:type="spellEnd"/>
          </w:p>
        </w:tc>
        <w:tc>
          <w:tcPr>
            <w:tcW w:w="1708" w:type="dxa"/>
          </w:tcPr>
          <w:p w14:paraId="5E0A3866" w14:textId="77777777" w:rsidR="00BC0DD9" w:rsidRPr="00836B0F" w:rsidRDefault="00BC0DD9" w:rsidP="00AD08AA">
            <w:r w:rsidRPr="00836B0F">
              <w:t>+</w:t>
            </w:r>
          </w:p>
        </w:tc>
        <w:tc>
          <w:tcPr>
            <w:tcW w:w="1560" w:type="dxa"/>
          </w:tcPr>
          <w:p w14:paraId="49227BF1" w14:textId="77777777" w:rsidR="00BC0DD9" w:rsidRPr="00836B0F" w:rsidRDefault="00BC0DD9" w:rsidP="00AD08AA">
            <w:r w:rsidRPr="00836B0F">
              <w:t>+</w:t>
            </w:r>
          </w:p>
        </w:tc>
        <w:tc>
          <w:tcPr>
            <w:tcW w:w="1984" w:type="dxa"/>
          </w:tcPr>
          <w:p w14:paraId="4AF9B30D" w14:textId="77777777" w:rsidR="00BC0DD9" w:rsidRPr="00836B0F" w:rsidRDefault="00BC0DD9" w:rsidP="00AD08AA">
            <w:r w:rsidRPr="00836B0F">
              <w:t>+</w:t>
            </w:r>
          </w:p>
        </w:tc>
      </w:tr>
      <w:tr w:rsidR="00BC0DD9" w:rsidRPr="00836B0F" w14:paraId="380C621E" w14:textId="77777777" w:rsidTr="00C77313">
        <w:trPr>
          <w:trHeight w:val="170"/>
        </w:trPr>
        <w:tc>
          <w:tcPr>
            <w:tcW w:w="0" w:type="auto"/>
            <w:noWrap/>
            <w:hideMark/>
          </w:tcPr>
          <w:p w14:paraId="68C7ECE9" w14:textId="77777777" w:rsidR="00BC0DD9" w:rsidRPr="00836B0F" w:rsidRDefault="00BC0DD9" w:rsidP="00AD08AA">
            <w:proofErr w:type="spellStart"/>
            <w:r w:rsidRPr="00836B0F">
              <w:t>Chaetoceros</w:t>
            </w:r>
            <w:proofErr w:type="spellEnd"/>
            <w:r w:rsidRPr="00836B0F">
              <w:t xml:space="preserve"> </w:t>
            </w:r>
            <w:proofErr w:type="spellStart"/>
            <w:r w:rsidRPr="00836B0F">
              <w:t>protuberans</w:t>
            </w:r>
            <w:proofErr w:type="spellEnd"/>
          </w:p>
        </w:tc>
        <w:tc>
          <w:tcPr>
            <w:tcW w:w="1708" w:type="dxa"/>
          </w:tcPr>
          <w:p w14:paraId="58D88DD2" w14:textId="77777777" w:rsidR="00BC0DD9" w:rsidRPr="00836B0F" w:rsidRDefault="00BC0DD9" w:rsidP="00AD08AA"/>
        </w:tc>
        <w:tc>
          <w:tcPr>
            <w:tcW w:w="1560" w:type="dxa"/>
          </w:tcPr>
          <w:p w14:paraId="06C58FB4" w14:textId="77777777" w:rsidR="00BC0DD9" w:rsidRPr="00836B0F" w:rsidRDefault="00BC0DD9" w:rsidP="00AD08AA">
            <w:r w:rsidRPr="00836B0F">
              <w:t>+</w:t>
            </w:r>
          </w:p>
        </w:tc>
        <w:tc>
          <w:tcPr>
            <w:tcW w:w="1984" w:type="dxa"/>
          </w:tcPr>
          <w:p w14:paraId="64269AC5" w14:textId="77777777" w:rsidR="00BC0DD9" w:rsidRPr="00836B0F" w:rsidRDefault="00BC0DD9" w:rsidP="00AD08AA">
            <w:r w:rsidRPr="00836B0F">
              <w:t>+</w:t>
            </w:r>
          </w:p>
        </w:tc>
      </w:tr>
      <w:tr w:rsidR="00BC0DD9" w:rsidRPr="00836B0F" w14:paraId="1A4FFA6D" w14:textId="77777777" w:rsidTr="00C77313">
        <w:trPr>
          <w:trHeight w:val="170"/>
        </w:trPr>
        <w:tc>
          <w:tcPr>
            <w:tcW w:w="0" w:type="auto"/>
            <w:noWrap/>
            <w:hideMark/>
          </w:tcPr>
          <w:p w14:paraId="4E1CD79D" w14:textId="77777777" w:rsidR="00BC0DD9" w:rsidRPr="00836B0F" w:rsidRDefault="00BC0DD9" w:rsidP="00AD08AA">
            <w:proofErr w:type="spellStart"/>
            <w:r w:rsidRPr="00836B0F">
              <w:t>Chaetoceros</w:t>
            </w:r>
            <w:proofErr w:type="spellEnd"/>
            <w:r w:rsidRPr="00836B0F">
              <w:t xml:space="preserve"> </w:t>
            </w:r>
            <w:proofErr w:type="spellStart"/>
            <w:r w:rsidRPr="00836B0F">
              <w:t>pseudocurvisetus</w:t>
            </w:r>
            <w:proofErr w:type="spellEnd"/>
          </w:p>
        </w:tc>
        <w:tc>
          <w:tcPr>
            <w:tcW w:w="1708" w:type="dxa"/>
          </w:tcPr>
          <w:p w14:paraId="43887D26" w14:textId="77777777" w:rsidR="00BC0DD9" w:rsidRPr="00836B0F" w:rsidRDefault="00BC0DD9" w:rsidP="00AD08AA">
            <w:r w:rsidRPr="00836B0F">
              <w:t>+</w:t>
            </w:r>
          </w:p>
        </w:tc>
        <w:tc>
          <w:tcPr>
            <w:tcW w:w="1560" w:type="dxa"/>
          </w:tcPr>
          <w:p w14:paraId="6635EFD9" w14:textId="77777777" w:rsidR="00BC0DD9" w:rsidRPr="00836B0F" w:rsidRDefault="00BC0DD9" w:rsidP="00AD08AA">
            <w:r w:rsidRPr="00836B0F">
              <w:t>+</w:t>
            </w:r>
          </w:p>
        </w:tc>
        <w:tc>
          <w:tcPr>
            <w:tcW w:w="1984" w:type="dxa"/>
          </w:tcPr>
          <w:p w14:paraId="3E3F37E4" w14:textId="77777777" w:rsidR="00BC0DD9" w:rsidRPr="00836B0F" w:rsidRDefault="00BC0DD9" w:rsidP="00AD08AA"/>
        </w:tc>
      </w:tr>
      <w:tr w:rsidR="00BC0DD9" w:rsidRPr="00836B0F" w14:paraId="5E76AE9A" w14:textId="77777777" w:rsidTr="00C77313">
        <w:trPr>
          <w:trHeight w:val="170"/>
        </w:trPr>
        <w:tc>
          <w:tcPr>
            <w:tcW w:w="0" w:type="auto"/>
            <w:noWrap/>
            <w:hideMark/>
          </w:tcPr>
          <w:p w14:paraId="0946DDD9" w14:textId="77777777" w:rsidR="00BC0DD9" w:rsidRPr="00836B0F" w:rsidRDefault="00BC0DD9" w:rsidP="00AD08AA">
            <w:proofErr w:type="spellStart"/>
            <w:r w:rsidRPr="00836B0F">
              <w:t>Chaetoceros</w:t>
            </w:r>
            <w:proofErr w:type="spellEnd"/>
            <w:r w:rsidRPr="00836B0F">
              <w:t xml:space="preserve"> </w:t>
            </w:r>
            <w:proofErr w:type="spellStart"/>
            <w:r w:rsidRPr="00836B0F">
              <w:t>radicans</w:t>
            </w:r>
            <w:proofErr w:type="spellEnd"/>
          </w:p>
        </w:tc>
        <w:tc>
          <w:tcPr>
            <w:tcW w:w="1708" w:type="dxa"/>
          </w:tcPr>
          <w:p w14:paraId="7EB994C9" w14:textId="77777777" w:rsidR="00BC0DD9" w:rsidRPr="00836B0F" w:rsidRDefault="00BC0DD9" w:rsidP="00AD08AA"/>
        </w:tc>
        <w:tc>
          <w:tcPr>
            <w:tcW w:w="1560" w:type="dxa"/>
          </w:tcPr>
          <w:p w14:paraId="308DE3BF" w14:textId="77777777" w:rsidR="00BC0DD9" w:rsidRPr="00836B0F" w:rsidRDefault="00BC0DD9" w:rsidP="00AD08AA">
            <w:r w:rsidRPr="00836B0F">
              <w:t>+</w:t>
            </w:r>
          </w:p>
        </w:tc>
        <w:tc>
          <w:tcPr>
            <w:tcW w:w="1984" w:type="dxa"/>
          </w:tcPr>
          <w:p w14:paraId="4E66F29F" w14:textId="77777777" w:rsidR="00BC0DD9" w:rsidRPr="00836B0F" w:rsidRDefault="00BC0DD9" w:rsidP="00AD08AA">
            <w:r w:rsidRPr="00836B0F">
              <w:t>+</w:t>
            </w:r>
          </w:p>
        </w:tc>
      </w:tr>
      <w:tr w:rsidR="00BC0DD9" w:rsidRPr="00836B0F" w14:paraId="5FCC82CC" w14:textId="77777777" w:rsidTr="00C77313">
        <w:trPr>
          <w:trHeight w:val="170"/>
        </w:trPr>
        <w:tc>
          <w:tcPr>
            <w:tcW w:w="0" w:type="auto"/>
            <w:noWrap/>
            <w:hideMark/>
          </w:tcPr>
          <w:p w14:paraId="0A1538EB" w14:textId="77777777" w:rsidR="00BC0DD9" w:rsidRPr="00836B0F" w:rsidRDefault="00BC0DD9" w:rsidP="00AD08AA">
            <w:proofErr w:type="spellStart"/>
            <w:r w:rsidRPr="00836B0F">
              <w:t>Chaetoceros</w:t>
            </w:r>
            <w:proofErr w:type="spellEnd"/>
            <w:r w:rsidRPr="00836B0F">
              <w:t xml:space="preserve"> </w:t>
            </w:r>
            <w:proofErr w:type="spellStart"/>
            <w:r w:rsidRPr="00836B0F">
              <w:t>subtilis</w:t>
            </w:r>
            <w:proofErr w:type="spellEnd"/>
          </w:p>
        </w:tc>
        <w:tc>
          <w:tcPr>
            <w:tcW w:w="1708" w:type="dxa"/>
          </w:tcPr>
          <w:p w14:paraId="6B354338" w14:textId="77777777" w:rsidR="00BC0DD9" w:rsidRPr="00836B0F" w:rsidRDefault="00BC0DD9" w:rsidP="00AD08AA">
            <w:r w:rsidRPr="00836B0F">
              <w:t>+</w:t>
            </w:r>
          </w:p>
        </w:tc>
        <w:tc>
          <w:tcPr>
            <w:tcW w:w="1560" w:type="dxa"/>
          </w:tcPr>
          <w:p w14:paraId="7560AFDB" w14:textId="77777777" w:rsidR="00BC0DD9" w:rsidRPr="00836B0F" w:rsidRDefault="00BC0DD9" w:rsidP="00AD08AA">
            <w:r w:rsidRPr="00836B0F">
              <w:t>+</w:t>
            </w:r>
          </w:p>
        </w:tc>
        <w:tc>
          <w:tcPr>
            <w:tcW w:w="1984" w:type="dxa"/>
          </w:tcPr>
          <w:p w14:paraId="19474FC9" w14:textId="77777777" w:rsidR="00BC0DD9" w:rsidRPr="00836B0F" w:rsidRDefault="00BC0DD9" w:rsidP="00AD08AA">
            <w:r w:rsidRPr="00836B0F">
              <w:t>+</w:t>
            </w:r>
          </w:p>
        </w:tc>
      </w:tr>
      <w:tr w:rsidR="00BC0DD9" w:rsidRPr="00836B0F" w14:paraId="0CAD66F4" w14:textId="77777777" w:rsidTr="00C77313">
        <w:trPr>
          <w:trHeight w:val="170"/>
        </w:trPr>
        <w:tc>
          <w:tcPr>
            <w:tcW w:w="0" w:type="auto"/>
            <w:noWrap/>
            <w:hideMark/>
          </w:tcPr>
          <w:p w14:paraId="43C2AF77" w14:textId="77777777" w:rsidR="00BC0DD9" w:rsidRPr="00836B0F" w:rsidRDefault="00BC0DD9" w:rsidP="00AD08AA">
            <w:proofErr w:type="spellStart"/>
            <w:r w:rsidRPr="00836B0F">
              <w:t>Coscinodiscales</w:t>
            </w:r>
            <w:proofErr w:type="spellEnd"/>
          </w:p>
        </w:tc>
        <w:tc>
          <w:tcPr>
            <w:tcW w:w="1708" w:type="dxa"/>
          </w:tcPr>
          <w:p w14:paraId="1ED23C87" w14:textId="77777777" w:rsidR="00BC0DD9" w:rsidRPr="00836B0F" w:rsidRDefault="00BC0DD9" w:rsidP="00AD08AA"/>
        </w:tc>
        <w:tc>
          <w:tcPr>
            <w:tcW w:w="1560" w:type="dxa"/>
          </w:tcPr>
          <w:p w14:paraId="0268C7C9" w14:textId="77777777" w:rsidR="00BC0DD9" w:rsidRPr="00836B0F" w:rsidRDefault="00BC0DD9" w:rsidP="00AD08AA"/>
        </w:tc>
        <w:tc>
          <w:tcPr>
            <w:tcW w:w="1984" w:type="dxa"/>
          </w:tcPr>
          <w:p w14:paraId="08C51B1A" w14:textId="77777777" w:rsidR="00BC0DD9" w:rsidRPr="00836B0F" w:rsidRDefault="00BC0DD9" w:rsidP="00AD08AA"/>
        </w:tc>
      </w:tr>
      <w:tr w:rsidR="00BC0DD9" w:rsidRPr="00836B0F" w14:paraId="73440D4D" w14:textId="77777777" w:rsidTr="00C77313">
        <w:trPr>
          <w:trHeight w:val="170"/>
        </w:trPr>
        <w:tc>
          <w:tcPr>
            <w:tcW w:w="0" w:type="auto"/>
            <w:noWrap/>
            <w:hideMark/>
          </w:tcPr>
          <w:p w14:paraId="73535314" w14:textId="77777777" w:rsidR="00BC0DD9" w:rsidRPr="00836B0F" w:rsidRDefault="00BC0DD9" w:rsidP="00AD08AA">
            <w:proofErr w:type="spellStart"/>
            <w:proofErr w:type="gramStart"/>
            <w:r w:rsidRPr="00836B0F">
              <w:t>Actinocyclus</w:t>
            </w:r>
            <w:proofErr w:type="spellEnd"/>
            <w:r w:rsidRPr="00836B0F">
              <w:t xml:space="preserve">  </w:t>
            </w:r>
            <w:proofErr w:type="spellStart"/>
            <w:r w:rsidRPr="00836B0F">
              <w:t>sp</w:t>
            </w:r>
            <w:proofErr w:type="spellEnd"/>
            <w:proofErr w:type="gramEnd"/>
          </w:p>
        </w:tc>
        <w:tc>
          <w:tcPr>
            <w:tcW w:w="1708" w:type="dxa"/>
          </w:tcPr>
          <w:p w14:paraId="5EA71CE7" w14:textId="77777777" w:rsidR="00BC0DD9" w:rsidRPr="00836B0F" w:rsidRDefault="00BC0DD9" w:rsidP="00AD08AA">
            <w:r w:rsidRPr="00836B0F">
              <w:t>+</w:t>
            </w:r>
          </w:p>
        </w:tc>
        <w:tc>
          <w:tcPr>
            <w:tcW w:w="1560" w:type="dxa"/>
          </w:tcPr>
          <w:p w14:paraId="4C0CBFC8" w14:textId="77777777" w:rsidR="00BC0DD9" w:rsidRPr="00836B0F" w:rsidRDefault="00BC0DD9" w:rsidP="00AD08AA">
            <w:r w:rsidRPr="00836B0F">
              <w:t>+</w:t>
            </w:r>
          </w:p>
        </w:tc>
        <w:tc>
          <w:tcPr>
            <w:tcW w:w="1984" w:type="dxa"/>
          </w:tcPr>
          <w:p w14:paraId="20262AC8" w14:textId="77777777" w:rsidR="00BC0DD9" w:rsidRPr="00836B0F" w:rsidRDefault="00BC0DD9" w:rsidP="00AD08AA"/>
        </w:tc>
      </w:tr>
      <w:tr w:rsidR="00BC0DD9" w:rsidRPr="00836B0F" w14:paraId="2001BBF8" w14:textId="77777777" w:rsidTr="00C77313">
        <w:trPr>
          <w:trHeight w:val="170"/>
        </w:trPr>
        <w:tc>
          <w:tcPr>
            <w:tcW w:w="0" w:type="auto"/>
            <w:noWrap/>
            <w:hideMark/>
          </w:tcPr>
          <w:p w14:paraId="14BF2A3A" w14:textId="77777777" w:rsidR="00BC0DD9" w:rsidRPr="00836B0F" w:rsidRDefault="00BC0DD9" w:rsidP="00AD08AA">
            <w:proofErr w:type="spellStart"/>
            <w:r w:rsidRPr="00836B0F">
              <w:t>Actinoptychus</w:t>
            </w:r>
            <w:proofErr w:type="spellEnd"/>
            <w:r w:rsidRPr="00836B0F">
              <w:t xml:space="preserve"> </w:t>
            </w:r>
            <w:proofErr w:type="spellStart"/>
            <w:r w:rsidRPr="00836B0F">
              <w:t>senarius</w:t>
            </w:r>
            <w:proofErr w:type="spellEnd"/>
          </w:p>
        </w:tc>
        <w:tc>
          <w:tcPr>
            <w:tcW w:w="1708" w:type="dxa"/>
          </w:tcPr>
          <w:p w14:paraId="04C3B23D" w14:textId="77777777" w:rsidR="00BC0DD9" w:rsidRPr="00836B0F" w:rsidRDefault="00BC0DD9" w:rsidP="00AD08AA">
            <w:r w:rsidRPr="00836B0F">
              <w:t>+</w:t>
            </w:r>
          </w:p>
        </w:tc>
        <w:tc>
          <w:tcPr>
            <w:tcW w:w="1560" w:type="dxa"/>
          </w:tcPr>
          <w:p w14:paraId="6299865B" w14:textId="77777777" w:rsidR="00BC0DD9" w:rsidRPr="00836B0F" w:rsidRDefault="00BC0DD9" w:rsidP="00AD08AA">
            <w:r w:rsidRPr="00836B0F">
              <w:t>+</w:t>
            </w:r>
          </w:p>
        </w:tc>
        <w:tc>
          <w:tcPr>
            <w:tcW w:w="1984" w:type="dxa"/>
          </w:tcPr>
          <w:p w14:paraId="36C433BD" w14:textId="77777777" w:rsidR="00BC0DD9" w:rsidRPr="00836B0F" w:rsidRDefault="00BC0DD9" w:rsidP="00AD08AA">
            <w:r w:rsidRPr="00836B0F">
              <w:t>+</w:t>
            </w:r>
          </w:p>
        </w:tc>
      </w:tr>
      <w:tr w:rsidR="00BC0DD9" w:rsidRPr="00836B0F" w14:paraId="11717EB8" w14:textId="77777777" w:rsidTr="00C77313">
        <w:trPr>
          <w:trHeight w:val="170"/>
        </w:trPr>
        <w:tc>
          <w:tcPr>
            <w:tcW w:w="0" w:type="auto"/>
            <w:noWrap/>
            <w:hideMark/>
          </w:tcPr>
          <w:p w14:paraId="7D94D88E" w14:textId="77777777" w:rsidR="00BC0DD9" w:rsidRPr="00836B0F" w:rsidRDefault="00BC0DD9" w:rsidP="00AD08AA">
            <w:proofErr w:type="spellStart"/>
            <w:r w:rsidRPr="00836B0F">
              <w:t>Aulacodiscus</w:t>
            </w:r>
            <w:proofErr w:type="spellEnd"/>
            <w:r w:rsidRPr="00836B0F">
              <w:t xml:space="preserve"> </w:t>
            </w:r>
            <w:proofErr w:type="spellStart"/>
            <w:r w:rsidRPr="00836B0F">
              <w:t>archangelskianus</w:t>
            </w:r>
            <w:proofErr w:type="spellEnd"/>
          </w:p>
        </w:tc>
        <w:tc>
          <w:tcPr>
            <w:tcW w:w="1708" w:type="dxa"/>
          </w:tcPr>
          <w:p w14:paraId="5244BA05" w14:textId="77777777" w:rsidR="00BC0DD9" w:rsidRPr="00836B0F" w:rsidRDefault="00BC0DD9" w:rsidP="00AD08AA"/>
        </w:tc>
        <w:tc>
          <w:tcPr>
            <w:tcW w:w="1560" w:type="dxa"/>
          </w:tcPr>
          <w:p w14:paraId="31A1242A" w14:textId="77777777" w:rsidR="00BC0DD9" w:rsidRPr="00836B0F" w:rsidRDefault="00BC0DD9" w:rsidP="00AD08AA">
            <w:r w:rsidRPr="00836B0F">
              <w:t>+</w:t>
            </w:r>
          </w:p>
        </w:tc>
        <w:tc>
          <w:tcPr>
            <w:tcW w:w="1984" w:type="dxa"/>
          </w:tcPr>
          <w:p w14:paraId="0DF52AA4" w14:textId="77777777" w:rsidR="00BC0DD9" w:rsidRPr="00836B0F" w:rsidRDefault="00BC0DD9" w:rsidP="00AD08AA">
            <w:r w:rsidRPr="00836B0F">
              <w:t>+</w:t>
            </w:r>
          </w:p>
        </w:tc>
      </w:tr>
      <w:tr w:rsidR="00BC0DD9" w:rsidRPr="00836B0F" w14:paraId="1287CD9F" w14:textId="77777777" w:rsidTr="00C77313">
        <w:trPr>
          <w:trHeight w:val="170"/>
        </w:trPr>
        <w:tc>
          <w:tcPr>
            <w:tcW w:w="0" w:type="auto"/>
            <w:noWrap/>
            <w:hideMark/>
          </w:tcPr>
          <w:p w14:paraId="4A17019B" w14:textId="77777777" w:rsidR="00BC0DD9" w:rsidRPr="00836B0F" w:rsidRDefault="00BC0DD9" w:rsidP="00AD08AA">
            <w:proofErr w:type="spellStart"/>
            <w:r w:rsidRPr="00836B0F">
              <w:t>Aulacodiscus</w:t>
            </w:r>
            <w:proofErr w:type="spellEnd"/>
            <w:r w:rsidRPr="00836B0F">
              <w:t xml:space="preserve"> </w:t>
            </w:r>
            <w:proofErr w:type="spellStart"/>
            <w:r w:rsidRPr="00836B0F">
              <w:t>kittonii</w:t>
            </w:r>
            <w:proofErr w:type="spellEnd"/>
          </w:p>
        </w:tc>
        <w:tc>
          <w:tcPr>
            <w:tcW w:w="1708" w:type="dxa"/>
          </w:tcPr>
          <w:p w14:paraId="6FA569F4" w14:textId="77777777" w:rsidR="00BC0DD9" w:rsidRPr="00836B0F" w:rsidRDefault="00BC0DD9" w:rsidP="00AD08AA">
            <w:r w:rsidRPr="00836B0F">
              <w:t>+</w:t>
            </w:r>
          </w:p>
        </w:tc>
        <w:tc>
          <w:tcPr>
            <w:tcW w:w="1560" w:type="dxa"/>
          </w:tcPr>
          <w:p w14:paraId="37DE9CE5" w14:textId="77777777" w:rsidR="00BC0DD9" w:rsidRPr="00836B0F" w:rsidRDefault="00BC0DD9" w:rsidP="00AD08AA">
            <w:r w:rsidRPr="00836B0F">
              <w:t>+</w:t>
            </w:r>
          </w:p>
        </w:tc>
        <w:tc>
          <w:tcPr>
            <w:tcW w:w="1984" w:type="dxa"/>
          </w:tcPr>
          <w:p w14:paraId="7235BC5A" w14:textId="77777777" w:rsidR="00BC0DD9" w:rsidRPr="00836B0F" w:rsidRDefault="00BC0DD9" w:rsidP="00AD08AA"/>
        </w:tc>
      </w:tr>
      <w:tr w:rsidR="00BC0DD9" w:rsidRPr="00836B0F" w14:paraId="69E6D38F" w14:textId="77777777" w:rsidTr="00C77313">
        <w:trPr>
          <w:trHeight w:val="170"/>
        </w:trPr>
        <w:tc>
          <w:tcPr>
            <w:tcW w:w="0" w:type="auto"/>
            <w:noWrap/>
            <w:hideMark/>
          </w:tcPr>
          <w:p w14:paraId="7EE8093A" w14:textId="77777777" w:rsidR="00BC0DD9" w:rsidRPr="00836B0F" w:rsidRDefault="00BC0DD9" w:rsidP="00AD08AA">
            <w:proofErr w:type="spellStart"/>
            <w:r w:rsidRPr="00836B0F">
              <w:t>Coscinodiscopsis</w:t>
            </w:r>
            <w:proofErr w:type="spellEnd"/>
            <w:r w:rsidRPr="00836B0F">
              <w:t xml:space="preserve"> </w:t>
            </w:r>
            <w:proofErr w:type="spellStart"/>
            <w:r w:rsidRPr="00836B0F">
              <w:t>sp</w:t>
            </w:r>
            <w:proofErr w:type="spellEnd"/>
          </w:p>
        </w:tc>
        <w:tc>
          <w:tcPr>
            <w:tcW w:w="1708" w:type="dxa"/>
          </w:tcPr>
          <w:p w14:paraId="26B6E651" w14:textId="77777777" w:rsidR="00BC0DD9" w:rsidRPr="00836B0F" w:rsidRDefault="00BC0DD9" w:rsidP="00AD08AA">
            <w:r w:rsidRPr="00836B0F">
              <w:t>+</w:t>
            </w:r>
          </w:p>
        </w:tc>
        <w:tc>
          <w:tcPr>
            <w:tcW w:w="1560" w:type="dxa"/>
          </w:tcPr>
          <w:p w14:paraId="51AE68CC" w14:textId="77777777" w:rsidR="00BC0DD9" w:rsidRPr="00836B0F" w:rsidRDefault="00BC0DD9" w:rsidP="00AD08AA">
            <w:r w:rsidRPr="00836B0F">
              <w:t>+</w:t>
            </w:r>
          </w:p>
        </w:tc>
        <w:tc>
          <w:tcPr>
            <w:tcW w:w="1984" w:type="dxa"/>
          </w:tcPr>
          <w:p w14:paraId="2AF73CDE" w14:textId="77777777" w:rsidR="00BC0DD9" w:rsidRPr="00836B0F" w:rsidRDefault="00BC0DD9" w:rsidP="00AD08AA">
            <w:r w:rsidRPr="00836B0F">
              <w:t>+</w:t>
            </w:r>
          </w:p>
        </w:tc>
      </w:tr>
      <w:tr w:rsidR="00BC0DD9" w:rsidRPr="00836B0F" w14:paraId="1010DD6F" w14:textId="77777777" w:rsidTr="00C77313">
        <w:trPr>
          <w:trHeight w:val="170"/>
        </w:trPr>
        <w:tc>
          <w:tcPr>
            <w:tcW w:w="0" w:type="auto"/>
            <w:noWrap/>
            <w:hideMark/>
          </w:tcPr>
          <w:p w14:paraId="574EF6A8" w14:textId="77777777" w:rsidR="00BC0DD9" w:rsidRPr="00836B0F" w:rsidRDefault="00BC0DD9" w:rsidP="00AD08AA">
            <w:proofErr w:type="spellStart"/>
            <w:r w:rsidRPr="00836B0F">
              <w:lastRenderedPageBreak/>
              <w:t>Coscinodiscopsis</w:t>
            </w:r>
            <w:proofErr w:type="spellEnd"/>
            <w:r w:rsidRPr="00836B0F">
              <w:t xml:space="preserve"> </w:t>
            </w:r>
            <w:proofErr w:type="spellStart"/>
            <w:r w:rsidRPr="00836B0F">
              <w:t>jonesiana</w:t>
            </w:r>
            <w:proofErr w:type="spellEnd"/>
          </w:p>
        </w:tc>
        <w:tc>
          <w:tcPr>
            <w:tcW w:w="1708" w:type="dxa"/>
          </w:tcPr>
          <w:p w14:paraId="0B595F7B" w14:textId="77777777" w:rsidR="00BC0DD9" w:rsidRPr="00836B0F" w:rsidRDefault="00BC0DD9" w:rsidP="00AD08AA"/>
        </w:tc>
        <w:tc>
          <w:tcPr>
            <w:tcW w:w="1560" w:type="dxa"/>
          </w:tcPr>
          <w:p w14:paraId="7EB099FE" w14:textId="77777777" w:rsidR="00BC0DD9" w:rsidRPr="00836B0F" w:rsidRDefault="00BC0DD9" w:rsidP="00AD08AA">
            <w:r w:rsidRPr="00836B0F">
              <w:t>+</w:t>
            </w:r>
          </w:p>
        </w:tc>
        <w:tc>
          <w:tcPr>
            <w:tcW w:w="1984" w:type="dxa"/>
          </w:tcPr>
          <w:p w14:paraId="58109AD6" w14:textId="77777777" w:rsidR="00BC0DD9" w:rsidRPr="00836B0F" w:rsidRDefault="00BC0DD9" w:rsidP="00AD08AA">
            <w:r w:rsidRPr="00836B0F">
              <w:t>+</w:t>
            </w:r>
          </w:p>
        </w:tc>
      </w:tr>
      <w:tr w:rsidR="00BC0DD9" w:rsidRPr="00836B0F" w14:paraId="6D72682C" w14:textId="77777777" w:rsidTr="00C77313">
        <w:trPr>
          <w:trHeight w:val="170"/>
        </w:trPr>
        <w:tc>
          <w:tcPr>
            <w:tcW w:w="0" w:type="auto"/>
            <w:noWrap/>
            <w:hideMark/>
          </w:tcPr>
          <w:p w14:paraId="720BAF0F" w14:textId="77777777" w:rsidR="00BC0DD9" w:rsidRPr="00836B0F" w:rsidRDefault="00BC0DD9" w:rsidP="00AD08AA">
            <w:proofErr w:type="spellStart"/>
            <w:proofErr w:type="gramStart"/>
            <w:r w:rsidRPr="00836B0F">
              <w:t>Coscinodiscus</w:t>
            </w:r>
            <w:proofErr w:type="spellEnd"/>
            <w:r w:rsidRPr="00836B0F">
              <w:t xml:space="preserve">  </w:t>
            </w:r>
            <w:proofErr w:type="spellStart"/>
            <w:r w:rsidRPr="00836B0F">
              <w:t>sp</w:t>
            </w:r>
            <w:proofErr w:type="spellEnd"/>
            <w:proofErr w:type="gramEnd"/>
          </w:p>
        </w:tc>
        <w:tc>
          <w:tcPr>
            <w:tcW w:w="1708" w:type="dxa"/>
          </w:tcPr>
          <w:p w14:paraId="4547B415" w14:textId="77777777" w:rsidR="00BC0DD9" w:rsidRPr="00836B0F" w:rsidRDefault="00BC0DD9" w:rsidP="00AD08AA">
            <w:r w:rsidRPr="00836B0F">
              <w:t>+</w:t>
            </w:r>
          </w:p>
        </w:tc>
        <w:tc>
          <w:tcPr>
            <w:tcW w:w="1560" w:type="dxa"/>
          </w:tcPr>
          <w:p w14:paraId="6AD4572D" w14:textId="77777777" w:rsidR="00BC0DD9" w:rsidRPr="00836B0F" w:rsidRDefault="00BC0DD9" w:rsidP="00AD08AA">
            <w:r w:rsidRPr="00836B0F">
              <w:t>+</w:t>
            </w:r>
          </w:p>
        </w:tc>
        <w:tc>
          <w:tcPr>
            <w:tcW w:w="1984" w:type="dxa"/>
          </w:tcPr>
          <w:p w14:paraId="6F215979" w14:textId="77777777" w:rsidR="00BC0DD9" w:rsidRPr="00836B0F" w:rsidRDefault="00BC0DD9" w:rsidP="00AD08AA">
            <w:r w:rsidRPr="00836B0F">
              <w:t>+</w:t>
            </w:r>
          </w:p>
        </w:tc>
      </w:tr>
      <w:tr w:rsidR="00BC0DD9" w:rsidRPr="00836B0F" w14:paraId="20BD443F" w14:textId="77777777" w:rsidTr="00C77313">
        <w:trPr>
          <w:trHeight w:val="170"/>
        </w:trPr>
        <w:tc>
          <w:tcPr>
            <w:tcW w:w="0" w:type="auto"/>
            <w:noWrap/>
            <w:hideMark/>
          </w:tcPr>
          <w:p w14:paraId="59134B81" w14:textId="77777777" w:rsidR="00BC0DD9" w:rsidRPr="00836B0F" w:rsidRDefault="00BC0DD9" w:rsidP="00AD08AA">
            <w:proofErr w:type="spellStart"/>
            <w:r w:rsidRPr="00836B0F">
              <w:t>Coscinodiscus</w:t>
            </w:r>
            <w:proofErr w:type="spellEnd"/>
            <w:r w:rsidRPr="00836B0F">
              <w:t xml:space="preserve"> </w:t>
            </w:r>
            <w:proofErr w:type="spellStart"/>
            <w:r w:rsidRPr="00836B0F">
              <w:t>aff</w:t>
            </w:r>
            <w:proofErr w:type="spellEnd"/>
            <w:r w:rsidRPr="00836B0F">
              <w:t xml:space="preserve"> </w:t>
            </w:r>
            <w:proofErr w:type="spellStart"/>
            <w:r w:rsidRPr="00836B0F">
              <w:t>asteromphalus</w:t>
            </w:r>
            <w:proofErr w:type="spellEnd"/>
          </w:p>
        </w:tc>
        <w:tc>
          <w:tcPr>
            <w:tcW w:w="1708" w:type="dxa"/>
          </w:tcPr>
          <w:p w14:paraId="544486E1" w14:textId="77777777" w:rsidR="00BC0DD9" w:rsidRPr="00836B0F" w:rsidRDefault="00BC0DD9" w:rsidP="00AD08AA"/>
        </w:tc>
        <w:tc>
          <w:tcPr>
            <w:tcW w:w="1560" w:type="dxa"/>
          </w:tcPr>
          <w:p w14:paraId="63F7389B" w14:textId="77777777" w:rsidR="00BC0DD9" w:rsidRPr="00836B0F" w:rsidRDefault="00BC0DD9" w:rsidP="00AD08AA">
            <w:r w:rsidRPr="00836B0F">
              <w:t>+</w:t>
            </w:r>
          </w:p>
        </w:tc>
        <w:tc>
          <w:tcPr>
            <w:tcW w:w="1984" w:type="dxa"/>
          </w:tcPr>
          <w:p w14:paraId="1E438E78" w14:textId="77777777" w:rsidR="00BC0DD9" w:rsidRPr="00836B0F" w:rsidRDefault="00BC0DD9" w:rsidP="00AD08AA"/>
        </w:tc>
      </w:tr>
      <w:tr w:rsidR="00BC0DD9" w:rsidRPr="00836B0F" w14:paraId="13281EA6" w14:textId="77777777" w:rsidTr="00C77313">
        <w:trPr>
          <w:trHeight w:val="170"/>
        </w:trPr>
        <w:tc>
          <w:tcPr>
            <w:tcW w:w="0" w:type="auto"/>
            <w:noWrap/>
            <w:hideMark/>
          </w:tcPr>
          <w:p w14:paraId="17EFF6A3" w14:textId="77777777" w:rsidR="00BC0DD9" w:rsidRPr="00836B0F" w:rsidRDefault="00BC0DD9" w:rsidP="00AD08AA">
            <w:proofErr w:type="spellStart"/>
            <w:r w:rsidRPr="00836B0F">
              <w:t>Coscinodiscus</w:t>
            </w:r>
            <w:proofErr w:type="spellEnd"/>
            <w:r w:rsidRPr="00836B0F">
              <w:t xml:space="preserve"> </w:t>
            </w:r>
            <w:proofErr w:type="spellStart"/>
            <w:r w:rsidRPr="00836B0F">
              <w:t>centralis</w:t>
            </w:r>
            <w:proofErr w:type="spellEnd"/>
          </w:p>
        </w:tc>
        <w:tc>
          <w:tcPr>
            <w:tcW w:w="1708" w:type="dxa"/>
          </w:tcPr>
          <w:p w14:paraId="6BD58535" w14:textId="77777777" w:rsidR="00BC0DD9" w:rsidRPr="00836B0F" w:rsidRDefault="00BC0DD9" w:rsidP="00AD08AA"/>
        </w:tc>
        <w:tc>
          <w:tcPr>
            <w:tcW w:w="1560" w:type="dxa"/>
          </w:tcPr>
          <w:p w14:paraId="796432B8" w14:textId="77777777" w:rsidR="00BC0DD9" w:rsidRPr="00836B0F" w:rsidRDefault="00BC0DD9" w:rsidP="00AD08AA">
            <w:r w:rsidRPr="00836B0F">
              <w:t>+</w:t>
            </w:r>
          </w:p>
        </w:tc>
        <w:tc>
          <w:tcPr>
            <w:tcW w:w="1984" w:type="dxa"/>
          </w:tcPr>
          <w:p w14:paraId="13FAAF6A" w14:textId="77777777" w:rsidR="00BC0DD9" w:rsidRPr="00836B0F" w:rsidRDefault="00BC0DD9" w:rsidP="00AD08AA">
            <w:r w:rsidRPr="00836B0F">
              <w:t>+</w:t>
            </w:r>
          </w:p>
        </w:tc>
      </w:tr>
      <w:tr w:rsidR="00BC0DD9" w:rsidRPr="00836B0F" w14:paraId="67CAE536" w14:textId="77777777" w:rsidTr="00C77313">
        <w:trPr>
          <w:trHeight w:val="170"/>
        </w:trPr>
        <w:tc>
          <w:tcPr>
            <w:tcW w:w="0" w:type="auto"/>
            <w:noWrap/>
            <w:hideMark/>
          </w:tcPr>
          <w:p w14:paraId="052C6F12" w14:textId="77777777" w:rsidR="00BC0DD9" w:rsidRPr="00836B0F" w:rsidRDefault="00BC0DD9" w:rsidP="00AD08AA">
            <w:proofErr w:type="spellStart"/>
            <w:r w:rsidRPr="00836B0F">
              <w:t>Coscinodiscus</w:t>
            </w:r>
            <w:proofErr w:type="spellEnd"/>
            <w:r w:rsidRPr="00836B0F">
              <w:t xml:space="preserve"> gigas</w:t>
            </w:r>
          </w:p>
        </w:tc>
        <w:tc>
          <w:tcPr>
            <w:tcW w:w="1708" w:type="dxa"/>
          </w:tcPr>
          <w:p w14:paraId="14ADB1D3" w14:textId="77777777" w:rsidR="00BC0DD9" w:rsidRPr="00836B0F" w:rsidRDefault="00BC0DD9" w:rsidP="00AD08AA">
            <w:r w:rsidRPr="00836B0F">
              <w:t>+</w:t>
            </w:r>
          </w:p>
        </w:tc>
        <w:tc>
          <w:tcPr>
            <w:tcW w:w="1560" w:type="dxa"/>
          </w:tcPr>
          <w:p w14:paraId="668BAC8A" w14:textId="77777777" w:rsidR="00BC0DD9" w:rsidRPr="00836B0F" w:rsidRDefault="00BC0DD9" w:rsidP="00AD08AA"/>
        </w:tc>
        <w:tc>
          <w:tcPr>
            <w:tcW w:w="1984" w:type="dxa"/>
          </w:tcPr>
          <w:p w14:paraId="17670F83" w14:textId="77777777" w:rsidR="00BC0DD9" w:rsidRPr="00836B0F" w:rsidRDefault="00BC0DD9" w:rsidP="00AD08AA">
            <w:r w:rsidRPr="00836B0F">
              <w:t>+</w:t>
            </w:r>
          </w:p>
        </w:tc>
      </w:tr>
      <w:tr w:rsidR="00BC0DD9" w:rsidRPr="00836B0F" w14:paraId="0B822748" w14:textId="77777777" w:rsidTr="00C77313">
        <w:trPr>
          <w:trHeight w:val="170"/>
        </w:trPr>
        <w:tc>
          <w:tcPr>
            <w:tcW w:w="0" w:type="auto"/>
            <w:noWrap/>
            <w:hideMark/>
          </w:tcPr>
          <w:p w14:paraId="6DC8338A" w14:textId="77777777" w:rsidR="00BC0DD9" w:rsidRPr="00836B0F" w:rsidRDefault="00BC0DD9" w:rsidP="00AD08AA">
            <w:proofErr w:type="spellStart"/>
            <w:r w:rsidRPr="00836B0F">
              <w:t>Coscinodiscus</w:t>
            </w:r>
            <w:proofErr w:type="spellEnd"/>
            <w:r w:rsidRPr="00836B0F">
              <w:t xml:space="preserve"> </w:t>
            </w:r>
            <w:proofErr w:type="spellStart"/>
            <w:r w:rsidRPr="00836B0F">
              <w:t>granii</w:t>
            </w:r>
            <w:proofErr w:type="spellEnd"/>
          </w:p>
        </w:tc>
        <w:tc>
          <w:tcPr>
            <w:tcW w:w="1708" w:type="dxa"/>
          </w:tcPr>
          <w:p w14:paraId="346E16B1" w14:textId="77777777" w:rsidR="00BC0DD9" w:rsidRPr="00836B0F" w:rsidRDefault="00BC0DD9" w:rsidP="00AD08AA">
            <w:r w:rsidRPr="00836B0F">
              <w:t>+</w:t>
            </w:r>
          </w:p>
        </w:tc>
        <w:tc>
          <w:tcPr>
            <w:tcW w:w="1560" w:type="dxa"/>
          </w:tcPr>
          <w:p w14:paraId="7E694AF4" w14:textId="77777777" w:rsidR="00BC0DD9" w:rsidRPr="00836B0F" w:rsidRDefault="00BC0DD9" w:rsidP="00AD08AA">
            <w:r w:rsidRPr="00836B0F">
              <w:t>+</w:t>
            </w:r>
          </w:p>
        </w:tc>
        <w:tc>
          <w:tcPr>
            <w:tcW w:w="1984" w:type="dxa"/>
          </w:tcPr>
          <w:p w14:paraId="286D7DDC" w14:textId="77777777" w:rsidR="00BC0DD9" w:rsidRPr="00836B0F" w:rsidRDefault="00BC0DD9" w:rsidP="00AD08AA"/>
        </w:tc>
      </w:tr>
      <w:tr w:rsidR="00BC0DD9" w:rsidRPr="00836B0F" w14:paraId="13C19BDC" w14:textId="77777777" w:rsidTr="00C77313">
        <w:trPr>
          <w:trHeight w:val="170"/>
        </w:trPr>
        <w:tc>
          <w:tcPr>
            <w:tcW w:w="0" w:type="auto"/>
            <w:noWrap/>
            <w:hideMark/>
          </w:tcPr>
          <w:p w14:paraId="1B29BE24" w14:textId="77777777" w:rsidR="00BC0DD9" w:rsidRPr="00836B0F" w:rsidRDefault="00BC0DD9" w:rsidP="00AD08AA">
            <w:proofErr w:type="spellStart"/>
            <w:r w:rsidRPr="00836B0F">
              <w:t>Coscinodiscus</w:t>
            </w:r>
            <w:proofErr w:type="spellEnd"/>
            <w:r w:rsidRPr="00836B0F">
              <w:t xml:space="preserve"> </w:t>
            </w:r>
            <w:proofErr w:type="spellStart"/>
            <w:r w:rsidRPr="00836B0F">
              <w:t>marginatus</w:t>
            </w:r>
            <w:proofErr w:type="spellEnd"/>
          </w:p>
        </w:tc>
        <w:tc>
          <w:tcPr>
            <w:tcW w:w="1708" w:type="dxa"/>
          </w:tcPr>
          <w:p w14:paraId="2B701B69" w14:textId="77777777" w:rsidR="00BC0DD9" w:rsidRPr="00836B0F" w:rsidRDefault="00BC0DD9" w:rsidP="00AD08AA">
            <w:r w:rsidRPr="00836B0F">
              <w:t>+</w:t>
            </w:r>
          </w:p>
        </w:tc>
        <w:tc>
          <w:tcPr>
            <w:tcW w:w="1560" w:type="dxa"/>
          </w:tcPr>
          <w:p w14:paraId="06D844B1" w14:textId="77777777" w:rsidR="00BC0DD9" w:rsidRPr="00836B0F" w:rsidRDefault="00BC0DD9" w:rsidP="00AD08AA">
            <w:r w:rsidRPr="00836B0F">
              <w:t>+</w:t>
            </w:r>
          </w:p>
        </w:tc>
        <w:tc>
          <w:tcPr>
            <w:tcW w:w="1984" w:type="dxa"/>
          </w:tcPr>
          <w:p w14:paraId="31D000F6" w14:textId="77777777" w:rsidR="00BC0DD9" w:rsidRPr="00836B0F" w:rsidRDefault="00BC0DD9" w:rsidP="00AD08AA"/>
        </w:tc>
      </w:tr>
      <w:tr w:rsidR="00BC0DD9" w:rsidRPr="00836B0F" w14:paraId="2B761839" w14:textId="77777777" w:rsidTr="00C77313">
        <w:trPr>
          <w:trHeight w:val="170"/>
        </w:trPr>
        <w:tc>
          <w:tcPr>
            <w:tcW w:w="0" w:type="auto"/>
            <w:noWrap/>
            <w:hideMark/>
          </w:tcPr>
          <w:p w14:paraId="05850D22" w14:textId="77777777" w:rsidR="00BC0DD9" w:rsidRPr="00836B0F" w:rsidRDefault="00BC0DD9" w:rsidP="00AD08AA">
            <w:proofErr w:type="spellStart"/>
            <w:r w:rsidRPr="00836B0F">
              <w:t>Coscinodiscus</w:t>
            </w:r>
            <w:proofErr w:type="spellEnd"/>
            <w:r w:rsidRPr="00836B0F">
              <w:t xml:space="preserve"> </w:t>
            </w:r>
            <w:proofErr w:type="spellStart"/>
            <w:r w:rsidRPr="00836B0F">
              <w:t>perforatus</w:t>
            </w:r>
            <w:proofErr w:type="spellEnd"/>
          </w:p>
        </w:tc>
        <w:tc>
          <w:tcPr>
            <w:tcW w:w="1708" w:type="dxa"/>
          </w:tcPr>
          <w:p w14:paraId="5C558C65" w14:textId="77777777" w:rsidR="00BC0DD9" w:rsidRPr="00836B0F" w:rsidRDefault="00BC0DD9" w:rsidP="00AD08AA">
            <w:r w:rsidRPr="00836B0F">
              <w:t>+</w:t>
            </w:r>
          </w:p>
        </w:tc>
        <w:tc>
          <w:tcPr>
            <w:tcW w:w="1560" w:type="dxa"/>
          </w:tcPr>
          <w:p w14:paraId="58F7DDA0" w14:textId="77777777" w:rsidR="00BC0DD9" w:rsidRPr="00836B0F" w:rsidRDefault="00BC0DD9" w:rsidP="00AD08AA">
            <w:r w:rsidRPr="00836B0F">
              <w:t>+</w:t>
            </w:r>
          </w:p>
        </w:tc>
        <w:tc>
          <w:tcPr>
            <w:tcW w:w="1984" w:type="dxa"/>
          </w:tcPr>
          <w:p w14:paraId="37FE2249" w14:textId="77777777" w:rsidR="00BC0DD9" w:rsidRPr="00836B0F" w:rsidRDefault="00BC0DD9" w:rsidP="00AD08AA"/>
        </w:tc>
      </w:tr>
      <w:tr w:rsidR="00BC0DD9" w:rsidRPr="00836B0F" w14:paraId="0C87413A" w14:textId="77777777" w:rsidTr="00C77313">
        <w:trPr>
          <w:trHeight w:val="170"/>
        </w:trPr>
        <w:tc>
          <w:tcPr>
            <w:tcW w:w="0" w:type="auto"/>
            <w:noWrap/>
            <w:hideMark/>
          </w:tcPr>
          <w:p w14:paraId="6C8C040B" w14:textId="77777777" w:rsidR="00BC0DD9" w:rsidRPr="00836B0F" w:rsidRDefault="00BC0DD9" w:rsidP="00AD08AA">
            <w:proofErr w:type="spellStart"/>
            <w:r w:rsidRPr="00836B0F">
              <w:t>Coscinodiscus</w:t>
            </w:r>
            <w:proofErr w:type="spellEnd"/>
            <w:r w:rsidRPr="00836B0F">
              <w:t xml:space="preserve"> </w:t>
            </w:r>
            <w:proofErr w:type="spellStart"/>
            <w:r w:rsidRPr="00836B0F">
              <w:t>radiatus</w:t>
            </w:r>
            <w:proofErr w:type="spellEnd"/>
          </w:p>
        </w:tc>
        <w:tc>
          <w:tcPr>
            <w:tcW w:w="1708" w:type="dxa"/>
          </w:tcPr>
          <w:p w14:paraId="528402D2" w14:textId="77777777" w:rsidR="00BC0DD9" w:rsidRPr="00836B0F" w:rsidRDefault="00BC0DD9" w:rsidP="00AD08AA"/>
        </w:tc>
        <w:tc>
          <w:tcPr>
            <w:tcW w:w="1560" w:type="dxa"/>
          </w:tcPr>
          <w:p w14:paraId="2D6D10A0" w14:textId="77777777" w:rsidR="00BC0DD9" w:rsidRPr="00836B0F" w:rsidRDefault="00BC0DD9" w:rsidP="00AD08AA">
            <w:r w:rsidRPr="00836B0F">
              <w:t>+</w:t>
            </w:r>
          </w:p>
        </w:tc>
        <w:tc>
          <w:tcPr>
            <w:tcW w:w="1984" w:type="dxa"/>
          </w:tcPr>
          <w:p w14:paraId="4C2397E6" w14:textId="77777777" w:rsidR="00BC0DD9" w:rsidRPr="00836B0F" w:rsidRDefault="00BC0DD9" w:rsidP="00AD08AA">
            <w:r w:rsidRPr="00836B0F">
              <w:t>+</w:t>
            </w:r>
          </w:p>
        </w:tc>
      </w:tr>
      <w:tr w:rsidR="00BC0DD9" w:rsidRPr="00836B0F" w14:paraId="2BCCE280" w14:textId="77777777" w:rsidTr="00C77313">
        <w:trPr>
          <w:trHeight w:val="170"/>
        </w:trPr>
        <w:tc>
          <w:tcPr>
            <w:tcW w:w="0" w:type="auto"/>
            <w:noWrap/>
            <w:hideMark/>
          </w:tcPr>
          <w:p w14:paraId="3BDE0C69" w14:textId="77777777" w:rsidR="00BC0DD9" w:rsidRPr="00836B0F" w:rsidRDefault="00BC0DD9" w:rsidP="00AD08AA">
            <w:proofErr w:type="spellStart"/>
            <w:r w:rsidRPr="00836B0F">
              <w:t>Coscinodiscus</w:t>
            </w:r>
            <w:proofErr w:type="spellEnd"/>
            <w:r w:rsidRPr="00836B0F">
              <w:t xml:space="preserve"> </w:t>
            </w:r>
            <w:proofErr w:type="spellStart"/>
            <w:r w:rsidRPr="00836B0F">
              <w:t>wailesii</w:t>
            </w:r>
            <w:proofErr w:type="spellEnd"/>
          </w:p>
        </w:tc>
        <w:tc>
          <w:tcPr>
            <w:tcW w:w="1708" w:type="dxa"/>
          </w:tcPr>
          <w:p w14:paraId="508EF6C7" w14:textId="77777777" w:rsidR="00BC0DD9" w:rsidRPr="00836B0F" w:rsidRDefault="00BC0DD9" w:rsidP="00AD08AA">
            <w:r w:rsidRPr="00836B0F">
              <w:t>+</w:t>
            </w:r>
          </w:p>
        </w:tc>
        <w:tc>
          <w:tcPr>
            <w:tcW w:w="1560" w:type="dxa"/>
          </w:tcPr>
          <w:p w14:paraId="179E19F2" w14:textId="77777777" w:rsidR="00BC0DD9" w:rsidRPr="00836B0F" w:rsidRDefault="00BC0DD9" w:rsidP="00AD08AA">
            <w:r w:rsidRPr="00836B0F">
              <w:t>+</w:t>
            </w:r>
          </w:p>
        </w:tc>
        <w:tc>
          <w:tcPr>
            <w:tcW w:w="1984" w:type="dxa"/>
          </w:tcPr>
          <w:p w14:paraId="275610BD" w14:textId="77777777" w:rsidR="00BC0DD9" w:rsidRPr="00836B0F" w:rsidRDefault="00BC0DD9" w:rsidP="00AD08AA">
            <w:r w:rsidRPr="00836B0F">
              <w:t>+</w:t>
            </w:r>
          </w:p>
        </w:tc>
      </w:tr>
      <w:tr w:rsidR="00BC0DD9" w:rsidRPr="00836B0F" w14:paraId="4C82BAB2" w14:textId="77777777" w:rsidTr="00C77313">
        <w:trPr>
          <w:trHeight w:val="170"/>
        </w:trPr>
        <w:tc>
          <w:tcPr>
            <w:tcW w:w="0" w:type="auto"/>
            <w:noWrap/>
            <w:hideMark/>
          </w:tcPr>
          <w:p w14:paraId="6E1A190C" w14:textId="77777777" w:rsidR="00BC0DD9" w:rsidRPr="00836B0F" w:rsidRDefault="00BC0DD9" w:rsidP="00AD08AA">
            <w:proofErr w:type="spellStart"/>
            <w:proofErr w:type="gramStart"/>
            <w:r w:rsidRPr="00836B0F">
              <w:t>Stellarima</w:t>
            </w:r>
            <w:proofErr w:type="spellEnd"/>
            <w:r w:rsidRPr="00836B0F">
              <w:t xml:space="preserve">  </w:t>
            </w:r>
            <w:proofErr w:type="spellStart"/>
            <w:r w:rsidRPr="00836B0F">
              <w:t>sp</w:t>
            </w:r>
            <w:proofErr w:type="spellEnd"/>
            <w:proofErr w:type="gramEnd"/>
          </w:p>
        </w:tc>
        <w:tc>
          <w:tcPr>
            <w:tcW w:w="1708" w:type="dxa"/>
          </w:tcPr>
          <w:p w14:paraId="7A3FC54F" w14:textId="77777777" w:rsidR="00BC0DD9" w:rsidRPr="00836B0F" w:rsidRDefault="00BC0DD9" w:rsidP="00AD08AA">
            <w:r w:rsidRPr="00836B0F">
              <w:t>+</w:t>
            </w:r>
          </w:p>
        </w:tc>
        <w:tc>
          <w:tcPr>
            <w:tcW w:w="1560" w:type="dxa"/>
          </w:tcPr>
          <w:p w14:paraId="7B8173E3" w14:textId="77777777" w:rsidR="00BC0DD9" w:rsidRPr="00836B0F" w:rsidRDefault="00BC0DD9" w:rsidP="00AD08AA">
            <w:r w:rsidRPr="00836B0F">
              <w:t>+</w:t>
            </w:r>
          </w:p>
        </w:tc>
        <w:tc>
          <w:tcPr>
            <w:tcW w:w="1984" w:type="dxa"/>
          </w:tcPr>
          <w:p w14:paraId="3047C5F9" w14:textId="77777777" w:rsidR="00BC0DD9" w:rsidRPr="00836B0F" w:rsidRDefault="00BC0DD9" w:rsidP="00AD08AA"/>
        </w:tc>
      </w:tr>
      <w:tr w:rsidR="00BC0DD9" w:rsidRPr="00836B0F" w14:paraId="0A65131E" w14:textId="77777777" w:rsidTr="00C77313">
        <w:trPr>
          <w:trHeight w:val="170"/>
        </w:trPr>
        <w:tc>
          <w:tcPr>
            <w:tcW w:w="0" w:type="auto"/>
            <w:noWrap/>
            <w:hideMark/>
          </w:tcPr>
          <w:p w14:paraId="4E412551" w14:textId="77777777" w:rsidR="00BC0DD9" w:rsidRPr="00836B0F" w:rsidRDefault="00BC0DD9" w:rsidP="00AD08AA">
            <w:proofErr w:type="spellStart"/>
            <w:r w:rsidRPr="00836B0F">
              <w:t>Fragilariales</w:t>
            </w:r>
            <w:proofErr w:type="spellEnd"/>
          </w:p>
        </w:tc>
        <w:tc>
          <w:tcPr>
            <w:tcW w:w="1708" w:type="dxa"/>
          </w:tcPr>
          <w:p w14:paraId="3441686C" w14:textId="77777777" w:rsidR="00BC0DD9" w:rsidRPr="00836B0F" w:rsidRDefault="00BC0DD9" w:rsidP="00AD08AA"/>
        </w:tc>
        <w:tc>
          <w:tcPr>
            <w:tcW w:w="1560" w:type="dxa"/>
          </w:tcPr>
          <w:p w14:paraId="4C4FC276" w14:textId="77777777" w:rsidR="00BC0DD9" w:rsidRPr="00836B0F" w:rsidRDefault="00BC0DD9" w:rsidP="00AD08AA"/>
        </w:tc>
        <w:tc>
          <w:tcPr>
            <w:tcW w:w="1984" w:type="dxa"/>
          </w:tcPr>
          <w:p w14:paraId="2AE410CB" w14:textId="77777777" w:rsidR="00BC0DD9" w:rsidRPr="00836B0F" w:rsidRDefault="00BC0DD9" w:rsidP="00AD08AA"/>
        </w:tc>
      </w:tr>
      <w:tr w:rsidR="00BC0DD9" w:rsidRPr="00836B0F" w14:paraId="259358D5" w14:textId="77777777" w:rsidTr="00C77313">
        <w:trPr>
          <w:trHeight w:val="170"/>
        </w:trPr>
        <w:tc>
          <w:tcPr>
            <w:tcW w:w="0" w:type="auto"/>
            <w:noWrap/>
            <w:hideMark/>
          </w:tcPr>
          <w:p w14:paraId="629B116E" w14:textId="77777777" w:rsidR="00BC0DD9" w:rsidRPr="00836B0F" w:rsidRDefault="00BC0DD9" w:rsidP="00AD08AA">
            <w:proofErr w:type="spellStart"/>
            <w:r w:rsidRPr="00836B0F">
              <w:t>Synedra</w:t>
            </w:r>
            <w:proofErr w:type="spellEnd"/>
            <w:r w:rsidRPr="00836B0F">
              <w:t xml:space="preserve"> </w:t>
            </w:r>
            <w:proofErr w:type="spellStart"/>
            <w:r w:rsidRPr="00836B0F">
              <w:t>sp</w:t>
            </w:r>
            <w:proofErr w:type="spellEnd"/>
          </w:p>
        </w:tc>
        <w:tc>
          <w:tcPr>
            <w:tcW w:w="1708" w:type="dxa"/>
          </w:tcPr>
          <w:p w14:paraId="71F89741" w14:textId="77777777" w:rsidR="00BC0DD9" w:rsidRPr="00836B0F" w:rsidRDefault="00BC0DD9" w:rsidP="00AD08AA">
            <w:r w:rsidRPr="00836B0F">
              <w:t>+</w:t>
            </w:r>
          </w:p>
        </w:tc>
        <w:tc>
          <w:tcPr>
            <w:tcW w:w="1560" w:type="dxa"/>
          </w:tcPr>
          <w:p w14:paraId="68CF80D6" w14:textId="77777777" w:rsidR="00BC0DD9" w:rsidRPr="00836B0F" w:rsidRDefault="00BC0DD9" w:rsidP="00AD08AA">
            <w:r w:rsidRPr="00836B0F">
              <w:t>+</w:t>
            </w:r>
          </w:p>
        </w:tc>
        <w:tc>
          <w:tcPr>
            <w:tcW w:w="1984" w:type="dxa"/>
          </w:tcPr>
          <w:p w14:paraId="7B8E850E" w14:textId="77777777" w:rsidR="00BC0DD9" w:rsidRPr="00836B0F" w:rsidRDefault="00BC0DD9" w:rsidP="00AD08AA">
            <w:r w:rsidRPr="00836B0F">
              <w:t>+</w:t>
            </w:r>
          </w:p>
        </w:tc>
      </w:tr>
      <w:tr w:rsidR="00BC0DD9" w:rsidRPr="00836B0F" w14:paraId="195E7D0D" w14:textId="77777777" w:rsidTr="00C77313">
        <w:trPr>
          <w:trHeight w:val="170"/>
        </w:trPr>
        <w:tc>
          <w:tcPr>
            <w:tcW w:w="0" w:type="auto"/>
            <w:noWrap/>
            <w:hideMark/>
          </w:tcPr>
          <w:p w14:paraId="20C3A8D7" w14:textId="77777777" w:rsidR="00BC0DD9" w:rsidRPr="00836B0F" w:rsidRDefault="00BC0DD9" w:rsidP="00AD08AA">
            <w:proofErr w:type="spellStart"/>
            <w:r w:rsidRPr="00836B0F">
              <w:t>Hemiaulales</w:t>
            </w:r>
            <w:proofErr w:type="spellEnd"/>
          </w:p>
        </w:tc>
        <w:tc>
          <w:tcPr>
            <w:tcW w:w="1708" w:type="dxa"/>
          </w:tcPr>
          <w:p w14:paraId="0D310232" w14:textId="77777777" w:rsidR="00BC0DD9" w:rsidRPr="00836B0F" w:rsidRDefault="00BC0DD9" w:rsidP="00AD08AA"/>
        </w:tc>
        <w:tc>
          <w:tcPr>
            <w:tcW w:w="1560" w:type="dxa"/>
          </w:tcPr>
          <w:p w14:paraId="2C2DF395" w14:textId="77777777" w:rsidR="00BC0DD9" w:rsidRPr="00836B0F" w:rsidRDefault="00BC0DD9" w:rsidP="00AD08AA"/>
        </w:tc>
        <w:tc>
          <w:tcPr>
            <w:tcW w:w="1984" w:type="dxa"/>
          </w:tcPr>
          <w:p w14:paraId="79E6768A" w14:textId="77777777" w:rsidR="00BC0DD9" w:rsidRPr="00836B0F" w:rsidRDefault="00BC0DD9" w:rsidP="00AD08AA"/>
        </w:tc>
      </w:tr>
      <w:tr w:rsidR="00BC0DD9" w:rsidRPr="00836B0F" w14:paraId="568A8F13" w14:textId="77777777" w:rsidTr="00C77313">
        <w:trPr>
          <w:trHeight w:val="170"/>
        </w:trPr>
        <w:tc>
          <w:tcPr>
            <w:tcW w:w="0" w:type="auto"/>
            <w:noWrap/>
            <w:hideMark/>
          </w:tcPr>
          <w:p w14:paraId="58F02B5F" w14:textId="77777777" w:rsidR="00BC0DD9" w:rsidRPr="00836B0F" w:rsidRDefault="00BC0DD9" w:rsidP="00AD08AA">
            <w:proofErr w:type="spellStart"/>
            <w:r w:rsidRPr="00836B0F">
              <w:t>Cerataulina</w:t>
            </w:r>
            <w:proofErr w:type="spellEnd"/>
            <w:r w:rsidRPr="00836B0F">
              <w:t xml:space="preserve"> </w:t>
            </w:r>
            <w:proofErr w:type="spellStart"/>
            <w:r w:rsidRPr="00836B0F">
              <w:t>bicornis</w:t>
            </w:r>
            <w:proofErr w:type="spellEnd"/>
          </w:p>
        </w:tc>
        <w:tc>
          <w:tcPr>
            <w:tcW w:w="1708" w:type="dxa"/>
          </w:tcPr>
          <w:p w14:paraId="10BCB893" w14:textId="77777777" w:rsidR="00BC0DD9" w:rsidRPr="00836B0F" w:rsidRDefault="00BC0DD9" w:rsidP="00AD08AA">
            <w:r w:rsidRPr="00836B0F">
              <w:t>+</w:t>
            </w:r>
          </w:p>
        </w:tc>
        <w:tc>
          <w:tcPr>
            <w:tcW w:w="1560" w:type="dxa"/>
          </w:tcPr>
          <w:p w14:paraId="3301A9CF" w14:textId="77777777" w:rsidR="00BC0DD9" w:rsidRPr="00836B0F" w:rsidRDefault="00BC0DD9" w:rsidP="00AD08AA">
            <w:r w:rsidRPr="00836B0F">
              <w:t>+</w:t>
            </w:r>
          </w:p>
        </w:tc>
        <w:tc>
          <w:tcPr>
            <w:tcW w:w="1984" w:type="dxa"/>
          </w:tcPr>
          <w:p w14:paraId="61DC2BD6" w14:textId="77777777" w:rsidR="00BC0DD9" w:rsidRPr="00836B0F" w:rsidRDefault="00BC0DD9" w:rsidP="00AD08AA">
            <w:r w:rsidRPr="00836B0F">
              <w:t>+</w:t>
            </w:r>
          </w:p>
        </w:tc>
      </w:tr>
      <w:tr w:rsidR="00BC0DD9" w:rsidRPr="00836B0F" w14:paraId="37A15B55" w14:textId="77777777" w:rsidTr="00C77313">
        <w:trPr>
          <w:trHeight w:val="170"/>
        </w:trPr>
        <w:tc>
          <w:tcPr>
            <w:tcW w:w="0" w:type="auto"/>
            <w:noWrap/>
            <w:hideMark/>
          </w:tcPr>
          <w:p w14:paraId="1C9FC00B" w14:textId="77777777" w:rsidR="00BC0DD9" w:rsidRPr="00836B0F" w:rsidRDefault="00BC0DD9" w:rsidP="00AD08AA">
            <w:proofErr w:type="spellStart"/>
            <w:r w:rsidRPr="00836B0F">
              <w:t>Cerataulina</w:t>
            </w:r>
            <w:proofErr w:type="spellEnd"/>
            <w:r w:rsidRPr="00836B0F">
              <w:t xml:space="preserve"> </w:t>
            </w:r>
            <w:proofErr w:type="spellStart"/>
            <w:r w:rsidRPr="00836B0F">
              <w:t>dentata</w:t>
            </w:r>
            <w:proofErr w:type="spellEnd"/>
          </w:p>
        </w:tc>
        <w:tc>
          <w:tcPr>
            <w:tcW w:w="1708" w:type="dxa"/>
          </w:tcPr>
          <w:p w14:paraId="37972E4E" w14:textId="77777777" w:rsidR="00BC0DD9" w:rsidRPr="00836B0F" w:rsidRDefault="00BC0DD9" w:rsidP="00AD08AA">
            <w:r w:rsidRPr="00836B0F">
              <w:t>+</w:t>
            </w:r>
          </w:p>
        </w:tc>
        <w:tc>
          <w:tcPr>
            <w:tcW w:w="1560" w:type="dxa"/>
          </w:tcPr>
          <w:p w14:paraId="3DD824AD" w14:textId="77777777" w:rsidR="00BC0DD9" w:rsidRPr="00836B0F" w:rsidRDefault="00BC0DD9" w:rsidP="00AD08AA">
            <w:r w:rsidRPr="00836B0F">
              <w:t>+</w:t>
            </w:r>
          </w:p>
        </w:tc>
        <w:tc>
          <w:tcPr>
            <w:tcW w:w="1984" w:type="dxa"/>
          </w:tcPr>
          <w:p w14:paraId="2803DF7C" w14:textId="77777777" w:rsidR="00BC0DD9" w:rsidRPr="00836B0F" w:rsidRDefault="00BC0DD9" w:rsidP="00AD08AA">
            <w:r w:rsidRPr="00836B0F">
              <w:t>+</w:t>
            </w:r>
          </w:p>
        </w:tc>
      </w:tr>
      <w:tr w:rsidR="00BC0DD9" w:rsidRPr="00836B0F" w14:paraId="58854D30" w14:textId="77777777" w:rsidTr="00C77313">
        <w:trPr>
          <w:trHeight w:val="170"/>
        </w:trPr>
        <w:tc>
          <w:tcPr>
            <w:tcW w:w="0" w:type="auto"/>
            <w:noWrap/>
            <w:hideMark/>
          </w:tcPr>
          <w:p w14:paraId="4439AA10" w14:textId="77777777" w:rsidR="00BC0DD9" w:rsidRPr="00836B0F" w:rsidRDefault="00BC0DD9" w:rsidP="00AD08AA">
            <w:proofErr w:type="spellStart"/>
            <w:r w:rsidRPr="00836B0F">
              <w:t>Cerataulina</w:t>
            </w:r>
            <w:proofErr w:type="spellEnd"/>
            <w:r w:rsidRPr="00836B0F">
              <w:t xml:space="preserve"> </w:t>
            </w:r>
            <w:proofErr w:type="spellStart"/>
            <w:r w:rsidRPr="00836B0F">
              <w:t>pelagica</w:t>
            </w:r>
            <w:proofErr w:type="spellEnd"/>
          </w:p>
        </w:tc>
        <w:tc>
          <w:tcPr>
            <w:tcW w:w="1708" w:type="dxa"/>
          </w:tcPr>
          <w:p w14:paraId="733E0E03" w14:textId="77777777" w:rsidR="00BC0DD9" w:rsidRPr="00836B0F" w:rsidRDefault="00BC0DD9" w:rsidP="00AD08AA">
            <w:r w:rsidRPr="00836B0F">
              <w:t>+</w:t>
            </w:r>
          </w:p>
        </w:tc>
        <w:tc>
          <w:tcPr>
            <w:tcW w:w="1560" w:type="dxa"/>
          </w:tcPr>
          <w:p w14:paraId="2EAC8001" w14:textId="77777777" w:rsidR="00BC0DD9" w:rsidRPr="00836B0F" w:rsidRDefault="00BC0DD9" w:rsidP="00AD08AA">
            <w:r w:rsidRPr="00836B0F">
              <w:t>+</w:t>
            </w:r>
          </w:p>
        </w:tc>
        <w:tc>
          <w:tcPr>
            <w:tcW w:w="1984" w:type="dxa"/>
          </w:tcPr>
          <w:p w14:paraId="2AB76408" w14:textId="77777777" w:rsidR="00BC0DD9" w:rsidRPr="00836B0F" w:rsidRDefault="00BC0DD9" w:rsidP="00AD08AA">
            <w:r w:rsidRPr="00836B0F">
              <w:t>+</w:t>
            </w:r>
          </w:p>
        </w:tc>
      </w:tr>
      <w:tr w:rsidR="00BC0DD9" w:rsidRPr="00836B0F" w14:paraId="34729340" w14:textId="77777777" w:rsidTr="00C77313">
        <w:trPr>
          <w:trHeight w:val="170"/>
        </w:trPr>
        <w:tc>
          <w:tcPr>
            <w:tcW w:w="0" w:type="auto"/>
            <w:noWrap/>
            <w:hideMark/>
          </w:tcPr>
          <w:p w14:paraId="0CEF12D1" w14:textId="77777777" w:rsidR="00BC0DD9" w:rsidRPr="00836B0F" w:rsidRDefault="00BC0DD9" w:rsidP="00AD08AA">
            <w:proofErr w:type="spellStart"/>
            <w:r w:rsidRPr="00836B0F">
              <w:t>Climacodium</w:t>
            </w:r>
            <w:proofErr w:type="spellEnd"/>
            <w:r w:rsidRPr="00836B0F">
              <w:t xml:space="preserve"> </w:t>
            </w:r>
            <w:proofErr w:type="spellStart"/>
            <w:r w:rsidRPr="00836B0F">
              <w:t>frauenfeldianum</w:t>
            </w:r>
            <w:proofErr w:type="spellEnd"/>
          </w:p>
        </w:tc>
        <w:tc>
          <w:tcPr>
            <w:tcW w:w="1708" w:type="dxa"/>
          </w:tcPr>
          <w:p w14:paraId="4AB19060" w14:textId="77777777" w:rsidR="00BC0DD9" w:rsidRPr="00836B0F" w:rsidRDefault="00BC0DD9" w:rsidP="00AD08AA">
            <w:r w:rsidRPr="00836B0F">
              <w:t>+</w:t>
            </w:r>
          </w:p>
        </w:tc>
        <w:tc>
          <w:tcPr>
            <w:tcW w:w="1560" w:type="dxa"/>
          </w:tcPr>
          <w:p w14:paraId="18FC9269" w14:textId="77777777" w:rsidR="00BC0DD9" w:rsidRPr="00836B0F" w:rsidRDefault="00BC0DD9" w:rsidP="00AD08AA">
            <w:r w:rsidRPr="00836B0F">
              <w:t>+</w:t>
            </w:r>
          </w:p>
        </w:tc>
        <w:tc>
          <w:tcPr>
            <w:tcW w:w="1984" w:type="dxa"/>
          </w:tcPr>
          <w:p w14:paraId="2C899053" w14:textId="77777777" w:rsidR="00BC0DD9" w:rsidRPr="00836B0F" w:rsidRDefault="00BC0DD9" w:rsidP="00AD08AA">
            <w:r w:rsidRPr="00836B0F">
              <w:t>+</w:t>
            </w:r>
          </w:p>
        </w:tc>
      </w:tr>
      <w:tr w:rsidR="00BC0DD9" w:rsidRPr="00836B0F" w14:paraId="493B8793" w14:textId="77777777" w:rsidTr="00C77313">
        <w:trPr>
          <w:trHeight w:val="170"/>
        </w:trPr>
        <w:tc>
          <w:tcPr>
            <w:tcW w:w="0" w:type="auto"/>
            <w:noWrap/>
            <w:hideMark/>
          </w:tcPr>
          <w:p w14:paraId="2A87C296" w14:textId="77777777" w:rsidR="00BC0DD9" w:rsidRPr="00836B0F" w:rsidRDefault="00BC0DD9" w:rsidP="00AD08AA">
            <w:proofErr w:type="spellStart"/>
            <w:r w:rsidRPr="00836B0F">
              <w:t>Eucampia</w:t>
            </w:r>
            <w:proofErr w:type="spellEnd"/>
            <w:r w:rsidRPr="00836B0F">
              <w:t xml:space="preserve"> </w:t>
            </w:r>
            <w:proofErr w:type="spellStart"/>
            <w:r w:rsidRPr="00836B0F">
              <w:t>zodiacus</w:t>
            </w:r>
            <w:proofErr w:type="spellEnd"/>
          </w:p>
        </w:tc>
        <w:tc>
          <w:tcPr>
            <w:tcW w:w="1708" w:type="dxa"/>
          </w:tcPr>
          <w:p w14:paraId="3540C125" w14:textId="77777777" w:rsidR="00BC0DD9" w:rsidRPr="00836B0F" w:rsidRDefault="00BC0DD9" w:rsidP="00AD08AA">
            <w:r w:rsidRPr="00836B0F">
              <w:t>+</w:t>
            </w:r>
          </w:p>
        </w:tc>
        <w:tc>
          <w:tcPr>
            <w:tcW w:w="1560" w:type="dxa"/>
          </w:tcPr>
          <w:p w14:paraId="103E7B51" w14:textId="77777777" w:rsidR="00BC0DD9" w:rsidRPr="00836B0F" w:rsidRDefault="00BC0DD9" w:rsidP="00AD08AA">
            <w:r w:rsidRPr="00836B0F">
              <w:t>+</w:t>
            </w:r>
          </w:p>
        </w:tc>
        <w:tc>
          <w:tcPr>
            <w:tcW w:w="1984" w:type="dxa"/>
          </w:tcPr>
          <w:p w14:paraId="480D81DB" w14:textId="77777777" w:rsidR="00BC0DD9" w:rsidRPr="00836B0F" w:rsidRDefault="00BC0DD9" w:rsidP="00AD08AA">
            <w:r w:rsidRPr="00836B0F">
              <w:t>+</w:t>
            </w:r>
          </w:p>
        </w:tc>
      </w:tr>
      <w:tr w:rsidR="00BC0DD9" w:rsidRPr="00836B0F" w14:paraId="60934376" w14:textId="77777777" w:rsidTr="00C77313">
        <w:trPr>
          <w:trHeight w:val="170"/>
        </w:trPr>
        <w:tc>
          <w:tcPr>
            <w:tcW w:w="0" w:type="auto"/>
            <w:noWrap/>
            <w:hideMark/>
          </w:tcPr>
          <w:p w14:paraId="0BCCE427" w14:textId="77777777" w:rsidR="00BC0DD9" w:rsidRPr="00836B0F" w:rsidRDefault="00BC0DD9" w:rsidP="00AD08AA">
            <w:proofErr w:type="spellStart"/>
            <w:r w:rsidRPr="00836B0F">
              <w:t>Hemiaulus</w:t>
            </w:r>
            <w:proofErr w:type="spellEnd"/>
            <w:r w:rsidRPr="00836B0F">
              <w:t xml:space="preserve"> </w:t>
            </w:r>
            <w:proofErr w:type="spellStart"/>
            <w:r w:rsidRPr="00836B0F">
              <w:t>membranaceus</w:t>
            </w:r>
            <w:proofErr w:type="spellEnd"/>
          </w:p>
        </w:tc>
        <w:tc>
          <w:tcPr>
            <w:tcW w:w="1708" w:type="dxa"/>
          </w:tcPr>
          <w:p w14:paraId="4E596629" w14:textId="77777777" w:rsidR="00BC0DD9" w:rsidRPr="00836B0F" w:rsidRDefault="00BC0DD9" w:rsidP="00AD08AA">
            <w:r w:rsidRPr="00836B0F">
              <w:t>+</w:t>
            </w:r>
          </w:p>
        </w:tc>
        <w:tc>
          <w:tcPr>
            <w:tcW w:w="1560" w:type="dxa"/>
          </w:tcPr>
          <w:p w14:paraId="56B1235C" w14:textId="77777777" w:rsidR="00BC0DD9" w:rsidRPr="00836B0F" w:rsidRDefault="00BC0DD9" w:rsidP="00AD08AA"/>
        </w:tc>
        <w:tc>
          <w:tcPr>
            <w:tcW w:w="1984" w:type="dxa"/>
          </w:tcPr>
          <w:p w14:paraId="64A672E9" w14:textId="77777777" w:rsidR="00BC0DD9" w:rsidRPr="00836B0F" w:rsidRDefault="00BC0DD9" w:rsidP="00AD08AA">
            <w:r w:rsidRPr="00836B0F">
              <w:t>+</w:t>
            </w:r>
          </w:p>
        </w:tc>
      </w:tr>
      <w:tr w:rsidR="00BC0DD9" w:rsidRPr="00836B0F" w14:paraId="1FE23BAF" w14:textId="77777777" w:rsidTr="00C77313">
        <w:trPr>
          <w:trHeight w:val="170"/>
        </w:trPr>
        <w:tc>
          <w:tcPr>
            <w:tcW w:w="0" w:type="auto"/>
            <w:noWrap/>
            <w:hideMark/>
          </w:tcPr>
          <w:p w14:paraId="0C8FF883" w14:textId="77777777" w:rsidR="00BC0DD9" w:rsidRPr="00836B0F" w:rsidRDefault="00BC0DD9" w:rsidP="00AD08AA">
            <w:proofErr w:type="spellStart"/>
            <w:r w:rsidRPr="00836B0F">
              <w:t>Hemiaulus</w:t>
            </w:r>
            <w:proofErr w:type="spellEnd"/>
            <w:r w:rsidRPr="00836B0F">
              <w:t xml:space="preserve"> </w:t>
            </w:r>
            <w:proofErr w:type="spellStart"/>
            <w:r w:rsidRPr="00836B0F">
              <w:t>sinensis</w:t>
            </w:r>
            <w:proofErr w:type="spellEnd"/>
          </w:p>
        </w:tc>
        <w:tc>
          <w:tcPr>
            <w:tcW w:w="1708" w:type="dxa"/>
          </w:tcPr>
          <w:p w14:paraId="0A3D699F" w14:textId="77777777" w:rsidR="00BC0DD9" w:rsidRPr="00836B0F" w:rsidRDefault="00BC0DD9" w:rsidP="00AD08AA">
            <w:r w:rsidRPr="00836B0F">
              <w:t>+</w:t>
            </w:r>
          </w:p>
        </w:tc>
        <w:tc>
          <w:tcPr>
            <w:tcW w:w="1560" w:type="dxa"/>
          </w:tcPr>
          <w:p w14:paraId="7109BCCB" w14:textId="77777777" w:rsidR="00BC0DD9" w:rsidRPr="00836B0F" w:rsidRDefault="00BC0DD9" w:rsidP="00AD08AA">
            <w:r w:rsidRPr="00836B0F">
              <w:t>+</w:t>
            </w:r>
          </w:p>
        </w:tc>
        <w:tc>
          <w:tcPr>
            <w:tcW w:w="1984" w:type="dxa"/>
          </w:tcPr>
          <w:p w14:paraId="1D9CB541" w14:textId="77777777" w:rsidR="00BC0DD9" w:rsidRPr="00836B0F" w:rsidRDefault="00BC0DD9" w:rsidP="00AD08AA">
            <w:r w:rsidRPr="00836B0F">
              <w:t>+</w:t>
            </w:r>
          </w:p>
        </w:tc>
      </w:tr>
      <w:tr w:rsidR="00BC0DD9" w:rsidRPr="00836B0F" w14:paraId="1450AC53" w14:textId="77777777" w:rsidTr="00C77313">
        <w:trPr>
          <w:trHeight w:val="170"/>
        </w:trPr>
        <w:tc>
          <w:tcPr>
            <w:tcW w:w="0" w:type="auto"/>
            <w:noWrap/>
            <w:hideMark/>
          </w:tcPr>
          <w:p w14:paraId="45185D79" w14:textId="77777777" w:rsidR="00BC0DD9" w:rsidRPr="00836B0F" w:rsidRDefault="00BC0DD9" w:rsidP="00AD08AA">
            <w:proofErr w:type="spellStart"/>
            <w:r w:rsidRPr="00836B0F">
              <w:t>Streptotheca</w:t>
            </w:r>
            <w:proofErr w:type="spellEnd"/>
            <w:r w:rsidRPr="00836B0F">
              <w:t xml:space="preserve"> </w:t>
            </w:r>
            <w:proofErr w:type="spellStart"/>
            <w:r w:rsidRPr="00836B0F">
              <w:t>tamesis</w:t>
            </w:r>
            <w:proofErr w:type="spellEnd"/>
          </w:p>
        </w:tc>
        <w:tc>
          <w:tcPr>
            <w:tcW w:w="1708" w:type="dxa"/>
          </w:tcPr>
          <w:p w14:paraId="52C6CDF0" w14:textId="77777777" w:rsidR="00BC0DD9" w:rsidRPr="00836B0F" w:rsidRDefault="00BC0DD9" w:rsidP="00AD08AA">
            <w:r w:rsidRPr="00836B0F">
              <w:t>+</w:t>
            </w:r>
          </w:p>
        </w:tc>
        <w:tc>
          <w:tcPr>
            <w:tcW w:w="1560" w:type="dxa"/>
          </w:tcPr>
          <w:p w14:paraId="2FD74801" w14:textId="77777777" w:rsidR="00BC0DD9" w:rsidRPr="00836B0F" w:rsidRDefault="00BC0DD9" w:rsidP="00AD08AA">
            <w:r w:rsidRPr="00836B0F">
              <w:t>+</w:t>
            </w:r>
          </w:p>
        </w:tc>
        <w:tc>
          <w:tcPr>
            <w:tcW w:w="1984" w:type="dxa"/>
          </w:tcPr>
          <w:p w14:paraId="70F223B4" w14:textId="77777777" w:rsidR="00BC0DD9" w:rsidRPr="00836B0F" w:rsidRDefault="00BC0DD9" w:rsidP="00AD08AA">
            <w:r w:rsidRPr="00836B0F">
              <w:t>+</w:t>
            </w:r>
          </w:p>
        </w:tc>
      </w:tr>
      <w:tr w:rsidR="00BC0DD9" w:rsidRPr="00836B0F" w14:paraId="5818AE93" w14:textId="77777777" w:rsidTr="00C77313">
        <w:trPr>
          <w:trHeight w:val="170"/>
        </w:trPr>
        <w:tc>
          <w:tcPr>
            <w:tcW w:w="0" w:type="auto"/>
            <w:noWrap/>
            <w:hideMark/>
          </w:tcPr>
          <w:p w14:paraId="75EFB069" w14:textId="77777777" w:rsidR="00BC0DD9" w:rsidRPr="00836B0F" w:rsidRDefault="00BC0DD9" w:rsidP="00AD08AA">
            <w:proofErr w:type="spellStart"/>
            <w:r w:rsidRPr="00836B0F">
              <w:t>Leptocylindrales</w:t>
            </w:r>
            <w:proofErr w:type="spellEnd"/>
          </w:p>
        </w:tc>
        <w:tc>
          <w:tcPr>
            <w:tcW w:w="1708" w:type="dxa"/>
          </w:tcPr>
          <w:p w14:paraId="074F9832" w14:textId="77777777" w:rsidR="00BC0DD9" w:rsidRPr="00836B0F" w:rsidRDefault="00BC0DD9" w:rsidP="00AD08AA"/>
        </w:tc>
        <w:tc>
          <w:tcPr>
            <w:tcW w:w="1560" w:type="dxa"/>
          </w:tcPr>
          <w:p w14:paraId="138E66F2" w14:textId="77777777" w:rsidR="00BC0DD9" w:rsidRPr="00836B0F" w:rsidRDefault="00BC0DD9" w:rsidP="00AD08AA"/>
        </w:tc>
        <w:tc>
          <w:tcPr>
            <w:tcW w:w="1984" w:type="dxa"/>
          </w:tcPr>
          <w:p w14:paraId="59100EE8" w14:textId="77777777" w:rsidR="00BC0DD9" w:rsidRPr="00836B0F" w:rsidRDefault="00BC0DD9" w:rsidP="00AD08AA"/>
        </w:tc>
      </w:tr>
      <w:tr w:rsidR="00BC0DD9" w:rsidRPr="00836B0F" w14:paraId="6F0422A0" w14:textId="77777777" w:rsidTr="00C77313">
        <w:trPr>
          <w:trHeight w:val="170"/>
        </w:trPr>
        <w:tc>
          <w:tcPr>
            <w:tcW w:w="0" w:type="auto"/>
            <w:noWrap/>
            <w:hideMark/>
          </w:tcPr>
          <w:p w14:paraId="45EE2481" w14:textId="77777777" w:rsidR="00BC0DD9" w:rsidRPr="00836B0F" w:rsidRDefault="00BC0DD9" w:rsidP="00AD08AA">
            <w:proofErr w:type="spellStart"/>
            <w:r w:rsidRPr="00836B0F">
              <w:t>Leptocylindrus</w:t>
            </w:r>
            <w:proofErr w:type="spellEnd"/>
            <w:r w:rsidRPr="00836B0F">
              <w:t xml:space="preserve"> </w:t>
            </w:r>
            <w:proofErr w:type="spellStart"/>
            <w:r w:rsidRPr="00836B0F">
              <w:t>danicus</w:t>
            </w:r>
            <w:proofErr w:type="spellEnd"/>
          </w:p>
        </w:tc>
        <w:tc>
          <w:tcPr>
            <w:tcW w:w="1708" w:type="dxa"/>
          </w:tcPr>
          <w:p w14:paraId="5BFB404E" w14:textId="77777777" w:rsidR="00BC0DD9" w:rsidRPr="00836B0F" w:rsidRDefault="00BC0DD9" w:rsidP="00AD08AA">
            <w:r w:rsidRPr="00836B0F">
              <w:t>+</w:t>
            </w:r>
          </w:p>
        </w:tc>
        <w:tc>
          <w:tcPr>
            <w:tcW w:w="1560" w:type="dxa"/>
          </w:tcPr>
          <w:p w14:paraId="50DEC933" w14:textId="77777777" w:rsidR="00BC0DD9" w:rsidRPr="00836B0F" w:rsidRDefault="00BC0DD9" w:rsidP="00AD08AA">
            <w:r w:rsidRPr="00836B0F">
              <w:t>+</w:t>
            </w:r>
          </w:p>
        </w:tc>
        <w:tc>
          <w:tcPr>
            <w:tcW w:w="1984" w:type="dxa"/>
          </w:tcPr>
          <w:p w14:paraId="0DD993B4" w14:textId="77777777" w:rsidR="00BC0DD9" w:rsidRPr="00836B0F" w:rsidRDefault="00BC0DD9" w:rsidP="00AD08AA">
            <w:r w:rsidRPr="00836B0F">
              <w:t>+</w:t>
            </w:r>
          </w:p>
        </w:tc>
      </w:tr>
      <w:tr w:rsidR="00BC0DD9" w:rsidRPr="00836B0F" w14:paraId="3B9B2E4D" w14:textId="77777777" w:rsidTr="00C77313">
        <w:trPr>
          <w:trHeight w:val="170"/>
        </w:trPr>
        <w:tc>
          <w:tcPr>
            <w:tcW w:w="0" w:type="auto"/>
            <w:noWrap/>
            <w:hideMark/>
          </w:tcPr>
          <w:p w14:paraId="0CB143D9" w14:textId="77777777" w:rsidR="00BC0DD9" w:rsidRPr="00836B0F" w:rsidRDefault="00BC0DD9" w:rsidP="00AD08AA">
            <w:proofErr w:type="spellStart"/>
            <w:r w:rsidRPr="00836B0F">
              <w:t>Lithodesmiales</w:t>
            </w:r>
            <w:proofErr w:type="spellEnd"/>
          </w:p>
        </w:tc>
        <w:tc>
          <w:tcPr>
            <w:tcW w:w="1708" w:type="dxa"/>
          </w:tcPr>
          <w:p w14:paraId="078488B8" w14:textId="77777777" w:rsidR="00BC0DD9" w:rsidRPr="00836B0F" w:rsidRDefault="00BC0DD9" w:rsidP="00AD08AA"/>
        </w:tc>
        <w:tc>
          <w:tcPr>
            <w:tcW w:w="1560" w:type="dxa"/>
          </w:tcPr>
          <w:p w14:paraId="027DA6C1" w14:textId="77777777" w:rsidR="00BC0DD9" w:rsidRPr="00836B0F" w:rsidRDefault="00BC0DD9" w:rsidP="00AD08AA"/>
        </w:tc>
        <w:tc>
          <w:tcPr>
            <w:tcW w:w="1984" w:type="dxa"/>
          </w:tcPr>
          <w:p w14:paraId="2972FE86" w14:textId="77777777" w:rsidR="00BC0DD9" w:rsidRPr="00836B0F" w:rsidRDefault="00BC0DD9" w:rsidP="00AD08AA"/>
        </w:tc>
      </w:tr>
      <w:tr w:rsidR="00BC0DD9" w:rsidRPr="00836B0F" w14:paraId="77BDD541" w14:textId="77777777" w:rsidTr="00C77313">
        <w:trPr>
          <w:trHeight w:val="170"/>
        </w:trPr>
        <w:tc>
          <w:tcPr>
            <w:tcW w:w="0" w:type="auto"/>
            <w:noWrap/>
            <w:hideMark/>
          </w:tcPr>
          <w:p w14:paraId="4B4C25BA" w14:textId="77777777" w:rsidR="00BC0DD9" w:rsidRPr="00836B0F" w:rsidRDefault="00BC0DD9" w:rsidP="00AD08AA">
            <w:proofErr w:type="spellStart"/>
            <w:r w:rsidRPr="00836B0F">
              <w:t>Ditylum</w:t>
            </w:r>
            <w:proofErr w:type="spellEnd"/>
            <w:r w:rsidRPr="00836B0F">
              <w:t xml:space="preserve"> </w:t>
            </w:r>
            <w:proofErr w:type="spellStart"/>
            <w:r w:rsidRPr="00836B0F">
              <w:t>brightwellii</w:t>
            </w:r>
            <w:proofErr w:type="spellEnd"/>
            <w:r w:rsidRPr="00836B0F">
              <w:t xml:space="preserve"> </w:t>
            </w:r>
          </w:p>
        </w:tc>
        <w:tc>
          <w:tcPr>
            <w:tcW w:w="1708" w:type="dxa"/>
          </w:tcPr>
          <w:p w14:paraId="43501DAC" w14:textId="77777777" w:rsidR="00BC0DD9" w:rsidRPr="00836B0F" w:rsidRDefault="00BC0DD9" w:rsidP="00AD08AA">
            <w:r w:rsidRPr="00836B0F">
              <w:t>+</w:t>
            </w:r>
          </w:p>
        </w:tc>
        <w:tc>
          <w:tcPr>
            <w:tcW w:w="1560" w:type="dxa"/>
          </w:tcPr>
          <w:p w14:paraId="738F25CD" w14:textId="77777777" w:rsidR="00BC0DD9" w:rsidRPr="00836B0F" w:rsidRDefault="00BC0DD9" w:rsidP="00AD08AA">
            <w:r w:rsidRPr="00836B0F">
              <w:t>+</w:t>
            </w:r>
          </w:p>
        </w:tc>
        <w:tc>
          <w:tcPr>
            <w:tcW w:w="1984" w:type="dxa"/>
          </w:tcPr>
          <w:p w14:paraId="55AA0CE7" w14:textId="77777777" w:rsidR="00BC0DD9" w:rsidRPr="00836B0F" w:rsidRDefault="00BC0DD9" w:rsidP="00AD08AA">
            <w:r w:rsidRPr="00836B0F">
              <w:t>+</w:t>
            </w:r>
          </w:p>
        </w:tc>
      </w:tr>
      <w:tr w:rsidR="00BC0DD9" w:rsidRPr="00836B0F" w14:paraId="7E0D5223" w14:textId="77777777" w:rsidTr="00C77313">
        <w:trPr>
          <w:trHeight w:val="170"/>
        </w:trPr>
        <w:tc>
          <w:tcPr>
            <w:tcW w:w="0" w:type="auto"/>
            <w:noWrap/>
            <w:hideMark/>
          </w:tcPr>
          <w:p w14:paraId="48AB0890" w14:textId="77777777" w:rsidR="00BC0DD9" w:rsidRPr="00836B0F" w:rsidRDefault="00BC0DD9" w:rsidP="00AD08AA">
            <w:proofErr w:type="spellStart"/>
            <w:r w:rsidRPr="00836B0F">
              <w:t>Lithodesmium</w:t>
            </w:r>
            <w:proofErr w:type="spellEnd"/>
            <w:r w:rsidRPr="00836B0F">
              <w:t xml:space="preserve"> </w:t>
            </w:r>
            <w:proofErr w:type="spellStart"/>
            <w:r w:rsidRPr="00836B0F">
              <w:t>undulatum</w:t>
            </w:r>
            <w:proofErr w:type="spellEnd"/>
          </w:p>
        </w:tc>
        <w:tc>
          <w:tcPr>
            <w:tcW w:w="1708" w:type="dxa"/>
          </w:tcPr>
          <w:p w14:paraId="64745028" w14:textId="77777777" w:rsidR="00BC0DD9" w:rsidRPr="00836B0F" w:rsidRDefault="00BC0DD9" w:rsidP="00AD08AA">
            <w:r w:rsidRPr="00836B0F">
              <w:t>+</w:t>
            </w:r>
          </w:p>
        </w:tc>
        <w:tc>
          <w:tcPr>
            <w:tcW w:w="1560" w:type="dxa"/>
          </w:tcPr>
          <w:p w14:paraId="5D33F22F" w14:textId="77777777" w:rsidR="00BC0DD9" w:rsidRPr="00836B0F" w:rsidRDefault="00BC0DD9" w:rsidP="00AD08AA">
            <w:r w:rsidRPr="00836B0F">
              <w:t>+</w:t>
            </w:r>
          </w:p>
        </w:tc>
        <w:tc>
          <w:tcPr>
            <w:tcW w:w="1984" w:type="dxa"/>
          </w:tcPr>
          <w:p w14:paraId="2CDEE53E" w14:textId="77777777" w:rsidR="00BC0DD9" w:rsidRPr="00836B0F" w:rsidRDefault="00BC0DD9" w:rsidP="00AD08AA">
            <w:r w:rsidRPr="00836B0F">
              <w:t>+</w:t>
            </w:r>
          </w:p>
        </w:tc>
      </w:tr>
      <w:tr w:rsidR="00BC0DD9" w:rsidRPr="00836B0F" w14:paraId="56B95B54" w14:textId="77777777" w:rsidTr="00C77313">
        <w:trPr>
          <w:trHeight w:val="170"/>
        </w:trPr>
        <w:tc>
          <w:tcPr>
            <w:tcW w:w="0" w:type="auto"/>
            <w:noWrap/>
            <w:hideMark/>
          </w:tcPr>
          <w:p w14:paraId="60150804" w14:textId="77777777" w:rsidR="00BC0DD9" w:rsidRPr="00836B0F" w:rsidRDefault="00BC0DD9" w:rsidP="00AD08AA">
            <w:proofErr w:type="spellStart"/>
            <w:r w:rsidRPr="00836B0F">
              <w:t>Lyrellales</w:t>
            </w:r>
            <w:proofErr w:type="spellEnd"/>
          </w:p>
        </w:tc>
        <w:tc>
          <w:tcPr>
            <w:tcW w:w="1708" w:type="dxa"/>
          </w:tcPr>
          <w:p w14:paraId="21E172AC" w14:textId="77777777" w:rsidR="00BC0DD9" w:rsidRPr="00836B0F" w:rsidRDefault="00BC0DD9" w:rsidP="00AD08AA"/>
        </w:tc>
        <w:tc>
          <w:tcPr>
            <w:tcW w:w="1560" w:type="dxa"/>
          </w:tcPr>
          <w:p w14:paraId="60F8F591" w14:textId="77777777" w:rsidR="00BC0DD9" w:rsidRPr="00836B0F" w:rsidRDefault="00BC0DD9" w:rsidP="00AD08AA"/>
        </w:tc>
        <w:tc>
          <w:tcPr>
            <w:tcW w:w="1984" w:type="dxa"/>
          </w:tcPr>
          <w:p w14:paraId="49F1A7A6" w14:textId="77777777" w:rsidR="00BC0DD9" w:rsidRPr="00836B0F" w:rsidRDefault="00BC0DD9" w:rsidP="00AD08AA"/>
        </w:tc>
      </w:tr>
      <w:tr w:rsidR="00BC0DD9" w:rsidRPr="00836B0F" w14:paraId="65178783" w14:textId="77777777" w:rsidTr="00C77313">
        <w:trPr>
          <w:trHeight w:val="170"/>
        </w:trPr>
        <w:tc>
          <w:tcPr>
            <w:tcW w:w="0" w:type="auto"/>
            <w:noWrap/>
            <w:hideMark/>
          </w:tcPr>
          <w:p w14:paraId="1FF17F0F" w14:textId="77777777" w:rsidR="00BC0DD9" w:rsidRPr="00836B0F" w:rsidRDefault="00BC0DD9" w:rsidP="00AD08AA">
            <w:proofErr w:type="spellStart"/>
            <w:r w:rsidRPr="00836B0F">
              <w:t>Lyrella</w:t>
            </w:r>
            <w:proofErr w:type="spellEnd"/>
            <w:r w:rsidRPr="00836B0F">
              <w:t xml:space="preserve"> </w:t>
            </w:r>
            <w:proofErr w:type="spellStart"/>
            <w:r w:rsidRPr="00836B0F">
              <w:t>sp</w:t>
            </w:r>
            <w:proofErr w:type="spellEnd"/>
          </w:p>
        </w:tc>
        <w:tc>
          <w:tcPr>
            <w:tcW w:w="1708" w:type="dxa"/>
          </w:tcPr>
          <w:p w14:paraId="0EA41840" w14:textId="77777777" w:rsidR="00BC0DD9" w:rsidRPr="00836B0F" w:rsidRDefault="00BC0DD9" w:rsidP="00AD08AA">
            <w:r w:rsidRPr="00836B0F">
              <w:t>+</w:t>
            </w:r>
          </w:p>
        </w:tc>
        <w:tc>
          <w:tcPr>
            <w:tcW w:w="1560" w:type="dxa"/>
          </w:tcPr>
          <w:p w14:paraId="484312C3" w14:textId="77777777" w:rsidR="00BC0DD9" w:rsidRPr="00836B0F" w:rsidRDefault="00BC0DD9" w:rsidP="00AD08AA">
            <w:r w:rsidRPr="00836B0F">
              <w:t>+</w:t>
            </w:r>
          </w:p>
        </w:tc>
        <w:tc>
          <w:tcPr>
            <w:tcW w:w="1984" w:type="dxa"/>
          </w:tcPr>
          <w:p w14:paraId="50338F91" w14:textId="77777777" w:rsidR="00BC0DD9" w:rsidRPr="00836B0F" w:rsidRDefault="00BC0DD9" w:rsidP="00AD08AA">
            <w:r w:rsidRPr="00836B0F">
              <w:t>+</w:t>
            </w:r>
          </w:p>
        </w:tc>
      </w:tr>
      <w:tr w:rsidR="00BC0DD9" w:rsidRPr="00836B0F" w14:paraId="5B615A35" w14:textId="77777777" w:rsidTr="00C77313">
        <w:trPr>
          <w:trHeight w:val="170"/>
        </w:trPr>
        <w:tc>
          <w:tcPr>
            <w:tcW w:w="0" w:type="auto"/>
            <w:noWrap/>
            <w:hideMark/>
          </w:tcPr>
          <w:p w14:paraId="52B6A4A0" w14:textId="77777777" w:rsidR="00BC0DD9" w:rsidRPr="00836B0F" w:rsidRDefault="00BC0DD9" w:rsidP="00AD08AA">
            <w:proofErr w:type="spellStart"/>
            <w:r w:rsidRPr="00836B0F">
              <w:t>Melosirales</w:t>
            </w:r>
            <w:proofErr w:type="spellEnd"/>
          </w:p>
        </w:tc>
        <w:tc>
          <w:tcPr>
            <w:tcW w:w="1708" w:type="dxa"/>
          </w:tcPr>
          <w:p w14:paraId="43D66784" w14:textId="77777777" w:rsidR="00BC0DD9" w:rsidRPr="00836B0F" w:rsidRDefault="00BC0DD9" w:rsidP="00AD08AA"/>
        </w:tc>
        <w:tc>
          <w:tcPr>
            <w:tcW w:w="1560" w:type="dxa"/>
          </w:tcPr>
          <w:p w14:paraId="134E012E" w14:textId="77777777" w:rsidR="00BC0DD9" w:rsidRPr="00836B0F" w:rsidRDefault="00BC0DD9" w:rsidP="00AD08AA"/>
        </w:tc>
        <w:tc>
          <w:tcPr>
            <w:tcW w:w="1984" w:type="dxa"/>
          </w:tcPr>
          <w:p w14:paraId="32900D77" w14:textId="77777777" w:rsidR="00BC0DD9" w:rsidRPr="00836B0F" w:rsidRDefault="00BC0DD9" w:rsidP="00AD08AA"/>
        </w:tc>
      </w:tr>
      <w:tr w:rsidR="00BC0DD9" w:rsidRPr="00836B0F" w14:paraId="7B4C2C20" w14:textId="77777777" w:rsidTr="00C77313">
        <w:trPr>
          <w:trHeight w:val="170"/>
        </w:trPr>
        <w:tc>
          <w:tcPr>
            <w:tcW w:w="0" w:type="auto"/>
            <w:noWrap/>
            <w:hideMark/>
          </w:tcPr>
          <w:p w14:paraId="40CE8423" w14:textId="77777777" w:rsidR="00BC0DD9" w:rsidRPr="00836B0F" w:rsidRDefault="00BC0DD9" w:rsidP="00AD08AA">
            <w:proofErr w:type="spellStart"/>
            <w:proofErr w:type="gramStart"/>
            <w:r w:rsidRPr="00836B0F">
              <w:t>Melosira</w:t>
            </w:r>
            <w:proofErr w:type="spellEnd"/>
            <w:r w:rsidRPr="00836B0F">
              <w:t xml:space="preserve">  </w:t>
            </w:r>
            <w:proofErr w:type="spellStart"/>
            <w:r w:rsidRPr="00836B0F">
              <w:t>sp</w:t>
            </w:r>
            <w:proofErr w:type="spellEnd"/>
            <w:proofErr w:type="gramEnd"/>
          </w:p>
        </w:tc>
        <w:tc>
          <w:tcPr>
            <w:tcW w:w="1708" w:type="dxa"/>
          </w:tcPr>
          <w:p w14:paraId="4DB0073C" w14:textId="77777777" w:rsidR="00BC0DD9" w:rsidRPr="00836B0F" w:rsidRDefault="00BC0DD9" w:rsidP="00AD08AA"/>
        </w:tc>
        <w:tc>
          <w:tcPr>
            <w:tcW w:w="1560" w:type="dxa"/>
          </w:tcPr>
          <w:p w14:paraId="75125E70" w14:textId="77777777" w:rsidR="00BC0DD9" w:rsidRPr="00836B0F" w:rsidRDefault="00BC0DD9" w:rsidP="00AD08AA"/>
        </w:tc>
        <w:tc>
          <w:tcPr>
            <w:tcW w:w="1984" w:type="dxa"/>
          </w:tcPr>
          <w:p w14:paraId="5CBDE021" w14:textId="77777777" w:rsidR="00BC0DD9" w:rsidRPr="00836B0F" w:rsidRDefault="00BC0DD9" w:rsidP="00AD08AA">
            <w:r w:rsidRPr="00836B0F">
              <w:t>+</w:t>
            </w:r>
          </w:p>
        </w:tc>
      </w:tr>
      <w:tr w:rsidR="00BC0DD9" w:rsidRPr="00836B0F" w14:paraId="395FA40B" w14:textId="77777777" w:rsidTr="00C77313">
        <w:trPr>
          <w:trHeight w:val="170"/>
        </w:trPr>
        <w:tc>
          <w:tcPr>
            <w:tcW w:w="0" w:type="auto"/>
            <w:noWrap/>
            <w:hideMark/>
          </w:tcPr>
          <w:p w14:paraId="3445B52C" w14:textId="77777777" w:rsidR="00BC0DD9" w:rsidRPr="00836B0F" w:rsidRDefault="00BC0DD9" w:rsidP="00AD08AA">
            <w:proofErr w:type="spellStart"/>
            <w:r w:rsidRPr="00836B0F">
              <w:t>Stephanopyxis</w:t>
            </w:r>
            <w:proofErr w:type="spellEnd"/>
            <w:r w:rsidRPr="00836B0F">
              <w:t xml:space="preserve"> </w:t>
            </w:r>
            <w:proofErr w:type="spellStart"/>
            <w:r w:rsidRPr="00836B0F">
              <w:t>turris</w:t>
            </w:r>
            <w:proofErr w:type="spellEnd"/>
          </w:p>
        </w:tc>
        <w:tc>
          <w:tcPr>
            <w:tcW w:w="1708" w:type="dxa"/>
          </w:tcPr>
          <w:p w14:paraId="71442209" w14:textId="77777777" w:rsidR="00BC0DD9" w:rsidRPr="00836B0F" w:rsidRDefault="00BC0DD9" w:rsidP="00AD08AA">
            <w:r w:rsidRPr="00836B0F">
              <w:t>+</w:t>
            </w:r>
          </w:p>
        </w:tc>
        <w:tc>
          <w:tcPr>
            <w:tcW w:w="1560" w:type="dxa"/>
          </w:tcPr>
          <w:p w14:paraId="5DDAB74B" w14:textId="77777777" w:rsidR="00BC0DD9" w:rsidRPr="00836B0F" w:rsidRDefault="00BC0DD9" w:rsidP="00AD08AA">
            <w:r w:rsidRPr="00836B0F">
              <w:t>+</w:t>
            </w:r>
          </w:p>
        </w:tc>
        <w:tc>
          <w:tcPr>
            <w:tcW w:w="1984" w:type="dxa"/>
          </w:tcPr>
          <w:p w14:paraId="2AB6942F" w14:textId="77777777" w:rsidR="00BC0DD9" w:rsidRPr="00836B0F" w:rsidRDefault="00BC0DD9" w:rsidP="00AD08AA"/>
        </w:tc>
      </w:tr>
      <w:tr w:rsidR="00BC0DD9" w:rsidRPr="00836B0F" w14:paraId="120C30B9" w14:textId="77777777" w:rsidTr="00C77313">
        <w:trPr>
          <w:trHeight w:val="170"/>
        </w:trPr>
        <w:tc>
          <w:tcPr>
            <w:tcW w:w="0" w:type="auto"/>
            <w:noWrap/>
            <w:hideMark/>
          </w:tcPr>
          <w:p w14:paraId="25251316" w14:textId="77777777" w:rsidR="00BC0DD9" w:rsidRPr="00836B0F" w:rsidRDefault="00BC0DD9" w:rsidP="00AD08AA">
            <w:proofErr w:type="spellStart"/>
            <w:r w:rsidRPr="00836B0F">
              <w:t>Naviculales</w:t>
            </w:r>
            <w:proofErr w:type="spellEnd"/>
          </w:p>
        </w:tc>
        <w:tc>
          <w:tcPr>
            <w:tcW w:w="1708" w:type="dxa"/>
          </w:tcPr>
          <w:p w14:paraId="1A5A0BB6" w14:textId="77777777" w:rsidR="00BC0DD9" w:rsidRPr="00836B0F" w:rsidRDefault="00BC0DD9" w:rsidP="00AD08AA"/>
        </w:tc>
        <w:tc>
          <w:tcPr>
            <w:tcW w:w="1560" w:type="dxa"/>
          </w:tcPr>
          <w:p w14:paraId="0B7FFAFF" w14:textId="77777777" w:rsidR="00BC0DD9" w:rsidRPr="00836B0F" w:rsidRDefault="00BC0DD9" w:rsidP="00AD08AA"/>
        </w:tc>
        <w:tc>
          <w:tcPr>
            <w:tcW w:w="1984" w:type="dxa"/>
          </w:tcPr>
          <w:p w14:paraId="47CCACC1" w14:textId="77777777" w:rsidR="00BC0DD9" w:rsidRPr="00836B0F" w:rsidRDefault="00BC0DD9" w:rsidP="00AD08AA"/>
        </w:tc>
      </w:tr>
      <w:tr w:rsidR="00BC0DD9" w:rsidRPr="00836B0F" w14:paraId="3D65612D" w14:textId="77777777" w:rsidTr="00C77313">
        <w:trPr>
          <w:trHeight w:val="170"/>
        </w:trPr>
        <w:tc>
          <w:tcPr>
            <w:tcW w:w="0" w:type="auto"/>
            <w:noWrap/>
            <w:hideMark/>
          </w:tcPr>
          <w:p w14:paraId="78B5DD0E" w14:textId="77777777" w:rsidR="00BC0DD9" w:rsidRPr="00836B0F" w:rsidRDefault="00BC0DD9" w:rsidP="00AD08AA">
            <w:proofErr w:type="spellStart"/>
            <w:r w:rsidRPr="00836B0F">
              <w:t>Diploneis</w:t>
            </w:r>
            <w:proofErr w:type="spellEnd"/>
            <w:r w:rsidRPr="00836B0F">
              <w:t xml:space="preserve"> </w:t>
            </w:r>
            <w:proofErr w:type="spellStart"/>
            <w:r w:rsidRPr="00836B0F">
              <w:t>gruendleri</w:t>
            </w:r>
            <w:proofErr w:type="spellEnd"/>
          </w:p>
        </w:tc>
        <w:tc>
          <w:tcPr>
            <w:tcW w:w="1708" w:type="dxa"/>
          </w:tcPr>
          <w:p w14:paraId="73EE5699" w14:textId="77777777" w:rsidR="00BC0DD9" w:rsidRPr="00836B0F" w:rsidRDefault="00BC0DD9" w:rsidP="00AD08AA">
            <w:r w:rsidRPr="00836B0F">
              <w:t>+</w:t>
            </w:r>
          </w:p>
        </w:tc>
        <w:tc>
          <w:tcPr>
            <w:tcW w:w="1560" w:type="dxa"/>
          </w:tcPr>
          <w:p w14:paraId="197D16CF" w14:textId="77777777" w:rsidR="00BC0DD9" w:rsidRPr="00836B0F" w:rsidRDefault="00BC0DD9" w:rsidP="00AD08AA">
            <w:r w:rsidRPr="00836B0F">
              <w:t>+</w:t>
            </w:r>
          </w:p>
        </w:tc>
        <w:tc>
          <w:tcPr>
            <w:tcW w:w="1984" w:type="dxa"/>
          </w:tcPr>
          <w:p w14:paraId="6EE0B3FA" w14:textId="77777777" w:rsidR="00BC0DD9" w:rsidRPr="00836B0F" w:rsidRDefault="00BC0DD9" w:rsidP="00AD08AA">
            <w:r w:rsidRPr="00836B0F">
              <w:t>+</w:t>
            </w:r>
          </w:p>
        </w:tc>
      </w:tr>
      <w:tr w:rsidR="00BC0DD9" w:rsidRPr="00836B0F" w14:paraId="72F5EC19" w14:textId="77777777" w:rsidTr="00C77313">
        <w:trPr>
          <w:trHeight w:val="170"/>
        </w:trPr>
        <w:tc>
          <w:tcPr>
            <w:tcW w:w="0" w:type="auto"/>
            <w:noWrap/>
            <w:hideMark/>
          </w:tcPr>
          <w:p w14:paraId="754DCFCA" w14:textId="77777777" w:rsidR="00BC0DD9" w:rsidRPr="00836B0F" w:rsidRDefault="00BC0DD9" w:rsidP="00AD08AA">
            <w:proofErr w:type="spellStart"/>
            <w:r w:rsidRPr="00836B0F">
              <w:t>Gyrosigma</w:t>
            </w:r>
            <w:proofErr w:type="spellEnd"/>
            <w:r w:rsidRPr="00836B0F">
              <w:t xml:space="preserve"> </w:t>
            </w:r>
            <w:proofErr w:type="spellStart"/>
            <w:r w:rsidRPr="00836B0F">
              <w:t>sp</w:t>
            </w:r>
            <w:proofErr w:type="spellEnd"/>
          </w:p>
        </w:tc>
        <w:tc>
          <w:tcPr>
            <w:tcW w:w="1708" w:type="dxa"/>
          </w:tcPr>
          <w:p w14:paraId="45296D6C" w14:textId="77777777" w:rsidR="00BC0DD9" w:rsidRPr="00836B0F" w:rsidRDefault="00BC0DD9" w:rsidP="00AD08AA">
            <w:r w:rsidRPr="00836B0F">
              <w:t>+</w:t>
            </w:r>
          </w:p>
        </w:tc>
        <w:tc>
          <w:tcPr>
            <w:tcW w:w="1560" w:type="dxa"/>
          </w:tcPr>
          <w:p w14:paraId="61579795" w14:textId="77777777" w:rsidR="00BC0DD9" w:rsidRPr="00836B0F" w:rsidRDefault="00BC0DD9" w:rsidP="00AD08AA"/>
        </w:tc>
        <w:tc>
          <w:tcPr>
            <w:tcW w:w="1984" w:type="dxa"/>
          </w:tcPr>
          <w:p w14:paraId="785F16AD" w14:textId="77777777" w:rsidR="00BC0DD9" w:rsidRPr="00836B0F" w:rsidRDefault="00BC0DD9" w:rsidP="00AD08AA">
            <w:r w:rsidRPr="00836B0F">
              <w:t>+</w:t>
            </w:r>
          </w:p>
        </w:tc>
      </w:tr>
      <w:tr w:rsidR="00BC0DD9" w:rsidRPr="00836B0F" w14:paraId="72FEEC4D" w14:textId="77777777" w:rsidTr="00C77313">
        <w:trPr>
          <w:trHeight w:val="170"/>
        </w:trPr>
        <w:tc>
          <w:tcPr>
            <w:tcW w:w="0" w:type="auto"/>
            <w:noWrap/>
            <w:hideMark/>
          </w:tcPr>
          <w:p w14:paraId="5F6F61A8" w14:textId="77777777" w:rsidR="00BC0DD9" w:rsidRPr="00836B0F" w:rsidRDefault="00BC0DD9" w:rsidP="00AD08AA">
            <w:proofErr w:type="spellStart"/>
            <w:r w:rsidRPr="00836B0F">
              <w:t>Meuniera</w:t>
            </w:r>
            <w:proofErr w:type="spellEnd"/>
            <w:r w:rsidRPr="00836B0F">
              <w:t xml:space="preserve"> </w:t>
            </w:r>
            <w:proofErr w:type="spellStart"/>
            <w:r w:rsidRPr="00836B0F">
              <w:t>membranacea</w:t>
            </w:r>
            <w:proofErr w:type="spellEnd"/>
            <w:r w:rsidRPr="00836B0F">
              <w:t xml:space="preserve"> </w:t>
            </w:r>
          </w:p>
        </w:tc>
        <w:tc>
          <w:tcPr>
            <w:tcW w:w="1708" w:type="dxa"/>
          </w:tcPr>
          <w:p w14:paraId="4F025D7F" w14:textId="77777777" w:rsidR="00BC0DD9" w:rsidRPr="00836B0F" w:rsidRDefault="00BC0DD9" w:rsidP="00AD08AA"/>
        </w:tc>
        <w:tc>
          <w:tcPr>
            <w:tcW w:w="1560" w:type="dxa"/>
          </w:tcPr>
          <w:p w14:paraId="28C9A775" w14:textId="77777777" w:rsidR="00BC0DD9" w:rsidRPr="00836B0F" w:rsidRDefault="00BC0DD9" w:rsidP="00AD08AA">
            <w:r w:rsidRPr="00836B0F">
              <w:t>+</w:t>
            </w:r>
          </w:p>
        </w:tc>
        <w:tc>
          <w:tcPr>
            <w:tcW w:w="1984" w:type="dxa"/>
          </w:tcPr>
          <w:p w14:paraId="5B29F092" w14:textId="77777777" w:rsidR="00BC0DD9" w:rsidRPr="00836B0F" w:rsidRDefault="00BC0DD9" w:rsidP="00AD08AA">
            <w:r w:rsidRPr="00836B0F">
              <w:t>+</w:t>
            </w:r>
          </w:p>
        </w:tc>
      </w:tr>
      <w:tr w:rsidR="00BC0DD9" w:rsidRPr="00836B0F" w14:paraId="30A9EABB" w14:textId="77777777" w:rsidTr="00C77313">
        <w:trPr>
          <w:trHeight w:val="170"/>
        </w:trPr>
        <w:tc>
          <w:tcPr>
            <w:tcW w:w="0" w:type="auto"/>
            <w:noWrap/>
            <w:hideMark/>
          </w:tcPr>
          <w:p w14:paraId="38BC28F4" w14:textId="77777777" w:rsidR="00BC0DD9" w:rsidRPr="00836B0F" w:rsidRDefault="00BC0DD9" w:rsidP="00AD08AA">
            <w:proofErr w:type="spellStart"/>
            <w:r w:rsidRPr="00836B0F">
              <w:t>Navicula</w:t>
            </w:r>
            <w:proofErr w:type="spellEnd"/>
            <w:r w:rsidRPr="00836B0F">
              <w:t xml:space="preserve"> </w:t>
            </w:r>
            <w:proofErr w:type="spellStart"/>
            <w:r w:rsidRPr="00836B0F">
              <w:t>sp</w:t>
            </w:r>
            <w:proofErr w:type="spellEnd"/>
          </w:p>
        </w:tc>
        <w:tc>
          <w:tcPr>
            <w:tcW w:w="1708" w:type="dxa"/>
          </w:tcPr>
          <w:p w14:paraId="257BF089" w14:textId="77777777" w:rsidR="00BC0DD9" w:rsidRPr="00836B0F" w:rsidRDefault="00BC0DD9" w:rsidP="00AD08AA"/>
        </w:tc>
        <w:tc>
          <w:tcPr>
            <w:tcW w:w="1560" w:type="dxa"/>
          </w:tcPr>
          <w:p w14:paraId="1EC76DB8" w14:textId="77777777" w:rsidR="00BC0DD9" w:rsidRPr="00836B0F" w:rsidRDefault="00BC0DD9" w:rsidP="00AD08AA">
            <w:r w:rsidRPr="00836B0F">
              <w:t>+</w:t>
            </w:r>
          </w:p>
        </w:tc>
        <w:tc>
          <w:tcPr>
            <w:tcW w:w="1984" w:type="dxa"/>
          </w:tcPr>
          <w:p w14:paraId="63C8FD4A" w14:textId="77777777" w:rsidR="00BC0DD9" w:rsidRPr="00836B0F" w:rsidRDefault="00BC0DD9" w:rsidP="00AD08AA"/>
        </w:tc>
      </w:tr>
      <w:tr w:rsidR="00BC0DD9" w:rsidRPr="00836B0F" w14:paraId="4FA18140" w14:textId="77777777" w:rsidTr="00C77313">
        <w:trPr>
          <w:trHeight w:val="170"/>
        </w:trPr>
        <w:tc>
          <w:tcPr>
            <w:tcW w:w="0" w:type="auto"/>
            <w:noWrap/>
            <w:hideMark/>
          </w:tcPr>
          <w:p w14:paraId="019EE287" w14:textId="77777777" w:rsidR="00BC0DD9" w:rsidRPr="00836B0F" w:rsidRDefault="00BC0DD9" w:rsidP="00AD08AA">
            <w:proofErr w:type="spellStart"/>
            <w:r w:rsidRPr="00836B0F">
              <w:t>Phaeodactylum</w:t>
            </w:r>
            <w:proofErr w:type="spellEnd"/>
            <w:r w:rsidRPr="00836B0F">
              <w:t xml:space="preserve"> </w:t>
            </w:r>
            <w:proofErr w:type="spellStart"/>
            <w:r w:rsidRPr="00836B0F">
              <w:t>sp</w:t>
            </w:r>
            <w:proofErr w:type="spellEnd"/>
          </w:p>
        </w:tc>
        <w:tc>
          <w:tcPr>
            <w:tcW w:w="1708" w:type="dxa"/>
          </w:tcPr>
          <w:p w14:paraId="4764F94F" w14:textId="77777777" w:rsidR="00BC0DD9" w:rsidRPr="00836B0F" w:rsidRDefault="00BC0DD9" w:rsidP="00AD08AA"/>
        </w:tc>
        <w:tc>
          <w:tcPr>
            <w:tcW w:w="1560" w:type="dxa"/>
          </w:tcPr>
          <w:p w14:paraId="07BD223F" w14:textId="77777777" w:rsidR="00BC0DD9" w:rsidRPr="00836B0F" w:rsidRDefault="00BC0DD9" w:rsidP="00AD08AA">
            <w:r w:rsidRPr="00836B0F">
              <w:t>+</w:t>
            </w:r>
          </w:p>
        </w:tc>
        <w:tc>
          <w:tcPr>
            <w:tcW w:w="1984" w:type="dxa"/>
          </w:tcPr>
          <w:p w14:paraId="7DD781F5" w14:textId="77777777" w:rsidR="00BC0DD9" w:rsidRPr="00836B0F" w:rsidRDefault="00BC0DD9" w:rsidP="00AD08AA"/>
        </w:tc>
      </w:tr>
      <w:tr w:rsidR="00BC0DD9" w:rsidRPr="00836B0F" w14:paraId="73731DC6" w14:textId="77777777" w:rsidTr="00C77313">
        <w:trPr>
          <w:trHeight w:val="170"/>
        </w:trPr>
        <w:tc>
          <w:tcPr>
            <w:tcW w:w="0" w:type="auto"/>
            <w:noWrap/>
            <w:hideMark/>
          </w:tcPr>
          <w:p w14:paraId="01E847CD" w14:textId="77777777" w:rsidR="00BC0DD9" w:rsidRPr="00836B0F" w:rsidRDefault="00BC0DD9" w:rsidP="00AD08AA">
            <w:proofErr w:type="spellStart"/>
            <w:r w:rsidRPr="00836B0F">
              <w:t>Plagiotropis</w:t>
            </w:r>
            <w:proofErr w:type="spellEnd"/>
            <w:r w:rsidRPr="00836B0F">
              <w:t xml:space="preserve"> </w:t>
            </w:r>
            <w:proofErr w:type="spellStart"/>
            <w:r w:rsidRPr="00836B0F">
              <w:t>sp</w:t>
            </w:r>
            <w:proofErr w:type="spellEnd"/>
          </w:p>
        </w:tc>
        <w:tc>
          <w:tcPr>
            <w:tcW w:w="1708" w:type="dxa"/>
          </w:tcPr>
          <w:p w14:paraId="471724E4" w14:textId="77777777" w:rsidR="00BC0DD9" w:rsidRPr="00836B0F" w:rsidRDefault="00BC0DD9" w:rsidP="00AD08AA">
            <w:r w:rsidRPr="00836B0F">
              <w:t>+</w:t>
            </w:r>
          </w:p>
        </w:tc>
        <w:tc>
          <w:tcPr>
            <w:tcW w:w="1560" w:type="dxa"/>
          </w:tcPr>
          <w:p w14:paraId="5DEF191E" w14:textId="77777777" w:rsidR="00BC0DD9" w:rsidRPr="00836B0F" w:rsidRDefault="00BC0DD9" w:rsidP="00AD08AA">
            <w:r w:rsidRPr="00836B0F">
              <w:t>+</w:t>
            </w:r>
          </w:p>
        </w:tc>
        <w:tc>
          <w:tcPr>
            <w:tcW w:w="1984" w:type="dxa"/>
          </w:tcPr>
          <w:p w14:paraId="38A38005" w14:textId="77777777" w:rsidR="00BC0DD9" w:rsidRPr="00836B0F" w:rsidRDefault="00BC0DD9" w:rsidP="00AD08AA">
            <w:r w:rsidRPr="00836B0F">
              <w:t>+</w:t>
            </w:r>
          </w:p>
        </w:tc>
      </w:tr>
      <w:tr w:rsidR="00BC0DD9" w:rsidRPr="00836B0F" w14:paraId="6F36C597" w14:textId="77777777" w:rsidTr="00C77313">
        <w:trPr>
          <w:trHeight w:val="170"/>
        </w:trPr>
        <w:tc>
          <w:tcPr>
            <w:tcW w:w="0" w:type="auto"/>
            <w:noWrap/>
            <w:hideMark/>
          </w:tcPr>
          <w:p w14:paraId="224A2C98" w14:textId="77777777" w:rsidR="00BC0DD9" w:rsidRPr="00836B0F" w:rsidRDefault="00BC0DD9" w:rsidP="00AD08AA">
            <w:proofErr w:type="spellStart"/>
            <w:r w:rsidRPr="00836B0F">
              <w:t>Rhaponeidales</w:t>
            </w:r>
            <w:proofErr w:type="spellEnd"/>
          </w:p>
        </w:tc>
        <w:tc>
          <w:tcPr>
            <w:tcW w:w="1708" w:type="dxa"/>
          </w:tcPr>
          <w:p w14:paraId="129D79D8" w14:textId="77777777" w:rsidR="00BC0DD9" w:rsidRPr="00836B0F" w:rsidRDefault="00BC0DD9" w:rsidP="00AD08AA"/>
        </w:tc>
        <w:tc>
          <w:tcPr>
            <w:tcW w:w="1560" w:type="dxa"/>
          </w:tcPr>
          <w:p w14:paraId="3E5816E8" w14:textId="77777777" w:rsidR="00BC0DD9" w:rsidRPr="00836B0F" w:rsidRDefault="00BC0DD9" w:rsidP="00AD08AA"/>
        </w:tc>
        <w:tc>
          <w:tcPr>
            <w:tcW w:w="1984" w:type="dxa"/>
          </w:tcPr>
          <w:p w14:paraId="5473880A" w14:textId="77777777" w:rsidR="00BC0DD9" w:rsidRPr="00836B0F" w:rsidRDefault="00BC0DD9" w:rsidP="00AD08AA"/>
        </w:tc>
      </w:tr>
      <w:tr w:rsidR="00BC0DD9" w:rsidRPr="00836B0F" w14:paraId="53A49E15" w14:textId="77777777" w:rsidTr="00C77313">
        <w:trPr>
          <w:trHeight w:val="170"/>
        </w:trPr>
        <w:tc>
          <w:tcPr>
            <w:tcW w:w="0" w:type="auto"/>
            <w:noWrap/>
            <w:hideMark/>
          </w:tcPr>
          <w:p w14:paraId="23472985" w14:textId="77777777" w:rsidR="00BC0DD9" w:rsidRPr="00836B0F" w:rsidRDefault="00BC0DD9" w:rsidP="00AD08AA">
            <w:proofErr w:type="spellStart"/>
            <w:r w:rsidRPr="00836B0F">
              <w:t>Neodelphineis</w:t>
            </w:r>
            <w:proofErr w:type="spellEnd"/>
            <w:r w:rsidRPr="00836B0F">
              <w:t xml:space="preserve"> </w:t>
            </w:r>
            <w:proofErr w:type="spellStart"/>
            <w:r w:rsidRPr="00836B0F">
              <w:t>pelagica</w:t>
            </w:r>
            <w:proofErr w:type="spellEnd"/>
          </w:p>
        </w:tc>
        <w:tc>
          <w:tcPr>
            <w:tcW w:w="1708" w:type="dxa"/>
          </w:tcPr>
          <w:p w14:paraId="7C1089F0" w14:textId="77777777" w:rsidR="00BC0DD9" w:rsidRPr="00836B0F" w:rsidRDefault="00BC0DD9" w:rsidP="00AD08AA">
            <w:r w:rsidRPr="00836B0F">
              <w:t>+</w:t>
            </w:r>
          </w:p>
        </w:tc>
        <w:tc>
          <w:tcPr>
            <w:tcW w:w="1560" w:type="dxa"/>
          </w:tcPr>
          <w:p w14:paraId="2188A5FD" w14:textId="77777777" w:rsidR="00BC0DD9" w:rsidRPr="00836B0F" w:rsidRDefault="00BC0DD9" w:rsidP="00AD08AA">
            <w:r w:rsidRPr="00836B0F">
              <w:t>+</w:t>
            </w:r>
          </w:p>
        </w:tc>
        <w:tc>
          <w:tcPr>
            <w:tcW w:w="1984" w:type="dxa"/>
          </w:tcPr>
          <w:p w14:paraId="1254A0AC" w14:textId="77777777" w:rsidR="00BC0DD9" w:rsidRPr="00836B0F" w:rsidRDefault="00BC0DD9" w:rsidP="00AD08AA">
            <w:r w:rsidRPr="00836B0F">
              <w:t>+</w:t>
            </w:r>
          </w:p>
        </w:tc>
      </w:tr>
      <w:tr w:rsidR="00BC0DD9" w:rsidRPr="00836B0F" w14:paraId="56FB859A" w14:textId="77777777" w:rsidTr="00C77313">
        <w:trPr>
          <w:trHeight w:val="170"/>
        </w:trPr>
        <w:tc>
          <w:tcPr>
            <w:tcW w:w="0" w:type="auto"/>
            <w:noWrap/>
            <w:hideMark/>
          </w:tcPr>
          <w:p w14:paraId="6D515CEC" w14:textId="77777777" w:rsidR="00BC0DD9" w:rsidRPr="00836B0F" w:rsidRDefault="00BC0DD9" w:rsidP="00AD08AA">
            <w:proofErr w:type="spellStart"/>
            <w:r w:rsidRPr="00836B0F">
              <w:t>Rhizosoleniales</w:t>
            </w:r>
            <w:proofErr w:type="spellEnd"/>
          </w:p>
        </w:tc>
        <w:tc>
          <w:tcPr>
            <w:tcW w:w="1708" w:type="dxa"/>
          </w:tcPr>
          <w:p w14:paraId="6566CD02" w14:textId="77777777" w:rsidR="00BC0DD9" w:rsidRPr="00836B0F" w:rsidRDefault="00BC0DD9" w:rsidP="00AD08AA"/>
        </w:tc>
        <w:tc>
          <w:tcPr>
            <w:tcW w:w="1560" w:type="dxa"/>
          </w:tcPr>
          <w:p w14:paraId="33D3A88F" w14:textId="77777777" w:rsidR="00BC0DD9" w:rsidRPr="00836B0F" w:rsidRDefault="00BC0DD9" w:rsidP="00AD08AA"/>
        </w:tc>
        <w:tc>
          <w:tcPr>
            <w:tcW w:w="1984" w:type="dxa"/>
          </w:tcPr>
          <w:p w14:paraId="59F63FD4" w14:textId="77777777" w:rsidR="00BC0DD9" w:rsidRPr="00836B0F" w:rsidRDefault="00BC0DD9" w:rsidP="00AD08AA"/>
        </w:tc>
      </w:tr>
      <w:tr w:rsidR="00BC0DD9" w:rsidRPr="00836B0F" w14:paraId="19632914" w14:textId="77777777" w:rsidTr="00C77313">
        <w:trPr>
          <w:trHeight w:val="170"/>
        </w:trPr>
        <w:tc>
          <w:tcPr>
            <w:tcW w:w="0" w:type="auto"/>
            <w:noWrap/>
            <w:hideMark/>
          </w:tcPr>
          <w:p w14:paraId="0A4139C5" w14:textId="77777777" w:rsidR="00BC0DD9" w:rsidRPr="00836B0F" w:rsidRDefault="00BC0DD9" w:rsidP="00AD08AA">
            <w:proofErr w:type="spellStart"/>
            <w:r w:rsidRPr="00836B0F">
              <w:t>Guinardia</w:t>
            </w:r>
            <w:proofErr w:type="spellEnd"/>
            <w:r w:rsidRPr="00836B0F">
              <w:t xml:space="preserve"> </w:t>
            </w:r>
            <w:proofErr w:type="spellStart"/>
            <w:r w:rsidRPr="00836B0F">
              <w:t>delicatula</w:t>
            </w:r>
            <w:proofErr w:type="spellEnd"/>
          </w:p>
        </w:tc>
        <w:tc>
          <w:tcPr>
            <w:tcW w:w="1708" w:type="dxa"/>
          </w:tcPr>
          <w:p w14:paraId="0351DF5C" w14:textId="77777777" w:rsidR="00BC0DD9" w:rsidRPr="00836B0F" w:rsidRDefault="00BC0DD9" w:rsidP="00AD08AA"/>
        </w:tc>
        <w:tc>
          <w:tcPr>
            <w:tcW w:w="1560" w:type="dxa"/>
          </w:tcPr>
          <w:p w14:paraId="76F28703" w14:textId="77777777" w:rsidR="00BC0DD9" w:rsidRPr="00836B0F" w:rsidRDefault="00BC0DD9" w:rsidP="00AD08AA">
            <w:r w:rsidRPr="00836B0F">
              <w:t>+</w:t>
            </w:r>
          </w:p>
        </w:tc>
        <w:tc>
          <w:tcPr>
            <w:tcW w:w="1984" w:type="dxa"/>
          </w:tcPr>
          <w:p w14:paraId="51327FF1" w14:textId="77777777" w:rsidR="00BC0DD9" w:rsidRPr="00836B0F" w:rsidRDefault="00BC0DD9" w:rsidP="00AD08AA">
            <w:r w:rsidRPr="00836B0F">
              <w:t>+</w:t>
            </w:r>
          </w:p>
        </w:tc>
      </w:tr>
      <w:tr w:rsidR="00BC0DD9" w:rsidRPr="00836B0F" w14:paraId="67C018B5" w14:textId="77777777" w:rsidTr="00C77313">
        <w:trPr>
          <w:trHeight w:val="170"/>
        </w:trPr>
        <w:tc>
          <w:tcPr>
            <w:tcW w:w="0" w:type="auto"/>
            <w:noWrap/>
            <w:hideMark/>
          </w:tcPr>
          <w:p w14:paraId="0C2BA6A8" w14:textId="77777777" w:rsidR="00BC0DD9" w:rsidRPr="00836B0F" w:rsidRDefault="00BC0DD9" w:rsidP="00AD08AA">
            <w:proofErr w:type="spellStart"/>
            <w:r w:rsidRPr="00836B0F">
              <w:t>Guinardia</w:t>
            </w:r>
            <w:proofErr w:type="spellEnd"/>
            <w:r w:rsidRPr="00836B0F">
              <w:t xml:space="preserve"> </w:t>
            </w:r>
            <w:proofErr w:type="spellStart"/>
            <w:r w:rsidRPr="00836B0F">
              <w:t>flaccida</w:t>
            </w:r>
            <w:proofErr w:type="spellEnd"/>
          </w:p>
        </w:tc>
        <w:tc>
          <w:tcPr>
            <w:tcW w:w="1708" w:type="dxa"/>
          </w:tcPr>
          <w:p w14:paraId="01A52BF7" w14:textId="77777777" w:rsidR="00BC0DD9" w:rsidRPr="00836B0F" w:rsidRDefault="00BC0DD9" w:rsidP="00AD08AA">
            <w:r w:rsidRPr="00836B0F">
              <w:t>+</w:t>
            </w:r>
          </w:p>
        </w:tc>
        <w:tc>
          <w:tcPr>
            <w:tcW w:w="1560" w:type="dxa"/>
          </w:tcPr>
          <w:p w14:paraId="3894474C" w14:textId="77777777" w:rsidR="00BC0DD9" w:rsidRPr="00836B0F" w:rsidRDefault="00BC0DD9" w:rsidP="00AD08AA"/>
        </w:tc>
        <w:tc>
          <w:tcPr>
            <w:tcW w:w="1984" w:type="dxa"/>
          </w:tcPr>
          <w:p w14:paraId="2B7FFAAA" w14:textId="77777777" w:rsidR="00BC0DD9" w:rsidRPr="00836B0F" w:rsidRDefault="00BC0DD9" w:rsidP="00AD08AA">
            <w:r w:rsidRPr="00836B0F">
              <w:t>+</w:t>
            </w:r>
          </w:p>
        </w:tc>
      </w:tr>
      <w:tr w:rsidR="00BC0DD9" w:rsidRPr="00836B0F" w14:paraId="48242BD1" w14:textId="77777777" w:rsidTr="00C77313">
        <w:trPr>
          <w:trHeight w:val="170"/>
        </w:trPr>
        <w:tc>
          <w:tcPr>
            <w:tcW w:w="0" w:type="auto"/>
            <w:noWrap/>
            <w:hideMark/>
          </w:tcPr>
          <w:p w14:paraId="4F80C67F" w14:textId="77777777" w:rsidR="00BC0DD9" w:rsidRPr="00836B0F" w:rsidRDefault="00BC0DD9" w:rsidP="00AD08AA">
            <w:proofErr w:type="spellStart"/>
            <w:r w:rsidRPr="00836B0F">
              <w:t>Guinardia</w:t>
            </w:r>
            <w:proofErr w:type="spellEnd"/>
            <w:r w:rsidRPr="00836B0F">
              <w:t xml:space="preserve"> </w:t>
            </w:r>
            <w:proofErr w:type="spellStart"/>
            <w:r w:rsidRPr="00836B0F">
              <w:t>striata</w:t>
            </w:r>
            <w:proofErr w:type="spellEnd"/>
          </w:p>
        </w:tc>
        <w:tc>
          <w:tcPr>
            <w:tcW w:w="1708" w:type="dxa"/>
          </w:tcPr>
          <w:p w14:paraId="1A4BE1D0" w14:textId="77777777" w:rsidR="00BC0DD9" w:rsidRPr="00836B0F" w:rsidRDefault="00BC0DD9" w:rsidP="00AD08AA">
            <w:r w:rsidRPr="00836B0F">
              <w:t>+</w:t>
            </w:r>
          </w:p>
        </w:tc>
        <w:tc>
          <w:tcPr>
            <w:tcW w:w="1560" w:type="dxa"/>
          </w:tcPr>
          <w:p w14:paraId="6C229CB6" w14:textId="77777777" w:rsidR="00BC0DD9" w:rsidRPr="00836B0F" w:rsidRDefault="00BC0DD9" w:rsidP="00AD08AA">
            <w:r w:rsidRPr="00836B0F">
              <w:t>+</w:t>
            </w:r>
          </w:p>
        </w:tc>
        <w:tc>
          <w:tcPr>
            <w:tcW w:w="1984" w:type="dxa"/>
          </w:tcPr>
          <w:p w14:paraId="06E2DC25" w14:textId="77777777" w:rsidR="00BC0DD9" w:rsidRPr="00836B0F" w:rsidRDefault="00BC0DD9" w:rsidP="00AD08AA">
            <w:r w:rsidRPr="00836B0F">
              <w:t>+</w:t>
            </w:r>
          </w:p>
        </w:tc>
      </w:tr>
      <w:tr w:rsidR="00BC0DD9" w:rsidRPr="00836B0F" w14:paraId="71E16770" w14:textId="77777777" w:rsidTr="00C77313">
        <w:trPr>
          <w:trHeight w:val="170"/>
        </w:trPr>
        <w:tc>
          <w:tcPr>
            <w:tcW w:w="0" w:type="auto"/>
            <w:noWrap/>
            <w:hideMark/>
          </w:tcPr>
          <w:p w14:paraId="2EB1C97E" w14:textId="77777777" w:rsidR="00BC0DD9" w:rsidRPr="00836B0F" w:rsidRDefault="00BC0DD9" w:rsidP="00AD08AA">
            <w:proofErr w:type="spellStart"/>
            <w:r w:rsidRPr="00836B0F">
              <w:t>Neocalyptrella</w:t>
            </w:r>
            <w:proofErr w:type="spellEnd"/>
            <w:r w:rsidRPr="00836B0F">
              <w:t xml:space="preserve"> robusta</w:t>
            </w:r>
          </w:p>
        </w:tc>
        <w:tc>
          <w:tcPr>
            <w:tcW w:w="1708" w:type="dxa"/>
          </w:tcPr>
          <w:p w14:paraId="758BB512" w14:textId="77777777" w:rsidR="00BC0DD9" w:rsidRPr="00836B0F" w:rsidRDefault="00BC0DD9" w:rsidP="00AD08AA"/>
        </w:tc>
        <w:tc>
          <w:tcPr>
            <w:tcW w:w="1560" w:type="dxa"/>
          </w:tcPr>
          <w:p w14:paraId="0BAE6CA0" w14:textId="77777777" w:rsidR="00BC0DD9" w:rsidRPr="00836B0F" w:rsidRDefault="00BC0DD9" w:rsidP="00AD08AA">
            <w:r w:rsidRPr="00836B0F">
              <w:t>+</w:t>
            </w:r>
          </w:p>
        </w:tc>
        <w:tc>
          <w:tcPr>
            <w:tcW w:w="1984" w:type="dxa"/>
          </w:tcPr>
          <w:p w14:paraId="3D89FDFB" w14:textId="77777777" w:rsidR="00BC0DD9" w:rsidRPr="00836B0F" w:rsidRDefault="00BC0DD9" w:rsidP="00AD08AA">
            <w:r w:rsidRPr="00836B0F">
              <w:t>+</w:t>
            </w:r>
          </w:p>
        </w:tc>
      </w:tr>
      <w:tr w:rsidR="00BC0DD9" w:rsidRPr="00836B0F" w14:paraId="08B8DC65" w14:textId="77777777" w:rsidTr="00C77313">
        <w:trPr>
          <w:trHeight w:val="170"/>
        </w:trPr>
        <w:tc>
          <w:tcPr>
            <w:tcW w:w="0" w:type="auto"/>
            <w:noWrap/>
            <w:hideMark/>
          </w:tcPr>
          <w:p w14:paraId="6F4A2B0C" w14:textId="77777777" w:rsidR="00BC0DD9" w:rsidRPr="00836B0F" w:rsidRDefault="00BC0DD9" w:rsidP="00AD08AA">
            <w:proofErr w:type="spellStart"/>
            <w:r w:rsidRPr="00836B0F">
              <w:t>Proboscia</w:t>
            </w:r>
            <w:proofErr w:type="spellEnd"/>
            <w:r w:rsidRPr="00836B0F">
              <w:t xml:space="preserve"> </w:t>
            </w:r>
            <w:proofErr w:type="spellStart"/>
            <w:r w:rsidRPr="00836B0F">
              <w:t>alata</w:t>
            </w:r>
            <w:proofErr w:type="spellEnd"/>
          </w:p>
        </w:tc>
        <w:tc>
          <w:tcPr>
            <w:tcW w:w="1708" w:type="dxa"/>
          </w:tcPr>
          <w:p w14:paraId="0B6252D7" w14:textId="77777777" w:rsidR="00BC0DD9" w:rsidRPr="00836B0F" w:rsidRDefault="00BC0DD9" w:rsidP="00AD08AA">
            <w:r w:rsidRPr="00836B0F">
              <w:t>+</w:t>
            </w:r>
          </w:p>
        </w:tc>
        <w:tc>
          <w:tcPr>
            <w:tcW w:w="1560" w:type="dxa"/>
          </w:tcPr>
          <w:p w14:paraId="5610AFBC" w14:textId="77777777" w:rsidR="00BC0DD9" w:rsidRPr="00836B0F" w:rsidRDefault="00BC0DD9" w:rsidP="00AD08AA">
            <w:r w:rsidRPr="00836B0F">
              <w:t>+</w:t>
            </w:r>
          </w:p>
        </w:tc>
        <w:tc>
          <w:tcPr>
            <w:tcW w:w="1984" w:type="dxa"/>
          </w:tcPr>
          <w:p w14:paraId="5932B0E3" w14:textId="77777777" w:rsidR="00BC0DD9" w:rsidRPr="00836B0F" w:rsidRDefault="00BC0DD9" w:rsidP="00AD08AA"/>
        </w:tc>
      </w:tr>
      <w:tr w:rsidR="00BC0DD9" w:rsidRPr="00836B0F" w14:paraId="5A115DA0" w14:textId="77777777" w:rsidTr="00C77313">
        <w:trPr>
          <w:trHeight w:val="170"/>
        </w:trPr>
        <w:tc>
          <w:tcPr>
            <w:tcW w:w="0" w:type="auto"/>
            <w:noWrap/>
            <w:hideMark/>
          </w:tcPr>
          <w:p w14:paraId="36EBBFB2" w14:textId="77777777" w:rsidR="00BC0DD9" w:rsidRPr="00836B0F" w:rsidRDefault="00BC0DD9" w:rsidP="00AD08AA">
            <w:proofErr w:type="spellStart"/>
            <w:r w:rsidRPr="00836B0F">
              <w:t>Pseudosolenia</w:t>
            </w:r>
            <w:proofErr w:type="spellEnd"/>
            <w:r w:rsidRPr="00836B0F">
              <w:t xml:space="preserve"> calcar-avis</w:t>
            </w:r>
          </w:p>
        </w:tc>
        <w:tc>
          <w:tcPr>
            <w:tcW w:w="1708" w:type="dxa"/>
          </w:tcPr>
          <w:p w14:paraId="0D25E190" w14:textId="77777777" w:rsidR="00BC0DD9" w:rsidRPr="00836B0F" w:rsidRDefault="00BC0DD9" w:rsidP="00AD08AA">
            <w:r w:rsidRPr="00836B0F">
              <w:t>+</w:t>
            </w:r>
          </w:p>
        </w:tc>
        <w:tc>
          <w:tcPr>
            <w:tcW w:w="1560" w:type="dxa"/>
          </w:tcPr>
          <w:p w14:paraId="014B193F" w14:textId="77777777" w:rsidR="00BC0DD9" w:rsidRPr="00836B0F" w:rsidRDefault="00BC0DD9" w:rsidP="00AD08AA">
            <w:r w:rsidRPr="00836B0F">
              <w:t>+</w:t>
            </w:r>
          </w:p>
        </w:tc>
        <w:tc>
          <w:tcPr>
            <w:tcW w:w="1984" w:type="dxa"/>
          </w:tcPr>
          <w:p w14:paraId="391447C0" w14:textId="77777777" w:rsidR="00BC0DD9" w:rsidRPr="00836B0F" w:rsidRDefault="00BC0DD9" w:rsidP="00AD08AA">
            <w:r w:rsidRPr="00836B0F">
              <w:t>+</w:t>
            </w:r>
          </w:p>
        </w:tc>
      </w:tr>
      <w:tr w:rsidR="00BC0DD9" w:rsidRPr="00836B0F" w14:paraId="5C6A0770" w14:textId="77777777" w:rsidTr="00C77313">
        <w:trPr>
          <w:trHeight w:val="170"/>
        </w:trPr>
        <w:tc>
          <w:tcPr>
            <w:tcW w:w="0" w:type="auto"/>
            <w:noWrap/>
            <w:hideMark/>
          </w:tcPr>
          <w:p w14:paraId="6741B65D" w14:textId="77777777" w:rsidR="00BC0DD9" w:rsidRPr="00836B0F" w:rsidRDefault="00BC0DD9" w:rsidP="00AD08AA">
            <w:proofErr w:type="spellStart"/>
            <w:r w:rsidRPr="00836B0F">
              <w:t>Rhizosolenia</w:t>
            </w:r>
            <w:proofErr w:type="spellEnd"/>
            <w:r w:rsidRPr="00836B0F">
              <w:t xml:space="preserve"> </w:t>
            </w:r>
            <w:proofErr w:type="spellStart"/>
            <w:r w:rsidRPr="00836B0F">
              <w:t>bergonii</w:t>
            </w:r>
            <w:proofErr w:type="spellEnd"/>
          </w:p>
        </w:tc>
        <w:tc>
          <w:tcPr>
            <w:tcW w:w="1708" w:type="dxa"/>
          </w:tcPr>
          <w:p w14:paraId="5EFDF58F" w14:textId="77777777" w:rsidR="00BC0DD9" w:rsidRPr="00836B0F" w:rsidRDefault="00BC0DD9" w:rsidP="00AD08AA">
            <w:r w:rsidRPr="00836B0F">
              <w:t>+</w:t>
            </w:r>
          </w:p>
        </w:tc>
        <w:tc>
          <w:tcPr>
            <w:tcW w:w="1560" w:type="dxa"/>
          </w:tcPr>
          <w:p w14:paraId="4FC25EBE" w14:textId="77777777" w:rsidR="00BC0DD9" w:rsidRPr="00836B0F" w:rsidRDefault="00BC0DD9" w:rsidP="00AD08AA"/>
        </w:tc>
        <w:tc>
          <w:tcPr>
            <w:tcW w:w="1984" w:type="dxa"/>
          </w:tcPr>
          <w:p w14:paraId="6EB97929" w14:textId="77777777" w:rsidR="00BC0DD9" w:rsidRPr="00836B0F" w:rsidRDefault="00BC0DD9" w:rsidP="00AD08AA">
            <w:r w:rsidRPr="00836B0F">
              <w:t>+</w:t>
            </w:r>
          </w:p>
        </w:tc>
      </w:tr>
      <w:tr w:rsidR="00BC0DD9" w:rsidRPr="00836B0F" w14:paraId="0E8BF50F" w14:textId="77777777" w:rsidTr="00C77313">
        <w:trPr>
          <w:trHeight w:val="170"/>
        </w:trPr>
        <w:tc>
          <w:tcPr>
            <w:tcW w:w="0" w:type="auto"/>
            <w:noWrap/>
            <w:hideMark/>
          </w:tcPr>
          <w:p w14:paraId="6AAC431B" w14:textId="77777777" w:rsidR="00BC0DD9" w:rsidRPr="00836B0F" w:rsidRDefault="00BC0DD9" w:rsidP="00AD08AA">
            <w:proofErr w:type="spellStart"/>
            <w:r w:rsidRPr="00836B0F">
              <w:t>Rhizosolenia</w:t>
            </w:r>
            <w:proofErr w:type="spellEnd"/>
            <w:r w:rsidRPr="00836B0F">
              <w:t xml:space="preserve"> cf. </w:t>
            </w:r>
            <w:proofErr w:type="spellStart"/>
            <w:r w:rsidRPr="00836B0F">
              <w:t>habetata</w:t>
            </w:r>
            <w:proofErr w:type="spellEnd"/>
          </w:p>
        </w:tc>
        <w:tc>
          <w:tcPr>
            <w:tcW w:w="1708" w:type="dxa"/>
          </w:tcPr>
          <w:p w14:paraId="6D974077" w14:textId="77777777" w:rsidR="00BC0DD9" w:rsidRPr="00836B0F" w:rsidRDefault="00BC0DD9" w:rsidP="00AD08AA">
            <w:r w:rsidRPr="00836B0F">
              <w:t>+</w:t>
            </w:r>
          </w:p>
        </w:tc>
        <w:tc>
          <w:tcPr>
            <w:tcW w:w="1560" w:type="dxa"/>
          </w:tcPr>
          <w:p w14:paraId="5E911761" w14:textId="77777777" w:rsidR="00BC0DD9" w:rsidRPr="00836B0F" w:rsidRDefault="00BC0DD9" w:rsidP="00AD08AA">
            <w:r w:rsidRPr="00836B0F">
              <w:t>+</w:t>
            </w:r>
          </w:p>
        </w:tc>
        <w:tc>
          <w:tcPr>
            <w:tcW w:w="1984" w:type="dxa"/>
          </w:tcPr>
          <w:p w14:paraId="7F3AD1B4" w14:textId="77777777" w:rsidR="00BC0DD9" w:rsidRPr="00836B0F" w:rsidRDefault="00BC0DD9" w:rsidP="00AD08AA">
            <w:r w:rsidRPr="00836B0F">
              <w:t>+</w:t>
            </w:r>
          </w:p>
        </w:tc>
      </w:tr>
      <w:tr w:rsidR="00BC0DD9" w:rsidRPr="00836B0F" w14:paraId="7AA080AA" w14:textId="77777777" w:rsidTr="00C77313">
        <w:trPr>
          <w:trHeight w:val="170"/>
        </w:trPr>
        <w:tc>
          <w:tcPr>
            <w:tcW w:w="0" w:type="auto"/>
            <w:noWrap/>
            <w:hideMark/>
          </w:tcPr>
          <w:p w14:paraId="2A44EDEF" w14:textId="77777777" w:rsidR="00BC0DD9" w:rsidRPr="00836B0F" w:rsidRDefault="00BC0DD9" w:rsidP="00AD08AA">
            <w:proofErr w:type="spellStart"/>
            <w:r w:rsidRPr="00836B0F">
              <w:t>Rhizosolenia</w:t>
            </w:r>
            <w:proofErr w:type="spellEnd"/>
            <w:r w:rsidRPr="00836B0F">
              <w:t xml:space="preserve"> </w:t>
            </w:r>
            <w:proofErr w:type="spellStart"/>
            <w:r w:rsidRPr="00836B0F">
              <w:t>imbricata</w:t>
            </w:r>
            <w:proofErr w:type="spellEnd"/>
          </w:p>
        </w:tc>
        <w:tc>
          <w:tcPr>
            <w:tcW w:w="1708" w:type="dxa"/>
          </w:tcPr>
          <w:p w14:paraId="3168A71E" w14:textId="77777777" w:rsidR="00BC0DD9" w:rsidRPr="00836B0F" w:rsidRDefault="00BC0DD9" w:rsidP="00AD08AA">
            <w:r w:rsidRPr="00836B0F">
              <w:t>+</w:t>
            </w:r>
          </w:p>
        </w:tc>
        <w:tc>
          <w:tcPr>
            <w:tcW w:w="1560" w:type="dxa"/>
          </w:tcPr>
          <w:p w14:paraId="16DFF3B5" w14:textId="77777777" w:rsidR="00BC0DD9" w:rsidRPr="00836B0F" w:rsidRDefault="00BC0DD9" w:rsidP="00AD08AA">
            <w:r w:rsidRPr="00836B0F">
              <w:t>+</w:t>
            </w:r>
          </w:p>
        </w:tc>
        <w:tc>
          <w:tcPr>
            <w:tcW w:w="1984" w:type="dxa"/>
          </w:tcPr>
          <w:p w14:paraId="28951702" w14:textId="77777777" w:rsidR="00BC0DD9" w:rsidRPr="00836B0F" w:rsidRDefault="00BC0DD9" w:rsidP="00AD08AA"/>
        </w:tc>
      </w:tr>
      <w:tr w:rsidR="00BC0DD9" w:rsidRPr="00836B0F" w14:paraId="34BF2B89" w14:textId="77777777" w:rsidTr="00C77313">
        <w:trPr>
          <w:trHeight w:val="170"/>
        </w:trPr>
        <w:tc>
          <w:tcPr>
            <w:tcW w:w="0" w:type="auto"/>
            <w:noWrap/>
            <w:hideMark/>
          </w:tcPr>
          <w:p w14:paraId="7A74EAE5" w14:textId="77777777" w:rsidR="00BC0DD9" w:rsidRPr="00836B0F" w:rsidRDefault="00BC0DD9" w:rsidP="00AD08AA">
            <w:proofErr w:type="spellStart"/>
            <w:r w:rsidRPr="00836B0F">
              <w:t>Rhizosolenia</w:t>
            </w:r>
            <w:proofErr w:type="spellEnd"/>
            <w:r w:rsidRPr="00836B0F">
              <w:t xml:space="preserve"> </w:t>
            </w:r>
            <w:proofErr w:type="spellStart"/>
            <w:r w:rsidRPr="00836B0F">
              <w:t>setigera</w:t>
            </w:r>
            <w:proofErr w:type="spellEnd"/>
          </w:p>
        </w:tc>
        <w:tc>
          <w:tcPr>
            <w:tcW w:w="1708" w:type="dxa"/>
          </w:tcPr>
          <w:p w14:paraId="72645E2E" w14:textId="77777777" w:rsidR="00BC0DD9" w:rsidRPr="00836B0F" w:rsidRDefault="00BC0DD9" w:rsidP="00AD08AA">
            <w:r w:rsidRPr="00836B0F">
              <w:t>+</w:t>
            </w:r>
          </w:p>
        </w:tc>
        <w:tc>
          <w:tcPr>
            <w:tcW w:w="1560" w:type="dxa"/>
          </w:tcPr>
          <w:p w14:paraId="0F7E08D2" w14:textId="77777777" w:rsidR="00BC0DD9" w:rsidRPr="00836B0F" w:rsidRDefault="00BC0DD9" w:rsidP="00AD08AA">
            <w:r w:rsidRPr="00836B0F">
              <w:t>+</w:t>
            </w:r>
          </w:p>
        </w:tc>
        <w:tc>
          <w:tcPr>
            <w:tcW w:w="1984" w:type="dxa"/>
          </w:tcPr>
          <w:p w14:paraId="7125085F" w14:textId="77777777" w:rsidR="00BC0DD9" w:rsidRPr="00836B0F" w:rsidRDefault="00BC0DD9" w:rsidP="00AD08AA">
            <w:r w:rsidRPr="00836B0F">
              <w:t>+</w:t>
            </w:r>
          </w:p>
        </w:tc>
      </w:tr>
      <w:tr w:rsidR="00BC0DD9" w:rsidRPr="00836B0F" w14:paraId="4644CDA6" w14:textId="77777777" w:rsidTr="00C77313">
        <w:trPr>
          <w:trHeight w:val="170"/>
        </w:trPr>
        <w:tc>
          <w:tcPr>
            <w:tcW w:w="0" w:type="auto"/>
            <w:noWrap/>
            <w:hideMark/>
          </w:tcPr>
          <w:p w14:paraId="24F5E689" w14:textId="77777777" w:rsidR="00BC0DD9" w:rsidRPr="00836B0F" w:rsidRDefault="00BC0DD9" w:rsidP="00AD08AA">
            <w:proofErr w:type="spellStart"/>
            <w:r w:rsidRPr="00836B0F">
              <w:t>Surirellales</w:t>
            </w:r>
            <w:proofErr w:type="spellEnd"/>
          </w:p>
        </w:tc>
        <w:tc>
          <w:tcPr>
            <w:tcW w:w="1708" w:type="dxa"/>
          </w:tcPr>
          <w:p w14:paraId="0899DF5A" w14:textId="77777777" w:rsidR="00BC0DD9" w:rsidRPr="00836B0F" w:rsidRDefault="00BC0DD9" w:rsidP="00AD08AA"/>
        </w:tc>
        <w:tc>
          <w:tcPr>
            <w:tcW w:w="1560" w:type="dxa"/>
          </w:tcPr>
          <w:p w14:paraId="121A4169" w14:textId="77777777" w:rsidR="00BC0DD9" w:rsidRPr="00836B0F" w:rsidRDefault="00BC0DD9" w:rsidP="00AD08AA"/>
        </w:tc>
        <w:tc>
          <w:tcPr>
            <w:tcW w:w="1984" w:type="dxa"/>
          </w:tcPr>
          <w:p w14:paraId="144C1816" w14:textId="77777777" w:rsidR="00BC0DD9" w:rsidRPr="00836B0F" w:rsidRDefault="00BC0DD9" w:rsidP="00AD08AA"/>
        </w:tc>
      </w:tr>
      <w:tr w:rsidR="00BC0DD9" w:rsidRPr="00836B0F" w14:paraId="43834B68" w14:textId="77777777" w:rsidTr="00C77313">
        <w:trPr>
          <w:trHeight w:val="170"/>
        </w:trPr>
        <w:tc>
          <w:tcPr>
            <w:tcW w:w="0" w:type="auto"/>
            <w:noWrap/>
            <w:hideMark/>
          </w:tcPr>
          <w:p w14:paraId="589221FC" w14:textId="77777777" w:rsidR="00BC0DD9" w:rsidRPr="00836B0F" w:rsidRDefault="00BC0DD9" w:rsidP="00AD08AA">
            <w:proofErr w:type="spellStart"/>
            <w:r w:rsidRPr="00836B0F">
              <w:t>Entomoneis</w:t>
            </w:r>
            <w:proofErr w:type="spellEnd"/>
            <w:r w:rsidRPr="00836B0F">
              <w:t xml:space="preserve"> </w:t>
            </w:r>
            <w:proofErr w:type="spellStart"/>
            <w:r w:rsidRPr="00836B0F">
              <w:t>sp</w:t>
            </w:r>
            <w:proofErr w:type="spellEnd"/>
          </w:p>
        </w:tc>
        <w:tc>
          <w:tcPr>
            <w:tcW w:w="1708" w:type="dxa"/>
          </w:tcPr>
          <w:p w14:paraId="792EA1BA" w14:textId="77777777" w:rsidR="00BC0DD9" w:rsidRPr="00836B0F" w:rsidRDefault="00BC0DD9" w:rsidP="00AD08AA">
            <w:r w:rsidRPr="00836B0F">
              <w:t>+</w:t>
            </w:r>
          </w:p>
        </w:tc>
        <w:tc>
          <w:tcPr>
            <w:tcW w:w="1560" w:type="dxa"/>
          </w:tcPr>
          <w:p w14:paraId="0CFF4CF7" w14:textId="77777777" w:rsidR="00BC0DD9" w:rsidRPr="00836B0F" w:rsidRDefault="00BC0DD9" w:rsidP="00AD08AA">
            <w:r w:rsidRPr="00836B0F">
              <w:t>+</w:t>
            </w:r>
          </w:p>
        </w:tc>
        <w:tc>
          <w:tcPr>
            <w:tcW w:w="1984" w:type="dxa"/>
          </w:tcPr>
          <w:p w14:paraId="393864E4" w14:textId="77777777" w:rsidR="00BC0DD9" w:rsidRPr="00836B0F" w:rsidRDefault="00BC0DD9" w:rsidP="00AD08AA">
            <w:r w:rsidRPr="00836B0F">
              <w:t>+</w:t>
            </w:r>
          </w:p>
        </w:tc>
      </w:tr>
      <w:tr w:rsidR="00BC0DD9" w:rsidRPr="00836B0F" w14:paraId="73985CDF" w14:textId="77777777" w:rsidTr="00C77313">
        <w:trPr>
          <w:trHeight w:val="170"/>
        </w:trPr>
        <w:tc>
          <w:tcPr>
            <w:tcW w:w="0" w:type="auto"/>
            <w:noWrap/>
            <w:hideMark/>
          </w:tcPr>
          <w:p w14:paraId="1EF0A0B0" w14:textId="77777777" w:rsidR="00BC0DD9" w:rsidRPr="00836B0F" w:rsidRDefault="00BC0DD9" w:rsidP="00AD08AA">
            <w:proofErr w:type="spellStart"/>
            <w:r w:rsidRPr="00836B0F">
              <w:t>Surirella</w:t>
            </w:r>
            <w:proofErr w:type="spellEnd"/>
            <w:r w:rsidRPr="00836B0F">
              <w:t xml:space="preserve"> </w:t>
            </w:r>
            <w:proofErr w:type="spellStart"/>
            <w:r w:rsidRPr="00836B0F">
              <w:t>sp</w:t>
            </w:r>
            <w:proofErr w:type="spellEnd"/>
          </w:p>
        </w:tc>
        <w:tc>
          <w:tcPr>
            <w:tcW w:w="1708" w:type="dxa"/>
          </w:tcPr>
          <w:p w14:paraId="1051337E" w14:textId="77777777" w:rsidR="00BC0DD9" w:rsidRPr="00836B0F" w:rsidRDefault="00BC0DD9" w:rsidP="00AD08AA">
            <w:r w:rsidRPr="00836B0F">
              <w:t>+</w:t>
            </w:r>
          </w:p>
        </w:tc>
        <w:tc>
          <w:tcPr>
            <w:tcW w:w="1560" w:type="dxa"/>
          </w:tcPr>
          <w:p w14:paraId="16311B0E" w14:textId="77777777" w:rsidR="00BC0DD9" w:rsidRPr="00836B0F" w:rsidRDefault="00BC0DD9" w:rsidP="00AD08AA">
            <w:r w:rsidRPr="00836B0F">
              <w:t>+</w:t>
            </w:r>
          </w:p>
        </w:tc>
        <w:tc>
          <w:tcPr>
            <w:tcW w:w="1984" w:type="dxa"/>
          </w:tcPr>
          <w:p w14:paraId="74E796FD" w14:textId="77777777" w:rsidR="00BC0DD9" w:rsidRPr="00836B0F" w:rsidRDefault="00BC0DD9" w:rsidP="00AD08AA">
            <w:r w:rsidRPr="00836B0F">
              <w:t>+</w:t>
            </w:r>
          </w:p>
        </w:tc>
      </w:tr>
      <w:tr w:rsidR="00BC0DD9" w:rsidRPr="00836B0F" w14:paraId="0CA19776" w14:textId="77777777" w:rsidTr="00C77313">
        <w:trPr>
          <w:trHeight w:val="170"/>
        </w:trPr>
        <w:tc>
          <w:tcPr>
            <w:tcW w:w="0" w:type="auto"/>
            <w:noWrap/>
            <w:hideMark/>
          </w:tcPr>
          <w:p w14:paraId="372FC5AF" w14:textId="77777777" w:rsidR="00BC0DD9" w:rsidRPr="00836B0F" w:rsidRDefault="00BC0DD9" w:rsidP="00AD08AA">
            <w:proofErr w:type="spellStart"/>
            <w:r w:rsidRPr="00836B0F">
              <w:t>Thalassionematales</w:t>
            </w:r>
            <w:proofErr w:type="spellEnd"/>
          </w:p>
        </w:tc>
        <w:tc>
          <w:tcPr>
            <w:tcW w:w="1708" w:type="dxa"/>
          </w:tcPr>
          <w:p w14:paraId="3EBF88FD" w14:textId="77777777" w:rsidR="00BC0DD9" w:rsidRPr="00836B0F" w:rsidRDefault="00BC0DD9" w:rsidP="00AD08AA"/>
        </w:tc>
        <w:tc>
          <w:tcPr>
            <w:tcW w:w="1560" w:type="dxa"/>
          </w:tcPr>
          <w:p w14:paraId="54F73783" w14:textId="77777777" w:rsidR="00BC0DD9" w:rsidRPr="00836B0F" w:rsidRDefault="00BC0DD9" w:rsidP="00AD08AA"/>
        </w:tc>
        <w:tc>
          <w:tcPr>
            <w:tcW w:w="1984" w:type="dxa"/>
          </w:tcPr>
          <w:p w14:paraId="2B19821F" w14:textId="77777777" w:rsidR="00BC0DD9" w:rsidRPr="00836B0F" w:rsidRDefault="00BC0DD9" w:rsidP="00AD08AA"/>
        </w:tc>
      </w:tr>
      <w:tr w:rsidR="00BC0DD9" w:rsidRPr="00836B0F" w14:paraId="4154113C" w14:textId="77777777" w:rsidTr="00C77313">
        <w:trPr>
          <w:trHeight w:val="170"/>
        </w:trPr>
        <w:tc>
          <w:tcPr>
            <w:tcW w:w="0" w:type="auto"/>
            <w:noWrap/>
            <w:hideMark/>
          </w:tcPr>
          <w:p w14:paraId="2E3C4630" w14:textId="77777777" w:rsidR="00BC0DD9" w:rsidRPr="00836B0F" w:rsidRDefault="00BC0DD9" w:rsidP="00AD08AA">
            <w:proofErr w:type="spellStart"/>
            <w:r w:rsidRPr="00836B0F">
              <w:lastRenderedPageBreak/>
              <w:t>Lioloma</w:t>
            </w:r>
            <w:proofErr w:type="spellEnd"/>
            <w:r w:rsidRPr="00836B0F">
              <w:t xml:space="preserve"> </w:t>
            </w:r>
            <w:proofErr w:type="spellStart"/>
            <w:r w:rsidRPr="00836B0F">
              <w:t>elongatum</w:t>
            </w:r>
            <w:proofErr w:type="spellEnd"/>
          </w:p>
        </w:tc>
        <w:tc>
          <w:tcPr>
            <w:tcW w:w="1708" w:type="dxa"/>
          </w:tcPr>
          <w:p w14:paraId="595D5B61" w14:textId="77777777" w:rsidR="00BC0DD9" w:rsidRPr="00836B0F" w:rsidRDefault="00BC0DD9" w:rsidP="00AD08AA"/>
        </w:tc>
        <w:tc>
          <w:tcPr>
            <w:tcW w:w="1560" w:type="dxa"/>
          </w:tcPr>
          <w:p w14:paraId="6D877E10" w14:textId="77777777" w:rsidR="00BC0DD9" w:rsidRPr="00836B0F" w:rsidRDefault="00BC0DD9" w:rsidP="00AD08AA">
            <w:r w:rsidRPr="00836B0F">
              <w:t>+</w:t>
            </w:r>
          </w:p>
        </w:tc>
        <w:tc>
          <w:tcPr>
            <w:tcW w:w="1984" w:type="dxa"/>
          </w:tcPr>
          <w:p w14:paraId="01FC2640" w14:textId="77777777" w:rsidR="00BC0DD9" w:rsidRPr="00836B0F" w:rsidRDefault="00BC0DD9" w:rsidP="00AD08AA">
            <w:r w:rsidRPr="00836B0F">
              <w:t>+</w:t>
            </w:r>
          </w:p>
        </w:tc>
      </w:tr>
      <w:tr w:rsidR="00BC0DD9" w:rsidRPr="00836B0F" w14:paraId="4F5D7CCE" w14:textId="77777777" w:rsidTr="00C77313">
        <w:trPr>
          <w:trHeight w:val="170"/>
        </w:trPr>
        <w:tc>
          <w:tcPr>
            <w:tcW w:w="0" w:type="auto"/>
            <w:noWrap/>
            <w:hideMark/>
          </w:tcPr>
          <w:p w14:paraId="5125F62D" w14:textId="77777777" w:rsidR="00BC0DD9" w:rsidRPr="00836B0F" w:rsidRDefault="00BC0DD9" w:rsidP="00AD08AA">
            <w:proofErr w:type="spellStart"/>
            <w:r w:rsidRPr="00836B0F">
              <w:t>Lioloma</w:t>
            </w:r>
            <w:proofErr w:type="spellEnd"/>
            <w:r w:rsidRPr="00836B0F">
              <w:t xml:space="preserve"> </w:t>
            </w:r>
            <w:proofErr w:type="spellStart"/>
            <w:r w:rsidRPr="00836B0F">
              <w:t>pacificum</w:t>
            </w:r>
            <w:proofErr w:type="spellEnd"/>
          </w:p>
        </w:tc>
        <w:tc>
          <w:tcPr>
            <w:tcW w:w="1708" w:type="dxa"/>
          </w:tcPr>
          <w:p w14:paraId="386202DA" w14:textId="77777777" w:rsidR="00BC0DD9" w:rsidRPr="00836B0F" w:rsidRDefault="00BC0DD9" w:rsidP="00AD08AA">
            <w:r w:rsidRPr="00836B0F">
              <w:t>+</w:t>
            </w:r>
          </w:p>
        </w:tc>
        <w:tc>
          <w:tcPr>
            <w:tcW w:w="1560" w:type="dxa"/>
          </w:tcPr>
          <w:p w14:paraId="23142B41" w14:textId="77777777" w:rsidR="00BC0DD9" w:rsidRPr="00836B0F" w:rsidRDefault="00BC0DD9" w:rsidP="00AD08AA">
            <w:r w:rsidRPr="00836B0F">
              <w:t>+</w:t>
            </w:r>
          </w:p>
        </w:tc>
        <w:tc>
          <w:tcPr>
            <w:tcW w:w="1984" w:type="dxa"/>
          </w:tcPr>
          <w:p w14:paraId="57CC3015" w14:textId="77777777" w:rsidR="00BC0DD9" w:rsidRPr="00836B0F" w:rsidRDefault="00BC0DD9" w:rsidP="00AD08AA">
            <w:r w:rsidRPr="00836B0F">
              <w:t>+</w:t>
            </w:r>
          </w:p>
        </w:tc>
      </w:tr>
      <w:tr w:rsidR="00BC0DD9" w:rsidRPr="00836B0F" w14:paraId="0762CC73" w14:textId="77777777" w:rsidTr="00C77313">
        <w:trPr>
          <w:trHeight w:val="170"/>
        </w:trPr>
        <w:tc>
          <w:tcPr>
            <w:tcW w:w="0" w:type="auto"/>
            <w:noWrap/>
            <w:hideMark/>
          </w:tcPr>
          <w:p w14:paraId="5089C93F" w14:textId="77777777" w:rsidR="00BC0DD9" w:rsidRPr="00836B0F" w:rsidRDefault="00BC0DD9" w:rsidP="00AD08AA">
            <w:proofErr w:type="spellStart"/>
            <w:r w:rsidRPr="00836B0F">
              <w:t>Thalassionema</w:t>
            </w:r>
            <w:proofErr w:type="spellEnd"/>
            <w:r w:rsidRPr="00836B0F">
              <w:t xml:space="preserve"> </w:t>
            </w:r>
            <w:proofErr w:type="spellStart"/>
            <w:r w:rsidRPr="00836B0F">
              <w:t>sp</w:t>
            </w:r>
            <w:proofErr w:type="spellEnd"/>
          </w:p>
        </w:tc>
        <w:tc>
          <w:tcPr>
            <w:tcW w:w="1708" w:type="dxa"/>
          </w:tcPr>
          <w:p w14:paraId="50FA4AA1" w14:textId="77777777" w:rsidR="00BC0DD9" w:rsidRPr="00836B0F" w:rsidRDefault="00BC0DD9" w:rsidP="00AD08AA">
            <w:r w:rsidRPr="00836B0F">
              <w:t>+</w:t>
            </w:r>
          </w:p>
        </w:tc>
        <w:tc>
          <w:tcPr>
            <w:tcW w:w="1560" w:type="dxa"/>
          </w:tcPr>
          <w:p w14:paraId="2D0DED0A" w14:textId="77777777" w:rsidR="00BC0DD9" w:rsidRPr="00836B0F" w:rsidRDefault="00BC0DD9" w:rsidP="00AD08AA"/>
        </w:tc>
        <w:tc>
          <w:tcPr>
            <w:tcW w:w="1984" w:type="dxa"/>
          </w:tcPr>
          <w:p w14:paraId="0A4B575A" w14:textId="77777777" w:rsidR="00BC0DD9" w:rsidRPr="00836B0F" w:rsidRDefault="00BC0DD9" w:rsidP="00AD08AA">
            <w:r w:rsidRPr="00836B0F">
              <w:t>+</w:t>
            </w:r>
          </w:p>
        </w:tc>
      </w:tr>
      <w:tr w:rsidR="00BC0DD9" w:rsidRPr="00836B0F" w14:paraId="3045A1EE" w14:textId="77777777" w:rsidTr="00C77313">
        <w:trPr>
          <w:trHeight w:val="170"/>
        </w:trPr>
        <w:tc>
          <w:tcPr>
            <w:tcW w:w="0" w:type="auto"/>
            <w:noWrap/>
            <w:hideMark/>
          </w:tcPr>
          <w:p w14:paraId="744A0674" w14:textId="77777777" w:rsidR="00BC0DD9" w:rsidRPr="00836B0F" w:rsidRDefault="00BC0DD9" w:rsidP="00AD08AA">
            <w:proofErr w:type="spellStart"/>
            <w:r w:rsidRPr="00836B0F">
              <w:t>Thalassionema</w:t>
            </w:r>
            <w:proofErr w:type="spellEnd"/>
            <w:r w:rsidRPr="00836B0F">
              <w:t xml:space="preserve"> </w:t>
            </w:r>
            <w:proofErr w:type="spellStart"/>
            <w:r w:rsidRPr="00836B0F">
              <w:t>frauenfeldii</w:t>
            </w:r>
            <w:proofErr w:type="spellEnd"/>
          </w:p>
        </w:tc>
        <w:tc>
          <w:tcPr>
            <w:tcW w:w="1708" w:type="dxa"/>
          </w:tcPr>
          <w:p w14:paraId="56E69690" w14:textId="77777777" w:rsidR="00BC0DD9" w:rsidRPr="00836B0F" w:rsidRDefault="00BC0DD9" w:rsidP="00AD08AA">
            <w:r w:rsidRPr="00836B0F">
              <w:t>+</w:t>
            </w:r>
          </w:p>
        </w:tc>
        <w:tc>
          <w:tcPr>
            <w:tcW w:w="1560" w:type="dxa"/>
          </w:tcPr>
          <w:p w14:paraId="672AE70E" w14:textId="77777777" w:rsidR="00BC0DD9" w:rsidRPr="00836B0F" w:rsidRDefault="00BC0DD9" w:rsidP="00AD08AA">
            <w:r w:rsidRPr="00836B0F">
              <w:t>+</w:t>
            </w:r>
          </w:p>
        </w:tc>
        <w:tc>
          <w:tcPr>
            <w:tcW w:w="1984" w:type="dxa"/>
          </w:tcPr>
          <w:p w14:paraId="73EEEEA2" w14:textId="77777777" w:rsidR="00BC0DD9" w:rsidRPr="00836B0F" w:rsidRDefault="00BC0DD9" w:rsidP="00AD08AA">
            <w:r w:rsidRPr="00836B0F">
              <w:t>+</w:t>
            </w:r>
          </w:p>
        </w:tc>
      </w:tr>
      <w:tr w:rsidR="00BC0DD9" w:rsidRPr="00836B0F" w14:paraId="784C7E34" w14:textId="77777777" w:rsidTr="00C77313">
        <w:trPr>
          <w:trHeight w:val="170"/>
        </w:trPr>
        <w:tc>
          <w:tcPr>
            <w:tcW w:w="0" w:type="auto"/>
            <w:noWrap/>
            <w:hideMark/>
          </w:tcPr>
          <w:p w14:paraId="7A6202A5" w14:textId="77777777" w:rsidR="00BC0DD9" w:rsidRPr="00836B0F" w:rsidRDefault="00BC0DD9" w:rsidP="00AD08AA">
            <w:proofErr w:type="spellStart"/>
            <w:r w:rsidRPr="00836B0F">
              <w:t>Thalassionema</w:t>
            </w:r>
            <w:proofErr w:type="spellEnd"/>
            <w:r w:rsidRPr="00836B0F">
              <w:t xml:space="preserve"> </w:t>
            </w:r>
            <w:proofErr w:type="spellStart"/>
            <w:r w:rsidRPr="00836B0F">
              <w:t>nitzschioides</w:t>
            </w:r>
            <w:proofErr w:type="spellEnd"/>
          </w:p>
        </w:tc>
        <w:tc>
          <w:tcPr>
            <w:tcW w:w="1708" w:type="dxa"/>
          </w:tcPr>
          <w:p w14:paraId="1D0C7652" w14:textId="77777777" w:rsidR="00BC0DD9" w:rsidRPr="00836B0F" w:rsidRDefault="00BC0DD9" w:rsidP="00AD08AA">
            <w:r w:rsidRPr="00836B0F">
              <w:t>+</w:t>
            </w:r>
          </w:p>
        </w:tc>
        <w:tc>
          <w:tcPr>
            <w:tcW w:w="1560" w:type="dxa"/>
          </w:tcPr>
          <w:p w14:paraId="0223DD5E" w14:textId="77777777" w:rsidR="00BC0DD9" w:rsidRPr="00836B0F" w:rsidRDefault="00BC0DD9" w:rsidP="00AD08AA">
            <w:r w:rsidRPr="00836B0F">
              <w:t>+</w:t>
            </w:r>
          </w:p>
        </w:tc>
        <w:tc>
          <w:tcPr>
            <w:tcW w:w="1984" w:type="dxa"/>
          </w:tcPr>
          <w:p w14:paraId="34F00DC1" w14:textId="77777777" w:rsidR="00BC0DD9" w:rsidRPr="00836B0F" w:rsidRDefault="00BC0DD9" w:rsidP="00AD08AA">
            <w:r w:rsidRPr="00836B0F">
              <w:t>+</w:t>
            </w:r>
          </w:p>
        </w:tc>
      </w:tr>
      <w:tr w:rsidR="00BC0DD9" w:rsidRPr="00836B0F" w14:paraId="4976660E" w14:textId="77777777" w:rsidTr="00C77313">
        <w:trPr>
          <w:trHeight w:val="170"/>
        </w:trPr>
        <w:tc>
          <w:tcPr>
            <w:tcW w:w="0" w:type="auto"/>
            <w:noWrap/>
            <w:hideMark/>
          </w:tcPr>
          <w:p w14:paraId="2992809C" w14:textId="77777777" w:rsidR="00BC0DD9" w:rsidRPr="00836B0F" w:rsidRDefault="00BC0DD9" w:rsidP="00AD08AA">
            <w:proofErr w:type="spellStart"/>
            <w:r w:rsidRPr="00836B0F">
              <w:t>Thalassiosirales</w:t>
            </w:r>
            <w:proofErr w:type="spellEnd"/>
          </w:p>
        </w:tc>
        <w:tc>
          <w:tcPr>
            <w:tcW w:w="1708" w:type="dxa"/>
          </w:tcPr>
          <w:p w14:paraId="745CB3EA" w14:textId="77777777" w:rsidR="00BC0DD9" w:rsidRPr="00836B0F" w:rsidRDefault="00BC0DD9" w:rsidP="00AD08AA"/>
        </w:tc>
        <w:tc>
          <w:tcPr>
            <w:tcW w:w="1560" w:type="dxa"/>
          </w:tcPr>
          <w:p w14:paraId="236F10A5" w14:textId="77777777" w:rsidR="00BC0DD9" w:rsidRPr="00836B0F" w:rsidRDefault="00BC0DD9" w:rsidP="00AD08AA"/>
        </w:tc>
        <w:tc>
          <w:tcPr>
            <w:tcW w:w="1984" w:type="dxa"/>
          </w:tcPr>
          <w:p w14:paraId="76DE4E7F" w14:textId="77777777" w:rsidR="00BC0DD9" w:rsidRPr="00836B0F" w:rsidRDefault="00BC0DD9" w:rsidP="00AD08AA"/>
        </w:tc>
      </w:tr>
      <w:tr w:rsidR="00BC0DD9" w:rsidRPr="00836B0F" w14:paraId="31C1C9A6" w14:textId="77777777" w:rsidTr="00C77313">
        <w:trPr>
          <w:trHeight w:val="170"/>
        </w:trPr>
        <w:tc>
          <w:tcPr>
            <w:tcW w:w="0" w:type="auto"/>
            <w:noWrap/>
            <w:hideMark/>
          </w:tcPr>
          <w:p w14:paraId="5E36141B" w14:textId="77777777" w:rsidR="00BC0DD9" w:rsidRPr="00836B0F" w:rsidRDefault="00BC0DD9" w:rsidP="00AD08AA">
            <w:proofErr w:type="spellStart"/>
            <w:r w:rsidRPr="00836B0F">
              <w:t>Cyclotella</w:t>
            </w:r>
            <w:proofErr w:type="spellEnd"/>
            <w:r w:rsidRPr="00836B0F">
              <w:t xml:space="preserve"> </w:t>
            </w:r>
            <w:proofErr w:type="spellStart"/>
            <w:r w:rsidRPr="00836B0F">
              <w:t>striata</w:t>
            </w:r>
            <w:proofErr w:type="spellEnd"/>
          </w:p>
        </w:tc>
        <w:tc>
          <w:tcPr>
            <w:tcW w:w="1708" w:type="dxa"/>
          </w:tcPr>
          <w:p w14:paraId="5BAE34A9" w14:textId="77777777" w:rsidR="00BC0DD9" w:rsidRPr="00836B0F" w:rsidRDefault="00BC0DD9" w:rsidP="00AD08AA">
            <w:r w:rsidRPr="00836B0F">
              <w:t>+</w:t>
            </w:r>
          </w:p>
        </w:tc>
        <w:tc>
          <w:tcPr>
            <w:tcW w:w="1560" w:type="dxa"/>
          </w:tcPr>
          <w:p w14:paraId="452723F7" w14:textId="77777777" w:rsidR="00BC0DD9" w:rsidRPr="00836B0F" w:rsidRDefault="00BC0DD9" w:rsidP="00AD08AA">
            <w:r w:rsidRPr="00836B0F">
              <w:t>+</w:t>
            </w:r>
          </w:p>
        </w:tc>
        <w:tc>
          <w:tcPr>
            <w:tcW w:w="1984" w:type="dxa"/>
          </w:tcPr>
          <w:p w14:paraId="099B9C24" w14:textId="77777777" w:rsidR="00BC0DD9" w:rsidRPr="00836B0F" w:rsidRDefault="00BC0DD9" w:rsidP="00AD08AA">
            <w:r w:rsidRPr="00836B0F">
              <w:t>+</w:t>
            </w:r>
          </w:p>
        </w:tc>
      </w:tr>
      <w:tr w:rsidR="00BC0DD9" w:rsidRPr="00836B0F" w14:paraId="0A0B63FF" w14:textId="77777777" w:rsidTr="00C77313">
        <w:trPr>
          <w:trHeight w:val="170"/>
        </w:trPr>
        <w:tc>
          <w:tcPr>
            <w:tcW w:w="0" w:type="auto"/>
            <w:noWrap/>
            <w:hideMark/>
          </w:tcPr>
          <w:p w14:paraId="7261C476" w14:textId="77777777" w:rsidR="00BC0DD9" w:rsidRPr="00836B0F" w:rsidRDefault="00BC0DD9" w:rsidP="00AD08AA">
            <w:proofErr w:type="spellStart"/>
            <w:r w:rsidRPr="00836B0F">
              <w:t>Planktoniella</w:t>
            </w:r>
            <w:proofErr w:type="spellEnd"/>
            <w:r w:rsidRPr="00836B0F">
              <w:t xml:space="preserve"> </w:t>
            </w:r>
            <w:proofErr w:type="spellStart"/>
            <w:r w:rsidRPr="00836B0F">
              <w:t>muriformis</w:t>
            </w:r>
            <w:proofErr w:type="spellEnd"/>
          </w:p>
        </w:tc>
        <w:tc>
          <w:tcPr>
            <w:tcW w:w="1708" w:type="dxa"/>
          </w:tcPr>
          <w:p w14:paraId="2BBAD6EF" w14:textId="77777777" w:rsidR="00BC0DD9" w:rsidRPr="00836B0F" w:rsidRDefault="00BC0DD9" w:rsidP="00AD08AA">
            <w:r w:rsidRPr="00836B0F">
              <w:t>+</w:t>
            </w:r>
          </w:p>
        </w:tc>
        <w:tc>
          <w:tcPr>
            <w:tcW w:w="1560" w:type="dxa"/>
          </w:tcPr>
          <w:p w14:paraId="39D4503D" w14:textId="77777777" w:rsidR="00BC0DD9" w:rsidRPr="00836B0F" w:rsidRDefault="00BC0DD9" w:rsidP="00AD08AA">
            <w:r w:rsidRPr="00836B0F">
              <w:t>+</w:t>
            </w:r>
          </w:p>
        </w:tc>
        <w:tc>
          <w:tcPr>
            <w:tcW w:w="1984" w:type="dxa"/>
          </w:tcPr>
          <w:p w14:paraId="2116FD98" w14:textId="77777777" w:rsidR="00BC0DD9" w:rsidRPr="00836B0F" w:rsidRDefault="00BC0DD9" w:rsidP="00AD08AA">
            <w:r w:rsidRPr="00836B0F">
              <w:t>+</w:t>
            </w:r>
          </w:p>
        </w:tc>
      </w:tr>
      <w:tr w:rsidR="00BC0DD9" w:rsidRPr="00836B0F" w14:paraId="0BF96E50" w14:textId="77777777" w:rsidTr="00C77313">
        <w:trPr>
          <w:trHeight w:val="170"/>
        </w:trPr>
        <w:tc>
          <w:tcPr>
            <w:tcW w:w="0" w:type="auto"/>
            <w:noWrap/>
            <w:hideMark/>
          </w:tcPr>
          <w:p w14:paraId="7207F4D1" w14:textId="77777777" w:rsidR="00BC0DD9" w:rsidRPr="00836B0F" w:rsidRDefault="00BC0DD9" w:rsidP="00AD08AA">
            <w:proofErr w:type="spellStart"/>
            <w:r w:rsidRPr="00836B0F">
              <w:t>Skeletonema</w:t>
            </w:r>
            <w:proofErr w:type="spellEnd"/>
            <w:r w:rsidRPr="00836B0F">
              <w:t xml:space="preserve"> </w:t>
            </w:r>
            <w:proofErr w:type="spellStart"/>
            <w:r w:rsidRPr="00836B0F">
              <w:t>costatum</w:t>
            </w:r>
            <w:proofErr w:type="spellEnd"/>
          </w:p>
        </w:tc>
        <w:tc>
          <w:tcPr>
            <w:tcW w:w="1708" w:type="dxa"/>
          </w:tcPr>
          <w:p w14:paraId="3647E532" w14:textId="77777777" w:rsidR="00BC0DD9" w:rsidRPr="00836B0F" w:rsidRDefault="00BC0DD9" w:rsidP="00AD08AA"/>
        </w:tc>
        <w:tc>
          <w:tcPr>
            <w:tcW w:w="1560" w:type="dxa"/>
          </w:tcPr>
          <w:p w14:paraId="7F307EF6" w14:textId="77777777" w:rsidR="00BC0DD9" w:rsidRPr="00836B0F" w:rsidRDefault="00BC0DD9" w:rsidP="00AD08AA">
            <w:r w:rsidRPr="00836B0F">
              <w:t>+</w:t>
            </w:r>
          </w:p>
        </w:tc>
        <w:tc>
          <w:tcPr>
            <w:tcW w:w="1984" w:type="dxa"/>
          </w:tcPr>
          <w:p w14:paraId="02838E5E" w14:textId="77777777" w:rsidR="00BC0DD9" w:rsidRPr="00836B0F" w:rsidRDefault="00BC0DD9" w:rsidP="00AD08AA"/>
        </w:tc>
      </w:tr>
      <w:tr w:rsidR="00BC0DD9" w:rsidRPr="00836B0F" w14:paraId="79CB4616" w14:textId="77777777" w:rsidTr="00C77313">
        <w:trPr>
          <w:trHeight w:val="170"/>
        </w:trPr>
        <w:tc>
          <w:tcPr>
            <w:tcW w:w="0" w:type="auto"/>
            <w:noWrap/>
            <w:hideMark/>
          </w:tcPr>
          <w:p w14:paraId="7B09B573" w14:textId="77777777" w:rsidR="00BC0DD9" w:rsidRPr="00836B0F" w:rsidRDefault="00BC0DD9" w:rsidP="00AD08AA">
            <w:proofErr w:type="spellStart"/>
            <w:r w:rsidRPr="00836B0F">
              <w:t>Skeletonema</w:t>
            </w:r>
            <w:proofErr w:type="spellEnd"/>
            <w:r w:rsidRPr="00836B0F">
              <w:t xml:space="preserve"> </w:t>
            </w:r>
            <w:proofErr w:type="spellStart"/>
            <w:r w:rsidRPr="00836B0F">
              <w:t>pseudocostatum</w:t>
            </w:r>
            <w:proofErr w:type="spellEnd"/>
          </w:p>
        </w:tc>
        <w:tc>
          <w:tcPr>
            <w:tcW w:w="1708" w:type="dxa"/>
          </w:tcPr>
          <w:p w14:paraId="3E82EB10" w14:textId="77777777" w:rsidR="00BC0DD9" w:rsidRPr="00836B0F" w:rsidRDefault="00BC0DD9" w:rsidP="00AD08AA">
            <w:r w:rsidRPr="00836B0F">
              <w:t>+</w:t>
            </w:r>
          </w:p>
        </w:tc>
        <w:tc>
          <w:tcPr>
            <w:tcW w:w="1560" w:type="dxa"/>
          </w:tcPr>
          <w:p w14:paraId="3F809DE7" w14:textId="77777777" w:rsidR="00BC0DD9" w:rsidRPr="00836B0F" w:rsidRDefault="00BC0DD9" w:rsidP="00AD08AA">
            <w:r w:rsidRPr="00836B0F">
              <w:t>+</w:t>
            </w:r>
          </w:p>
        </w:tc>
        <w:tc>
          <w:tcPr>
            <w:tcW w:w="1984" w:type="dxa"/>
          </w:tcPr>
          <w:p w14:paraId="44367FA2" w14:textId="77777777" w:rsidR="00BC0DD9" w:rsidRPr="00836B0F" w:rsidRDefault="00BC0DD9" w:rsidP="00AD08AA">
            <w:r w:rsidRPr="00836B0F">
              <w:t>+</w:t>
            </w:r>
          </w:p>
        </w:tc>
      </w:tr>
      <w:tr w:rsidR="00BC0DD9" w:rsidRPr="00836B0F" w14:paraId="6AEE9947" w14:textId="77777777" w:rsidTr="00C77313">
        <w:trPr>
          <w:trHeight w:val="170"/>
        </w:trPr>
        <w:tc>
          <w:tcPr>
            <w:tcW w:w="0" w:type="auto"/>
            <w:noWrap/>
            <w:hideMark/>
          </w:tcPr>
          <w:p w14:paraId="064CAAD7" w14:textId="77777777" w:rsidR="00BC0DD9" w:rsidRPr="00836B0F" w:rsidRDefault="00BC0DD9" w:rsidP="00AD08AA">
            <w:proofErr w:type="spellStart"/>
            <w:r w:rsidRPr="00836B0F">
              <w:t>Skeletonema</w:t>
            </w:r>
            <w:proofErr w:type="spellEnd"/>
            <w:r w:rsidRPr="00836B0F">
              <w:t xml:space="preserve"> </w:t>
            </w:r>
            <w:proofErr w:type="spellStart"/>
            <w:r w:rsidRPr="00836B0F">
              <w:t>tropicum</w:t>
            </w:r>
            <w:proofErr w:type="spellEnd"/>
          </w:p>
        </w:tc>
        <w:tc>
          <w:tcPr>
            <w:tcW w:w="1708" w:type="dxa"/>
          </w:tcPr>
          <w:p w14:paraId="46429C7F" w14:textId="77777777" w:rsidR="00BC0DD9" w:rsidRPr="00836B0F" w:rsidRDefault="00BC0DD9" w:rsidP="00AD08AA">
            <w:r w:rsidRPr="00836B0F">
              <w:t>+</w:t>
            </w:r>
          </w:p>
        </w:tc>
        <w:tc>
          <w:tcPr>
            <w:tcW w:w="1560" w:type="dxa"/>
          </w:tcPr>
          <w:p w14:paraId="047A9C4A" w14:textId="77777777" w:rsidR="00BC0DD9" w:rsidRPr="00836B0F" w:rsidRDefault="00BC0DD9" w:rsidP="00AD08AA">
            <w:r w:rsidRPr="00836B0F">
              <w:t>+</w:t>
            </w:r>
          </w:p>
        </w:tc>
        <w:tc>
          <w:tcPr>
            <w:tcW w:w="1984" w:type="dxa"/>
          </w:tcPr>
          <w:p w14:paraId="6ECA88CA" w14:textId="77777777" w:rsidR="00BC0DD9" w:rsidRPr="00836B0F" w:rsidRDefault="00BC0DD9" w:rsidP="00AD08AA">
            <w:r w:rsidRPr="00836B0F">
              <w:t>+</w:t>
            </w:r>
          </w:p>
        </w:tc>
      </w:tr>
      <w:tr w:rsidR="00BC0DD9" w:rsidRPr="00836B0F" w14:paraId="14CC4D6F" w14:textId="77777777" w:rsidTr="00C77313">
        <w:trPr>
          <w:trHeight w:val="170"/>
        </w:trPr>
        <w:tc>
          <w:tcPr>
            <w:tcW w:w="0" w:type="auto"/>
            <w:noWrap/>
            <w:hideMark/>
          </w:tcPr>
          <w:p w14:paraId="5E7B2836" w14:textId="77777777" w:rsidR="00BC0DD9" w:rsidRPr="00836B0F" w:rsidRDefault="00BC0DD9" w:rsidP="00AD08AA">
            <w:proofErr w:type="spellStart"/>
            <w:r w:rsidRPr="00836B0F">
              <w:t>Thalassiosira</w:t>
            </w:r>
            <w:proofErr w:type="spellEnd"/>
            <w:r w:rsidRPr="00836B0F">
              <w:t xml:space="preserve"> </w:t>
            </w:r>
            <w:proofErr w:type="spellStart"/>
            <w:r w:rsidRPr="00836B0F">
              <w:t>sp</w:t>
            </w:r>
            <w:proofErr w:type="spellEnd"/>
          </w:p>
        </w:tc>
        <w:tc>
          <w:tcPr>
            <w:tcW w:w="1708" w:type="dxa"/>
          </w:tcPr>
          <w:p w14:paraId="35C27D5A" w14:textId="77777777" w:rsidR="00BC0DD9" w:rsidRPr="00836B0F" w:rsidRDefault="00BC0DD9" w:rsidP="00AD08AA">
            <w:r w:rsidRPr="00836B0F">
              <w:t>+</w:t>
            </w:r>
          </w:p>
        </w:tc>
        <w:tc>
          <w:tcPr>
            <w:tcW w:w="1560" w:type="dxa"/>
          </w:tcPr>
          <w:p w14:paraId="014FC874" w14:textId="77777777" w:rsidR="00BC0DD9" w:rsidRPr="00836B0F" w:rsidRDefault="00BC0DD9" w:rsidP="00AD08AA">
            <w:r w:rsidRPr="00836B0F">
              <w:t>+</w:t>
            </w:r>
          </w:p>
        </w:tc>
        <w:tc>
          <w:tcPr>
            <w:tcW w:w="1984" w:type="dxa"/>
          </w:tcPr>
          <w:p w14:paraId="6CC9CD0D" w14:textId="77777777" w:rsidR="00BC0DD9" w:rsidRPr="00836B0F" w:rsidRDefault="00BC0DD9" w:rsidP="00AD08AA">
            <w:r w:rsidRPr="00836B0F">
              <w:t>+</w:t>
            </w:r>
          </w:p>
        </w:tc>
      </w:tr>
      <w:tr w:rsidR="00BC0DD9" w:rsidRPr="00836B0F" w14:paraId="2823FB31" w14:textId="77777777" w:rsidTr="00C77313">
        <w:trPr>
          <w:trHeight w:val="170"/>
        </w:trPr>
        <w:tc>
          <w:tcPr>
            <w:tcW w:w="0" w:type="auto"/>
            <w:noWrap/>
            <w:hideMark/>
          </w:tcPr>
          <w:p w14:paraId="7CC354F1" w14:textId="77777777" w:rsidR="00BC0DD9" w:rsidRPr="00836B0F" w:rsidRDefault="00BC0DD9" w:rsidP="00AD08AA">
            <w:proofErr w:type="spellStart"/>
            <w:r w:rsidRPr="00836B0F">
              <w:t>Triceratiales</w:t>
            </w:r>
            <w:proofErr w:type="spellEnd"/>
          </w:p>
        </w:tc>
        <w:tc>
          <w:tcPr>
            <w:tcW w:w="1708" w:type="dxa"/>
          </w:tcPr>
          <w:p w14:paraId="6C9E958A" w14:textId="77777777" w:rsidR="00BC0DD9" w:rsidRPr="00836B0F" w:rsidRDefault="00BC0DD9" w:rsidP="00AD08AA"/>
        </w:tc>
        <w:tc>
          <w:tcPr>
            <w:tcW w:w="1560" w:type="dxa"/>
          </w:tcPr>
          <w:p w14:paraId="1ADBAFDE" w14:textId="77777777" w:rsidR="00BC0DD9" w:rsidRPr="00836B0F" w:rsidRDefault="00BC0DD9" w:rsidP="00AD08AA"/>
        </w:tc>
        <w:tc>
          <w:tcPr>
            <w:tcW w:w="1984" w:type="dxa"/>
          </w:tcPr>
          <w:p w14:paraId="78F69E4D" w14:textId="77777777" w:rsidR="00BC0DD9" w:rsidRPr="00836B0F" w:rsidRDefault="00BC0DD9" w:rsidP="00AD08AA"/>
        </w:tc>
      </w:tr>
      <w:tr w:rsidR="00BC0DD9" w:rsidRPr="00836B0F" w14:paraId="369274A7" w14:textId="77777777" w:rsidTr="00C77313">
        <w:trPr>
          <w:trHeight w:val="170"/>
        </w:trPr>
        <w:tc>
          <w:tcPr>
            <w:tcW w:w="0" w:type="auto"/>
            <w:noWrap/>
            <w:hideMark/>
          </w:tcPr>
          <w:p w14:paraId="07684D2A" w14:textId="77777777" w:rsidR="00BC0DD9" w:rsidRPr="00836B0F" w:rsidRDefault="00BC0DD9" w:rsidP="00AD08AA">
            <w:proofErr w:type="spellStart"/>
            <w:r w:rsidRPr="00836B0F">
              <w:t>Hobaniella</w:t>
            </w:r>
            <w:proofErr w:type="spellEnd"/>
            <w:r w:rsidRPr="00836B0F">
              <w:t xml:space="preserve"> </w:t>
            </w:r>
            <w:proofErr w:type="spellStart"/>
            <w:r w:rsidRPr="00836B0F">
              <w:t>longicruris</w:t>
            </w:r>
            <w:proofErr w:type="spellEnd"/>
          </w:p>
        </w:tc>
        <w:tc>
          <w:tcPr>
            <w:tcW w:w="1708" w:type="dxa"/>
          </w:tcPr>
          <w:p w14:paraId="4764E6E0" w14:textId="77777777" w:rsidR="00BC0DD9" w:rsidRPr="00836B0F" w:rsidRDefault="00BC0DD9" w:rsidP="00AD08AA">
            <w:r w:rsidRPr="00836B0F">
              <w:t>+</w:t>
            </w:r>
          </w:p>
        </w:tc>
        <w:tc>
          <w:tcPr>
            <w:tcW w:w="1560" w:type="dxa"/>
          </w:tcPr>
          <w:p w14:paraId="04F9F612" w14:textId="77777777" w:rsidR="00BC0DD9" w:rsidRPr="00836B0F" w:rsidRDefault="00BC0DD9" w:rsidP="00AD08AA">
            <w:r w:rsidRPr="00836B0F">
              <w:t>+</w:t>
            </w:r>
          </w:p>
        </w:tc>
        <w:tc>
          <w:tcPr>
            <w:tcW w:w="1984" w:type="dxa"/>
          </w:tcPr>
          <w:p w14:paraId="0461CA17" w14:textId="77777777" w:rsidR="00BC0DD9" w:rsidRPr="00836B0F" w:rsidRDefault="00BC0DD9" w:rsidP="00AD08AA"/>
        </w:tc>
      </w:tr>
      <w:tr w:rsidR="00BC0DD9" w:rsidRPr="00836B0F" w14:paraId="00473927" w14:textId="77777777" w:rsidTr="00C77313">
        <w:trPr>
          <w:trHeight w:val="170"/>
        </w:trPr>
        <w:tc>
          <w:tcPr>
            <w:tcW w:w="0" w:type="auto"/>
            <w:noWrap/>
            <w:hideMark/>
          </w:tcPr>
          <w:p w14:paraId="2B91E929" w14:textId="77777777" w:rsidR="00BC0DD9" w:rsidRPr="00836B0F" w:rsidRDefault="00BC0DD9" w:rsidP="00AD08AA">
            <w:proofErr w:type="spellStart"/>
            <w:r w:rsidRPr="00836B0F">
              <w:t>Odontella</w:t>
            </w:r>
            <w:proofErr w:type="spellEnd"/>
            <w:r w:rsidRPr="00836B0F">
              <w:t xml:space="preserve"> </w:t>
            </w:r>
            <w:proofErr w:type="spellStart"/>
            <w:r w:rsidRPr="00836B0F">
              <w:t>sp</w:t>
            </w:r>
            <w:proofErr w:type="spellEnd"/>
          </w:p>
        </w:tc>
        <w:tc>
          <w:tcPr>
            <w:tcW w:w="1708" w:type="dxa"/>
          </w:tcPr>
          <w:p w14:paraId="17AA901B" w14:textId="77777777" w:rsidR="00BC0DD9" w:rsidRPr="00836B0F" w:rsidRDefault="00BC0DD9" w:rsidP="00AD08AA">
            <w:r w:rsidRPr="00836B0F">
              <w:t>+</w:t>
            </w:r>
          </w:p>
        </w:tc>
        <w:tc>
          <w:tcPr>
            <w:tcW w:w="1560" w:type="dxa"/>
          </w:tcPr>
          <w:p w14:paraId="056716DB" w14:textId="77777777" w:rsidR="00BC0DD9" w:rsidRPr="00836B0F" w:rsidRDefault="00BC0DD9" w:rsidP="00AD08AA">
            <w:r w:rsidRPr="00836B0F">
              <w:t>+</w:t>
            </w:r>
          </w:p>
        </w:tc>
        <w:tc>
          <w:tcPr>
            <w:tcW w:w="1984" w:type="dxa"/>
          </w:tcPr>
          <w:p w14:paraId="5EE48821" w14:textId="77777777" w:rsidR="00BC0DD9" w:rsidRPr="00836B0F" w:rsidRDefault="00BC0DD9" w:rsidP="00AD08AA">
            <w:r w:rsidRPr="00836B0F">
              <w:t>+</w:t>
            </w:r>
          </w:p>
        </w:tc>
      </w:tr>
      <w:tr w:rsidR="00BC0DD9" w:rsidRPr="00836B0F" w14:paraId="409A99A3" w14:textId="77777777" w:rsidTr="00C77313">
        <w:trPr>
          <w:trHeight w:val="170"/>
        </w:trPr>
        <w:tc>
          <w:tcPr>
            <w:tcW w:w="0" w:type="auto"/>
            <w:noWrap/>
            <w:hideMark/>
          </w:tcPr>
          <w:p w14:paraId="47683481" w14:textId="77777777" w:rsidR="00BC0DD9" w:rsidRPr="00836B0F" w:rsidRDefault="00BC0DD9" w:rsidP="00AD08AA">
            <w:proofErr w:type="spellStart"/>
            <w:r w:rsidRPr="00836B0F">
              <w:t>Odontella</w:t>
            </w:r>
            <w:proofErr w:type="spellEnd"/>
            <w:r w:rsidRPr="00836B0F">
              <w:t xml:space="preserve"> aurita</w:t>
            </w:r>
          </w:p>
        </w:tc>
        <w:tc>
          <w:tcPr>
            <w:tcW w:w="1708" w:type="dxa"/>
          </w:tcPr>
          <w:p w14:paraId="03B32092" w14:textId="77777777" w:rsidR="00BC0DD9" w:rsidRPr="00836B0F" w:rsidRDefault="00BC0DD9" w:rsidP="00AD08AA"/>
        </w:tc>
        <w:tc>
          <w:tcPr>
            <w:tcW w:w="1560" w:type="dxa"/>
          </w:tcPr>
          <w:p w14:paraId="09F52B87" w14:textId="77777777" w:rsidR="00BC0DD9" w:rsidRPr="00836B0F" w:rsidRDefault="00BC0DD9" w:rsidP="00AD08AA">
            <w:r w:rsidRPr="00836B0F">
              <w:t>+</w:t>
            </w:r>
          </w:p>
        </w:tc>
        <w:tc>
          <w:tcPr>
            <w:tcW w:w="1984" w:type="dxa"/>
          </w:tcPr>
          <w:p w14:paraId="1D938D26" w14:textId="77777777" w:rsidR="00BC0DD9" w:rsidRPr="00836B0F" w:rsidRDefault="00BC0DD9" w:rsidP="00AD08AA">
            <w:r w:rsidRPr="00836B0F">
              <w:t>+</w:t>
            </w:r>
          </w:p>
        </w:tc>
      </w:tr>
      <w:tr w:rsidR="00BC0DD9" w:rsidRPr="00836B0F" w14:paraId="0CE93514" w14:textId="77777777" w:rsidTr="00C77313">
        <w:trPr>
          <w:trHeight w:val="170"/>
        </w:trPr>
        <w:tc>
          <w:tcPr>
            <w:tcW w:w="0" w:type="auto"/>
            <w:noWrap/>
            <w:hideMark/>
          </w:tcPr>
          <w:p w14:paraId="0604C9DA" w14:textId="77777777" w:rsidR="00BC0DD9" w:rsidRPr="00836B0F" w:rsidRDefault="00BC0DD9" w:rsidP="00AD08AA">
            <w:proofErr w:type="spellStart"/>
            <w:r w:rsidRPr="00836B0F">
              <w:t>Trieres</w:t>
            </w:r>
            <w:proofErr w:type="spellEnd"/>
            <w:r w:rsidRPr="00836B0F">
              <w:t xml:space="preserve"> </w:t>
            </w:r>
            <w:proofErr w:type="spellStart"/>
            <w:r w:rsidRPr="00836B0F">
              <w:t>chinensis</w:t>
            </w:r>
            <w:proofErr w:type="spellEnd"/>
          </w:p>
        </w:tc>
        <w:tc>
          <w:tcPr>
            <w:tcW w:w="1708" w:type="dxa"/>
          </w:tcPr>
          <w:p w14:paraId="00C05630" w14:textId="77777777" w:rsidR="00BC0DD9" w:rsidRPr="00836B0F" w:rsidRDefault="00BC0DD9" w:rsidP="00AD08AA">
            <w:r w:rsidRPr="00836B0F">
              <w:t>+</w:t>
            </w:r>
          </w:p>
        </w:tc>
        <w:tc>
          <w:tcPr>
            <w:tcW w:w="1560" w:type="dxa"/>
          </w:tcPr>
          <w:p w14:paraId="6DB7266F" w14:textId="77777777" w:rsidR="00BC0DD9" w:rsidRPr="00836B0F" w:rsidRDefault="00BC0DD9" w:rsidP="00AD08AA">
            <w:r w:rsidRPr="00836B0F">
              <w:t>+</w:t>
            </w:r>
          </w:p>
        </w:tc>
        <w:tc>
          <w:tcPr>
            <w:tcW w:w="1984" w:type="dxa"/>
          </w:tcPr>
          <w:p w14:paraId="264A569B" w14:textId="77777777" w:rsidR="00BC0DD9" w:rsidRPr="00836B0F" w:rsidRDefault="00BC0DD9" w:rsidP="00AD08AA">
            <w:r w:rsidRPr="00836B0F">
              <w:t>+</w:t>
            </w:r>
          </w:p>
        </w:tc>
      </w:tr>
      <w:tr w:rsidR="00BC0DD9" w:rsidRPr="00836B0F" w14:paraId="6A87827C" w14:textId="77777777" w:rsidTr="00C77313">
        <w:trPr>
          <w:trHeight w:val="170"/>
        </w:trPr>
        <w:tc>
          <w:tcPr>
            <w:tcW w:w="0" w:type="auto"/>
            <w:noWrap/>
            <w:hideMark/>
          </w:tcPr>
          <w:p w14:paraId="69A5FFA7" w14:textId="77777777" w:rsidR="00BC0DD9" w:rsidRPr="00836B0F" w:rsidRDefault="00BC0DD9" w:rsidP="00AD08AA">
            <w:proofErr w:type="spellStart"/>
            <w:r w:rsidRPr="00836B0F">
              <w:t>Trieres</w:t>
            </w:r>
            <w:proofErr w:type="spellEnd"/>
            <w:r w:rsidRPr="00836B0F">
              <w:t xml:space="preserve"> </w:t>
            </w:r>
            <w:proofErr w:type="spellStart"/>
            <w:r w:rsidRPr="00836B0F">
              <w:t>mobiliensis</w:t>
            </w:r>
            <w:proofErr w:type="spellEnd"/>
          </w:p>
        </w:tc>
        <w:tc>
          <w:tcPr>
            <w:tcW w:w="1708" w:type="dxa"/>
          </w:tcPr>
          <w:p w14:paraId="204D9D22" w14:textId="77777777" w:rsidR="00BC0DD9" w:rsidRPr="00836B0F" w:rsidRDefault="00BC0DD9" w:rsidP="00AD08AA">
            <w:r w:rsidRPr="00836B0F">
              <w:t>+</w:t>
            </w:r>
          </w:p>
        </w:tc>
        <w:tc>
          <w:tcPr>
            <w:tcW w:w="1560" w:type="dxa"/>
          </w:tcPr>
          <w:p w14:paraId="5C91F7AB" w14:textId="77777777" w:rsidR="00BC0DD9" w:rsidRPr="00836B0F" w:rsidRDefault="00BC0DD9" w:rsidP="00AD08AA">
            <w:r w:rsidRPr="00836B0F">
              <w:t>+</w:t>
            </w:r>
          </w:p>
        </w:tc>
        <w:tc>
          <w:tcPr>
            <w:tcW w:w="1984" w:type="dxa"/>
          </w:tcPr>
          <w:p w14:paraId="66D73E8D" w14:textId="77777777" w:rsidR="00BC0DD9" w:rsidRPr="00836B0F" w:rsidRDefault="00BC0DD9" w:rsidP="00AD08AA">
            <w:r w:rsidRPr="00836B0F">
              <w:t>+</w:t>
            </w:r>
          </w:p>
        </w:tc>
      </w:tr>
      <w:tr w:rsidR="00BC0DD9" w:rsidRPr="00836B0F" w14:paraId="280D280B" w14:textId="77777777" w:rsidTr="00C77313">
        <w:trPr>
          <w:trHeight w:val="170"/>
        </w:trPr>
        <w:tc>
          <w:tcPr>
            <w:tcW w:w="0" w:type="auto"/>
            <w:noWrap/>
            <w:hideMark/>
          </w:tcPr>
          <w:p w14:paraId="6BA5B206" w14:textId="77777777" w:rsidR="00BC0DD9" w:rsidRPr="00836B0F" w:rsidRDefault="00BC0DD9" w:rsidP="00AD08AA">
            <w:proofErr w:type="spellStart"/>
            <w:r w:rsidRPr="00836B0F">
              <w:t>Dinophyceae</w:t>
            </w:r>
            <w:proofErr w:type="spellEnd"/>
          </w:p>
        </w:tc>
        <w:tc>
          <w:tcPr>
            <w:tcW w:w="1708" w:type="dxa"/>
          </w:tcPr>
          <w:p w14:paraId="4EAB8E5C" w14:textId="77777777" w:rsidR="00BC0DD9" w:rsidRPr="00836B0F" w:rsidRDefault="00BC0DD9" w:rsidP="00AD08AA"/>
        </w:tc>
        <w:tc>
          <w:tcPr>
            <w:tcW w:w="1560" w:type="dxa"/>
          </w:tcPr>
          <w:p w14:paraId="268134C4" w14:textId="77777777" w:rsidR="00BC0DD9" w:rsidRPr="00836B0F" w:rsidRDefault="00BC0DD9" w:rsidP="00AD08AA"/>
        </w:tc>
        <w:tc>
          <w:tcPr>
            <w:tcW w:w="1984" w:type="dxa"/>
          </w:tcPr>
          <w:p w14:paraId="45D218C5" w14:textId="77777777" w:rsidR="00BC0DD9" w:rsidRPr="00836B0F" w:rsidRDefault="00BC0DD9" w:rsidP="00AD08AA"/>
        </w:tc>
      </w:tr>
      <w:tr w:rsidR="00BC0DD9" w:rsidRPr="00836B0F" w14:paraId="28090584" w14:textId="77777777" w:rsidTr="00C77313">
        <w:trPr>
          <w:trHeight w:val="170"/>
        </w:trPr>
        <w:tc>
          <w:tcPr>
            <w:tcW w:w="0" w:type="auto"/>
            <w:noWrap/>
            <w:hideMark/>
          </w:tcPr>
          <w:p w14:paraId="1BC5E5BF" w14:textId="77777777" w:rsidR="00BC0DD9" w:rsidRPr="00836B0F" w:rsidRDefault="00BC0DD9" w:rsidP="00AD08AA">
            <w:proofErr w:type="spellStart"/>
            <w:r w:rsidRPr="00836B0F">
              <w:t>Dinophysiales</w:t>
            </w:r>
            <w:proofErr w:type="spellEnd"/>
          </w:p>
        </w:tc>
        <w:tc>
          <w:tcPr>
            <w:tcW w:w="1708" w:type="dxa"/>
          </w:tcPr>
          <w:p w14:paraId="120B8943" w14:textId="77777777" w:rsidR="00BC0DD9" w:rsidRPr="00836B0F" w:rsidRDefault="00BC0DD9" w:rsidP="00AD08AA"/>
        </w:tc>
        <w:tc>
          <w:tcPr>
            <w:tcW w:w="1560" w:type="dxa"/>
          </w:tcPr>
          <w:p w14:paraId="5F9D7DA5" w14:textId="77777777" w:rsidR="00BC0DD9" w:rsidRPr="00836B0F" w:rsidRDefault="00BC0DD9" w:rsidP="00AD08AA"/>
        </w:tc>
        <w:tc>
          <w:tcPr>
            <w:tcW w:w="1984" w:type="dxa"/>
          </w:tcPr>
          <w:p w14:paraId="37EA0686" w14:textId="77777777" w:rsidR="00BC0DD9" w:rsidRPr="00836B0F" w:rsidRDefault="00BC0DD9" w:rsidP="00AD08AA"/>
        </w:tc>
      </w:tr>
      <w:tr w:rsidR="00BC0DD9" w:rsidRPr="00836B0F" w14:paraId="500D9FA3" w14:textId="77777777" w:rsidTr="00C77313">
        <w:trPr>
          <w:trHeight w:val="170"/>
        </w:trPr>
        <w:tc>
          <w:tcPr>
            <w:tcW w:w="0" w:type="auto"/>
            <w:noWrap/>
            <w:hideMark/>
          </w:tcPr>
          <w:p w14:paraId="7D2573B0" w14:textId="77777777" w:rsidR="00BC0DD9" w:rsidRPr="00836B0F" w:rsidRDefault="00BC0DD9" w:rsidP="00AD08AA">
            <w:proofErr w:type="spellStart"/>
            <w:r w:rsidRPr="00836B0F">
              <w:t>Dinophysis</w:t>
            </w:r>
            <w:proofErr w:type="spellEnd"/>
            <w:r w:rsidRPr="00836B0F">
              <w:t xml:space="preserve"> caudata</w:t>
            </w:r>
          </w:p>
        </w:tc>
        <w:tc>
          <w:tcPr>
            <w:tcW w:w="1708" w:type="dxa"/>
          </w:tcPr>
          <w:p w14:paraId="20D425DE" w14:textId="77777777" w:rsidR="00BC0DD9" w:rsidRPr="00836B0F" w:rsidRDefault="00BC0DD9" w:rsidP="00AD08AA">
            <w:r w:rsidRPr="00836B0F">
              <w:t>+</w:t>
            </w:r>
          </w:p>
        </w:tc>
        <w:tc>
          <w:tcPr>
            <w:tcW w:w="1560" w:type="dxa"/>
          </w:tcPr>
          <w:p w14:paraId="05BD841A" w14:textId="77777777" w:rsidR="00BC0DD9" w:rsidRPr="00836B0F" w:rsidRDefault="00BC0DD9" w:rsidP="00AD08AA">
            <w:r w:rsidRPr="00836B0F">
              <w:t>+</w:t>
            </w:r>
          </w:p>
        </w:tc>
        <w:tc>
          <w:tcPr>
            <w:tcW w:w="1984" w:type="dxa"/>
          </w:tcPr>
          <w:p w14:paraId="528193BD" w14:textId="77777777" w:rsidR="00BC0DD9" w:rsidRPr="00836B0F" w:rsidRDefault="00BC0DD9" w:rsidP="00AD08AA">
            <w:r w:rsidRPr="00836B0F">
              <w:t>+</w:t>
            </w:r>
          </w:p>
        </w:tc>
      </w:tr>
      <w:tr w:rsidR="00BC0DD9" w:rsidRPr="00836B0F" w14:paraId="03F5D95A" w14:textId="77777777" w:rsidTr="00C77313">
        <w:trPr>
          <w:trHeight w:val="170"/>
        </w:trPr>
        <w:tc>
          <w:tcPr>
            <w:tcW w:w="0" w:type="auto"/>
            <w:noWrap/>
            <w:hideMark/>
          </w:tcPr>
          <w:p w14:paraId="35B21239" w14:textId="77777777" w:rsidR="00BC0DD9" w:rsidRPr="00836B0F" w:rsidRDefault="00BC0DD9" w:rsidP="00AD08AA">
            <w:proofErr w:type="spellStart"/>
            <w:r w:rsidRPr="00836B0F">
              <w:t>Ornithocercus</w:t>
            </w:r>
            <w:proofErr w:type="spellEnd"/>
            <w:r w:rsidRPr="00836B0F">
              <w:t xml:space="preserve"> </w:t>
            </w:r>
            <w:proofErr w:type="spellStart"/>
            <w:r w:rsidRPr="00836B0F">
              <w:t>sp</w:t>
            </w:r>
            <w:proofErr w:type="spellEnd"/>
          </w:p>
        </w:tc>
        <w:tc>
          <w:tcPr>
            <w:tcW w:w="1708" w:type="dxa"/>
          </w:tcPr>
          <w:p w14:paraId="0B71DEAA" w14:textId="77777777" w:rsidR="00BC0DD9" w:rsidRPr="00836B0F" w:rsidRDefault="00BC0DD9" w:rsidP="00AD08AA"/>
        </w:tc>
        <w:tc>
          <w:tcPr>
            <w:tcW w:w="1560" w:type="dxa"/>
          </w:tcPr>
          <w:p w14:paraId="2A77DDF3" w14:textId="77777777" w:rsidR="00BC0DD9" w:rsidRPr="00836B0F" w:rsidRDefault="00BC0DD9" w:rsidP="00AD08AA">
            <w:r w:rsidRPr="00836B0F">
              <w:t>+</w:t>
            </w:r>
          </w:p>
        </w:tc>
        <w:tc>
          <w:tcPr>
            <w:tcW w:w="1984" w:type="dxa"/>
          </w:tcPr>
          <w:p w14:paraId="538A83F9" w14:textId="77777777" w:rsidR="00BC0DD9" w:rsidRPr="00836B0F" w:rsidRDefault="00BC0DD9" w:rsidP="00AD08AA">
            <w:r w:rsidRPr="00836B0F">
              <w:t>+</w:t>
            </w:r>
          </w:p>
        </w:tc>
      </w:tr>
      <w:tr w:rsidR="00BC0DD9" w:rsidRPr="00836B0F" w14:paraId="77B59D54" w14:textId="77777777" w:rsidTr="00C77313">
        <w:trPr>
          <w:trHeight w:val="170"/>
        </w:trPr>
        <w:tc>
          <w:tcPr>
            <w:tcW w:w="0" w:type="auto"/>
            <w:noWrap/>
            <w:hideMark/>
          </w:tcPr>
          <w:p w14:paraId="09A008C5" w14:textId="77777777" w:rsidR="00BC0DD9" w:rsidRPr="00836B0F" w:rsidRDefault="00BC0DD9" w:rsidP="00AD08AA">
            <w:proofErr w:type="spellStart"/>
            <w:r w:rsidRPr="00836B0F">
              <w:t>Ornithocercus</w:t>
            </w:r>
            <w:proofErr w:type="spellEnd"/>
            <w:r w:rsidRPr="00836B0F">
              <w:t xml:space="preserve"> </w:t>
            </w:r>
            <w:proofErr w:type="spellStart"/>
            <w:r w:rsidRPr="00836B0F">
              <w:t>steinii</w:t>
            </w:r>
            <w:proofErr w:type="spellEnd"/>
          </w:p>
        </w:tc>
        <w:tc>
          <w:tcPr>
            <w:tcW w:w="1708" w:type="dxa"/>
          </w:tcPr>
          <w:p w14:paraId="5B7D3472" w14:textId="77777777" w:rsidR="00BC0DD9" w:rsidRPr="00836B0F" w:rsidRDefault="00BC0DD9" w:rsidP="00AD08AA">
            <w:r w:rsidRPr="00836B0F">
              <w:t>+</w:t>
            </w:r>
          </w:p>
        </w:tc>
        <w:tc>
          <w:tcPr>
            <w:tcW w:w="1560" w:type="dxa"/>
          </w:tcPr>
          <w:p w14:paraId="6D51F32C" w14:textId="77777777" w:rsidR="00BC0DD9" w:rsidRPr="00836B0F" w:rsidRDefault="00BC0DD9" w:rsidP="00AD08AA"/>
        </w:tc>
        <w:tc>
          <w:tcPr>
            <w:tcW w:w="1984" w:type="dxa"/>
          </w:tcPr>
          <w:p w14:paraId="7BEABF30" w14:textId="77777777" w:rsidR="00BC0DD9" w:rsidRPr="00836B0F" w:rsidRDefault="00BC0DD9" w:rsidP="00AD08AA">
            <w:r w:rsidRPr="00836B0F">
              <w:t>+</w:t>
            </w:r>
          </w:p>
        </w:tc>
      </w:tr>
      <w:tr w:rsidR="00BC0DD9" w:rsidRPr="00836B0F" w14:paraId="0D60394C" w14:textId="77777777" w:rsidTr="00C77313">
        <w:trPr>
          <w:trHeight w:val="170"/>
        </w:trPr>
        <w:tc>
          <w:tcPr>
            <w:tcW w:w="0" w:type="auto"/>
            <w:noWrap/>
            <w:hideMark/>
          </w:tcPr>
          <w:p w14:paraId="0D619A54" w14:textId="77777777" w:rsidR="00BC0DD9" w:rsidRPr="00836B0F" w:rsidRDefault="00BC0DD9" w:rsidP="00AD08AA">
            <w:proofErr w:type="spellStart"/>
            <w:r w:rsidRPr="00836B0F">
              <w:t>Ornithocercus</w:t>
            </w:r>
            <w:proofErr w:type="spellEnd"/>
            <w:r w:rsidRPr="00836B0F">
              <w:t xml:space="preserve"> </w:t>
            </w:r>
            <w:proofErr w:type="spellStart"/>
            <w:r w:rsidRPr="00836B0F">
              <w:t>thumii</w:t>
            </w:r>
            <w:proofErr w:type="spellEnd"/>
          </w:p>
        </w:tc>
        <w:tc>
          <w:tcPr>
            <w:tcW w:w="1708" w:type="dxa"/>
          </w:tcPr>
          <w:p w14:paraId="746A30E6" w14:textId="77777777" w:rsidR="00BC0DD9" w:rsidRPr="00836B0F" w:rsidRDefault="00BC0DD9" w:rsidP="00AD08AA"/>
        </w:tc>
        <w:tc>
          <w:tcPr>
            <w:tcW w:w="1560" w:type="dxa"/>
          </w:tcPr>
          <w:p w14:paraId="28E2E416" w14:textId="77777777" w:rsidR="00BC0DD9" w:rsidRPr="00836B0F" w:rsidRDefault="00BC0DD9" w:rsidP="00AD08AA">
            <w:r w:rsidRPr="00836B0F">
              <w:t>+</w:t>
            </w:r>
          </w:p>
        </w:tc>
        <w:tc>
          <w:tcPr>
            <w:tcW w:w="1984" w:type="dxa"/>
          </w:tcPr>
          <w:p w14:paraId="2354F5A3" w14:textId="77777777" w:rsidR="00BC0DD9" w:rsidRPr="00836B0F" w:rsidRDefault="00BC0DD9" w:rsidP="00AD08AA"/>
        </w:tc>
      </w:tr>
      <w:tr w:rsidR="00BC0DD9" w:rsidRPr="00836B0F" w14:paraId="453B7566" w14:textId="77777777" w:rsidTr="00C77313">
        <w:trPr>
          <w:trHeight w:val="170"/>
        </w:trPr>
        <w:tc>
          <w:tcPr>
            <w:tcW w:w="0" w:type="auto"/>
            <w:noWrap/>
            <w:hideMark/>
          </w:tcPr>
          <w:p w14:paraId="3F82CC3C" w14:textId="77777777" w:rsidR="00BC0DD9" w:rsidRPr="00836B0F" w:rsidRDefault="00BC0DD9" w:rsidP="00AD08AA">
            <w:proofErr w:type="spellStart"/>
            <w:proofErr w:type="gramStart"/>
            <w:r w:rsidRPr="00836B0F">
              <w:t>Phalacroma</w:t>
            </w:r>
            <w:proofErr w:type="spellEnd"/>
            <w:r w:rsidRPr="00836B0F">
              <w:t xml:space="preserve">  </w:t>
            </w:r>
            <w:proofErr w:type="spellStart"/>
            <w:r w:rsidRPr="00836B0F">
              <w:t>sp</w:t>
            </w:r>
            <w:proofErr w:type="spellEnd"/>
            <w:proofErr w:type="gramEnd"/>
          </w:p>
        </w:tc>
        <w:tc>
          <w:tcPr>
            <w:tcW w:w="1708" w:type="dxa"/>
          </w:tcPr>
          <w:p w14:paraId="17E1F968" w14:textId="77777777" w:rsidR="00BC0DD9" w:rsidRPr="00836B0F" w:rsidRDefault="00BC0DD9" w:rsidP="00AD08AA">
            <w:r w:rsidRPr="00836B0F">
              <w:t>+</w:t>
            </w:r>
          </w:p>
        </w:tc>
        <w:tc>
          <w:tcPr>
            <w:tcW w:w="1560" w:type="dxa"/>
          </w:tcPr>
          <w:p w14:paraId="5329DBEE" w14:textId="77777777" w:rsidR="00BC0DD9" w:rsidRPr="00836B0F" w:rsidRDefault="00BC0DD9" w:rsidP="00AD08AA">
            <w:r w:rsidRPr="00836B0F">
              <w:t>+</w:t>
            </w:r>
          </w:p>
        </w:tc>
        <w:tc>
          <w:tcPr>
            <w:tcW w:w="1984" w:type="dxa"/>
          </w:tcPr>
          <w:p w14:paraId="07E70870" w14:textId="77777777" w:rsidR="00BC0DD9" w:rsidRPr="00836B0F" w:rsidRDefault="00BC0DD9" w:rsidP="00AD08AA">
            <w:r w:rsidRPr="00836B0F">
              <w:t>+</w:t>
            </w:r>
          </w:p>
        </w:tc>
      </w:tr>
      <w:tr w:rsidR="00BC0DD9" w:rsidRPr="00836B0F" w14:paraId="5D52A45E" w14:textId="77777777" w:rsidTr="00C77313">
        <w:trPr>
          <w:trHeight w:val="170"/>
        </w:trPr>
        <w:tc>
          <w:tcPr>
            <w:tcW w:w="0" w:type="auto"/>
            <w:noWrap/>
            <w:hideMark/>
          </w:tcPr>
          <w:p w14:paraId="15139330" w14:textId="77777777" w:rsidR="00BC0DD9" w:rsidRPr="00836B0F" w:rsidRDefault="00BC0DD9" w:rsidP="00AD08AA">
            <w:proofErr w:type="spellStart"/>
            <w:r w:rsidRPr="00836B0F">
              <w:t>Phalacroma</w:t>
            </w:r>
            <w:proofErr w:type="spellEnd"/>
            <w:r w:rsidRPr="00836B0F">
              <w:t xml:space="preserve"> mitra</w:t>
            </w:r>
          </w:p>
        </w:tc>
        <w:tc>
          <w:tcPr>
            <w:tcW w:w="1708" w:type="dxa"/>
          </w:tcPr>
          <w:p w14:paraId="2B0256B4" w14:textId="77777777" w:rsidR="00BC0DD9" w:rsidRPr="00836B0F" w:rsidRDefault="00BC0DD9" w:rsidP="00AD08AA"/>
        </w:tc>
        <w:tc>
          <w:tcPr>
            <w:tcW w:w="1560" w:type="dxa"/>
          </w:tcPr>
          <w:p w14:paraId="13C50F0F" w14:textId="77777777" w:rsidR="00BC0DD9" w:rsidRPr="00836B0F" w:rsidRDefault="00BC0DD9" w:rsidP="00AD08AA">
            <w:r w:rsidRPr="00836B0F">
              <w:t>+</w:t>
            </w:r>
          </w:p>
        </w:tc>
        <w:tc>
          <w:tcPr>
            <w:tcW w:w="1984" w:type="dxa"/>
          </w:tcPr>
          <w:p w14:paraId="09DF79DC" w14:textId="77777777" w:rsidR="00BC0DD9" w:rsidRPr="00836B0F" w:rsidRDefault="00BC0DD9" w:rsidP="00AD08AA"/>
        </w:tc>
      </w:tr>
      <w:tr w:rsidR="00BC0DD9" w:rsidRPr="00836B0F" w14:paraId="59253579" w14:textId="77777777" w:rsidTr="00C77313">
        <w:trPr>
          <w:trHeight w:val="170"/>
        </w:trPr>
        <w:tc>
          <w:tcPr>
            <w:tcW w:w="0" w:type="auto"/>
            <w:noWrap/>
            <w:hideMark/>
          </w:tcPr>
          <w:p w14:paraId="467893DF" w14:textId="77777777" w:rsidR="00BC0DD9" w:rsidRPr="00836B0F" w:rsidRDefault="00BC0DD9" w:rsidP="00AD08AA">
            <w:proofErr w:type="spellStart"/>
            <w:r w:rsidRPr="00836B0F">
              <w:t>Phalacroma</w:t>
            </w:r>
            <w:proofErr w:type="spellEnd"/>
            <w:r w:rsidRPr="00836B0F">
              <w:t xml:space="preserve"> rapa</w:t>
            </w:r>
          </w:p>
        </w:tc>
        <w:tc>
          <w:tcPr>
            <w:tcW w:w="1708" w:type="dxa"/>
          </w:tcPr>
          <w:p w14:paraId="1ACDB72B" w14:textId="77777777" w:rsidR="00BC0DD9" w:rsidRPr="00836B0F" w:rsidRDefault="00BC0DD9" w:rsidP="00AD08AA">
            <w:r w:rsidRPr="00836B0F">
              <w:t>+</w:t>
            </w:r>
          </w:p>
        </w:tc>
        <w:tc>
          <w:tcPr>
            <w:tcW w:w="1560" w:type="dxa"/>
          </w:tcPr>
          <w:p w14:paraId="60F8A856" w14:textId="77777777" w:rsidR="00BC0DD9" w:rsidRPr="00836B0F" w:rsidRDefault="00BC0DD9" w:rsidP="00AD08AA">
            <w:r w:rsidRPr="00836B0F">
              <w:t>+</w:t>
            </w:r>
          </w:p>
        </w:tc>
        <w:tc>
          <w:tcPr>
            <w:tcW w:w="1984" w:type="dxa"/>
          </w:tcPr>
          <w:p w14:paraId="3E5EE287" w14:textId="77777777" w:rsidR="00BC0DD9" w:rsidRPr="00836B0F" w:rsidRDefault="00BC0DD9" w:rsidP="00AD08AA">
            <w:r w:rsidRPr="00836B0F">
              <w:t>+</w:t>
            </w:r>
          </w:p>
        </w:tc>
      </w:tr>
      <w:tr w:rsidR="00BC0DD9" w:rsidRPr="00836B0F" w14:paraId="55F95412" w14:textId="77777777" w:rsidTr="00C77313">
        <w:trPr>
          <w:trHeight w:val="170"/>
        </w:trPr>
        <w:tc>
          <w:tcPr>
            <w:tcW w:w="0" w:type="auto"/>
            <w:noWrap/>
            <w:hideMark/>
          </w:tcPr>
          <w:p w14:paraId="03815A66" w14:textId="77777777" w:rsidR="00BC0DD9" w:rsidRPr="00836B0F" w:rsidRDefault="00BC0DD9" w:rsidP="00AD08AA">
            <w:proofErr w:type="spellStart"/>
            <w:r w:rsidRPr="00836B0F">
              <w:t>Gonyaulacales</w:t>
            </w:r>
            <w:proofErr w:type="spellEnd"/>
          </w:p>
        </w:tc>
        <w:tc>
          <w:tcPr>
            <w:tcW w:w="1708" w:type="dxa"/>
          </w:tcPr>
          <w:p w14:paraId="14759CB3" w14:textId="77777777" w:rsidR="00BC0DD9" w:rsidRPr="00836B0F" w:rsidRDefault="00BC0DD9" w:rsidP="00AD08AA"/>
        </w:tc>
        <w:tc>
          <w:tcPr>
            <w:tcW w:w="1560" w:type="dxa"/>
          </w:tcPr>
          <w:p w14:paraId="7F0947DB" w14:textId="77777777" w:rsidR="00BC0DD9" w:rsidRPr="00836B0F" w:rsidRDefault="00BC0DD9" w:rsidP="00AD08AA"/>
        </w:tc>
        <w:tc>
          <w:tcPr>
            <w:tcW w:w="1984" w:type="dxa"/>
          </w:tcPr>
          <w:p w14:paraId="22168BAE" w14:textId="77777777" w:rsidR="00BC0DD9" w:rsidRPr="00836B0F" w:rsidRDefault="00BC0DD9" w:rsidP="00AD08AA"/>
        </w:tc>
      </w:tr>
      <w:tr w:rsidR="00BC0DD9" w:rsidRPr="00836B0F" w14:paraId="5EA0FDFB" w14:textId="77777777" w:rsidTr="00C77313">
        <w:trPr>
          <w:trHeight w:val="170"/>
        </w:trPr>
        <w:tc>
          <w:tcPr>
            <w:tcW w:w="0" w:type="auto"/>
            <w:noWrap/>
            <w:hideMark/>
          </w:tcPr>
          <w:p w14:paraId="591B29C7" w14:textId="77777777" w:rsidR="00BC0DD9" w:rsidRPr="00836B0F" w:rsidRDefault="00BC0DD9" w:rsidP="00AD08AA">
            <w:proofErr w:type="spellStart"/>
            <w:r w:rsidRPr="00836B0F">
              <w:t>Alexandrium</w:t>
            </w:r>
            <w:proofErr w:type="spellEnd"/>
            <w:r w:rsidRPr="00836B0F">
              <w:t xml:space="preserve"> </w:t>
            </w:r>
            <w:proofErr w:type="spellStart"/>
            <w:r w:rsidRPr="00836B0F">
              <w:t>sp</w:t>
            </w:r>
            <w:proofErr w:type="spellEnd"/>
          </w:p>
        </w:tc>
        <w:tc>
          <w:tcPr>
            <w:tcW w:w="1708" w:type="dxa"/>
          </w:tcPr>
          <w:p w14:paraId="021E9F13" w14:textId="77777777" w:rsidR="00BC0DD9" w:rsidRPr="00836B0F" w:rsidRDefault="00BC0DD9" w:rsidP="00AD08AA">
            <w:r w:rsidRPr="00836B0F">
              <w:t>+</w:t>
            </w:r>
          </w:p>
        </w:tc>
        <w:tc>
          <w:tcPr>
            <w:tcW w:w="1560" w:type="dxa"/>
          </w:tcPr>
          <w:p w14:paraId="6BC93EF7" w14:textId="77777777" w:rsidR="00BC0DD9" w:rsidRPr="00836B0F" w:rsidRDefault="00BC0DD9" w:rsidP="00AD08AA"/>
        </w:tc>
        <w:tc>
          <w:tcPr>
            <w:tcW w:w="1984" w:type="dxa"/>
          </w:tcPr>
          <w:p w14:paraId="22818A3D" w14:textId="77777777" w:rsidR="00BC0DD9" w:rsidRPr="00836B0F" w:rsidRDefault="00BC0DD9" w:rsidP="00AD08AA">
            <w:r w:rsidRPr="00836B0F">
              <w:t>+</w:t>
            </w:r>
          </w:p>
        </w:tc>
      </w:tr>
      <w:tr w:rsidR="00BC0DD9" w:rsidRPr="00836B0F" w14:paraId="26ABED7B" w14:textId="77777777" w:rsidTr="00C77313">
        <w:trPr>
          <w:trHeight w:val="170"/>
        </w:trPr>
        <w:tc>
          <w:tcPr>
            <w:tcW w:w="0" w:type="auto"/>
            <w:noWrap/>
            <w:hideMark/>
          </w:tcPr>
          <w:p w14:paraId="613C6C62" w14:textId="77777777" w:rsidR="00BC0DD9" w:rsidRPr="00836B0F" w:rsidRDefault="00BC0DD9" w:rsidP="00AD08AA">
            <w:proofErr w:type="spellStart"/>
            <w:r w:rsidRPr="00836B0F">
              <w:t>Ceratocoris</w:t>
            </w:r>
            <w:proofErr w:type="spellEnd"/>
            <w:r w:rsidRPr="00836B0F">
              <w:t xml:space="preserve"> horrida</w:t>
            </w:r>
          </w:p>
        </w:tc>
        <w:tc>
          <w:tcPr>
            <w:tcW w:w="1708" w:type="dxa"/>
          </w:tcPr>
          <w:p w14:paraId="6616E283" w14:textId="77777777" w:rsidR="00BC0DD9" w:rsidRPr="00836B0F" w:rsidRDefault="00BC0DD9" w:rsidP="00AD08AA">
            <w:r w:rsidRPr="00836B0F">
              <w:t>+</w:t>
            </w:r>
          </w:p>
        </w:tc>
        <w:tc>
          <w:tcPr>
            <w:tcW w:w="1560" w:type="dxa"/>
          </w:tcPr>
          <w:p w14:paraId="16FC9F8C" w14:textId="77777777" w:rsidR="00BC0DD9" w:rsidRPr="00836B0F" w:rsidRDefault="00BC0DD9" w:rsidP="00AD08AA"/>
        </w:tc>
        <w:tc>
          <w:tcPr>
            <w:tcW w:w="1984" w:type="dxa"/>
          </w:tcPr>
          <w:p w14:paraId="74817D2C" w14:textId="77777777" w:rsidR="00BC0DD9" w:rsidRPr="00836B0F" w:rsidRDefault="00BC0DD9" w:rsidP="00AD08AA"/>
        </w:tc>
      </w:tr>
      <w:tr w:rsidR="00BC0DD9" w:rsidRPr="00836B0F" w14:paraId="1909920D" w14:textId="77777777" w:rsidTr="00C77313">
        <w:trPr>
          <w:trHeight w:val="170"/>
        </w:trPr>
        <w:tc>
          <w:tcPr>
            <w:tcW w:w="0" w:type="auto"/>
            <w:noWrap/>
            <w:hideMark/>
          </w:tcPr>
          <w:p w14:paraId="2CC26220" w14:textId="77777777" w:rsidR="00BC0DD9" w:rsidRPr="00836B0F" w:rsidRDefault="00BC0DD9" w:rsidP="00AD08AA">
            <w:proofErr w:type="spellStart"/>
            <w:r w:rsidRPr="00836B0F">
              <w:t>Gonyaulax</w:t>
            </w:r>
            <w:proofErr w:type="spellEnd"/>
            <w:r w:rsidRPr="00836B0F">
              <w:t xml:space="preserve"> </w:t>
            </w:r>
            <w:proofErr w:type="spellStart"/>
            <w:r w:rsidRPr="00836B0F">
              <w:t>sp</w:t>
            </w:r>
            <w:proofErr w:type="spellEnd"/>
          </w:p>
        </w:tc>
        <w:tc>
          <w:tcPr>
            <w:tcW w:w="1708" w:type="dxa"/>
          </w:tcPr>
          <w:p w14:paraId="383B2251" w14:textId="77777777" w:rsidR="00BC0DD9" w:rsidRPr="00836B0F" w:rsidRDefault="00BC0DD9" w:rsidP="00AD08AA">
            <w:r w:rsidRPr="00836B0F">
              <w:t>+</w:t>
            </w:r>
          </w:p>
        </w:tc>
        <w:tc>
          <w:tcPr>
            <w:tcW w:w="1560" w:type="dxa"/>
          </w:tcPr>
          <w:p w14:paraId="4FA05C36" w14:textId="77777777" w:rsidR="00BC0DD9" w:rsidRPr="00836B0F" w:rsidRDefault="00BC0DD9" w:rsidP="00AD08AA">
            <w:r w:rsidRPr="00836B0F">
              <w:t>+</w:t>
            </w:r>
          </w:p>
        </w:tc>
        <w:tc>
          <w:tcPr>
            <w:tcW w:w="1984" w:type="dxa"/>
          </w:tcPr>
          <w:p w14:paraId="55FE54D7" w14:textId="77777777" w:rsidR="00BC0DD9" w:rsidRPr="00836B0F" w:rsidRDefault="00BC0DD9" w:rsidP="00AD08AA">
            <w:r w:rsidRPr="00836B0F">
              <w:t>+</w:t>
            </w:r>
          </w:p>
        </w:tc>
      </w:tr>
      <w:tr w:rsidR="00BC0DD9" w:rsidRPr="00836B0F" w14:paraId="3D0FE6E9" w14:textId="77777777" w:rsidTr="00C77313">
        <w:trPr>
          <w:trHeight w:val="170"/>
        </w:trPr>
        <w:tc>
          <w:tcPr>
            <w:tcW w:w="0" w:type="auto"/>
            <w:noWrap/>
            <w:hideMark/>
          </w:tcPr>
          <w:p w14:paraId="1F34BD50" w14:textId="77777777" w:rsidR="00BC0DD9" w:rsidRPr="00836B0F" w:rsidRDefault="00BC0DD9" w:rsidP="00AD08AA">
            <w:proofErr w:type="spellStart"/>
            <w:r w:rsidRPr="00836B0F">
              <w:t>Gonyaulax</w:t>
            </w:r>
            <w:proofErr w:type="spellEnd"/>
            <w:r w:rsidRPr="00836B0F">
              <w:t xml:space="preserve"> </w:t>
            </w:r>
            <w:proofErr w:type="spellStart"/>
            <w:r w:rsidRPr="00836B0F">
              <w:t>polygramma</w:t>
            </w:r>
            <w:proofErr w:type="spellEnd"/>
          </w:p>
        </w:tc>
        <w:tc>
          <w:tcPr>
            <w:tcW w:w="1708" w:type="dxa"/>
          </w:tcPr>
          <w:p w14:paraId="454F6F91" w14:textId="77777777" w:rsidR="00BC0DD9" w:rsidRPr="00836B0F" w:rsidRDefault="00BC0DD9" w:rsidP="00AD08AA"/>
        </w:tc>
        <w:tc>
          <w:tcPr>
            <w:tcW w:w="1560" w:type="dxa"/>
          </w:tcPr>
          <w:p w14:paraId="1377EEC9" w14:textId="77777777" w:rsidR="00BC0DD9" w:rsidRPr="00836B0F" w:rsidRDefault="00BC0DD9" w:rsidP="00AD08AA"/>
        </w:tc>
        <w:tc>
          <w:tcPr>
            <w:tcW w:w="1984" w:type="dxa"/>
          </w:tcPr>
          <w:p w14:paraId="7B105814" w14:textId="77777777" w:rsidR="00BC0DD9" w:rsidRPr="00836B0F" w:rsidRDefault="00BC0DD9" w:rsidP="00AD08AA">
            <w:r w:rsidRPr="00836B0F">
              <w:t>+</w:t>
            </w:r>
          </w:p>
        </w:tc>
      </w:tr>
      <w:tr w:rsidR="00BC0DD9" w:rsidRPr="00836B0F" w14:paraId="576A1B83" w14:textId="77777777" w:rsidTr="00C77313">
        <w:trPr>
          <w:trHeight w:val="170"/>
        </w:trPr>
        <w:tc>
          <w:tcPr>
            <w:tcW w:w="0" w:type="auto"/>
            <w:noWrap/>
            <w:hideMark/>
          </w:tcPr>
          <w:p w14:paraId="261A4500" w14:textId="77777777" w:rsidR="00BC0DD9" w:rsidRPr="00836B0F" w:rsidRDefault="00BC0DD9" w:rsidP="00AD08AA">
            <w:proofErr w:type="spellStart"/>
            <w:r w:rsidRPr="00836B0F">
              <w:t>Pyrodinium</w:t>
            </w:r>
            <w:proofErr w:type="spellEnd"/>
            <w:r w:rsidRPr="00836B0F">
              <w:t xml:space="preserve"> </w:t>
            </w:r>
            <w:proofErr w:type="spellStart"/>
            <w:r w:rsidRPr="00836B0F">
              <w:t>bahamense</w:t>
            </w:r>
            <w:proofErr w:type="spellEnd"/>
          </w:p>
        </w:tc>
        <w:tc>
          <w:tcPr>
            <w:tcW w:w="1708" w:type="dxa"/>
          </w:tcPr>
          <w:p w14:paraId="58D5C7FF" w14:textId="77777777" w:rsidR="00BC0DD9" w:rsidRPr="00836B0F" w:rsidRDefault="00BC0DD9" w:rsidP="00AD08AA">
            <w:r w:rsidRPr="00836B0F">
              <w:t>+</w:t>
            </w:r>
          </w:p>
        </w:tc>
        <w:tc>
          <w:tcPr>
            <w:tcW w:w="1560" w:type="dxa"/>
          </w:tcPr>
          <w:p w14:paraId="1C6667EB" w14:textId="77777777" w:rsidR="00BC0DD9" w:rsidRPr="00836B0F" w:rsidRDefault="00BC0DD9" w:rsidP="00AD08AA">
            <w:r w:rsidRPr="00836B0F">
              <w:t>+</w:t>
            </w:r>
          </w:p>
        </w:tc>
        <w:tc>
          <w:tcPr>
            <w:tcW w:w="1984" w:type="dxa"/>
          </w:tcPr>
          <w:p w14:paraId="1FAD5387" w14:textId="77777777" w:rsidR="00BC0DD9" w:rsidRPr="00836B0F" w:rsidRDefault="00BC0DD9" w:rsidP="00AD08AA">
            <w:r w:rsidRPr="00836B0F">
              <w:t>+</w:t>
            </w:r>
          </w:p>
        </w:tc>
      </w:tr>
      <w:tr w:rsidR="00BC0DD9" w:rsidRPr="00836B0F" w14:paraId="37BA75B9" w14:textId="77777777" w:rsidTr="00C77313">
        <w:trPr>
          <w:trHeight w:val="170"/>
        </w:trPr>
        <w:tc>
          <w:tcPr>
            <w:tcW w:w="0" w:type="auto"/>
            <w:noWrap/>
            <w:hideMark/>
          </w:tcPr>
          <w:p w14:paraId="1CAE56A5" w14:textId="77777777" w:rsidR="00BC0DD9" w:rsidRPr="00836B0F" w:rsidRDefault="00BC0DD9" w:rsidP="00AD08AA">
            <w:proofErr w:type="spellStart"/>
            <w:proofErr w:type="gramStart"/>
            <w:r w:rsidRPr="00836B0F">
              <w:t>Pyrophacus</w:t>
            </w:r>
            <w:proofErr w:type="spellEnd"/>
            <w:r w:rsidRPr="00836B0F">
              <w:t xml:space="preserve">  </w:t>
            </w:r>
            <w:proofErr w:type="spellStart"/>
            <w:r w:rsidRPr="00836B0F">
              <w:t>sp</w:t>
            </w:r>
            <w:proofErr w:type="spellEnd"/>
            <w:proofErr w:type="gramEnd"/>
          </w:p>
        </w:tc>
        <w:tc>
          <w:tcPr>
            <w:tcW w:w="1708" w:type="dxa"/>
          </w:tcPr>
          <w:p w14:paraId="673EBA8D" w14:textId="77777777" w:rsidR="00BC0DD9" w:rsidRPr="00836B0F" w:rsidRDefault="00BC0DD9" w:rsidP="00AD08AA"/>
        </w:tc>
        <w:tc>
          <w:tcPr>
            <w:tcW w:w="1560" w:type="dxa"/>
          </w:tcPr>
          <w:p w14:paraId="6C879F6B" w14:textId="77777777" w:rsidR="00BC0DD9" w:rsidRPr="00836B0F" w:rsidRDefault="00BC0DD9" w:rsidP="00AD08AA">
            <w:r w:rsidRPr="00836B0F">
              <w:t>+</w:t>
            </w:r>
          </w:p>
        </w:tc>
        <w:tc>
          <w:tcPr>
            <w:tcW w:w="1984" w:type="dxa"/>
          </w:tcPr>
          <w:p w14:paraId="29FBB0CD" w14:textId="77777777" w:rsidR="00BC0DD9" w:rsidRPr="00836B0F" w:rsidRDefault="00BC0DD9" w:rsidP="00AD08AA">
            <w:r w:rsidRPr="00836B0F">
              <w:t>+</w:t>
            </w:r>
          </w:p>
        </w:tc>
      </w:tr>
      <w:tr w:rsidR="00BC0DD9" w:rsidRPr="00836B0F" w14:paraId="4BFD70C9" w14:textId="77777777" w:rsidTr="00C77313">
        <w:trPr>
          <w:trHeight w:val="170"/>
        </w:trPr>
        <w:tc>
          <w:tcPr>
            <w:tcW w:w="0" w:type="auto"/>
            <w:noWrap/>
            <w:hideMark/>
          </w:tcPr>
          <w:p w14:paraId="07431E77" w14:textId="77777777" w:rsidR="00BC0DD9" w:rsidRPr="00836B0F" w:rsidRDefault="00BC0DD9" w:rsidP="00AD08AA">
            <w:proofErr w:type="spellStart"/>
            <w:r w:rsidRPr="00836B0F">
              <w:t>Tripos</w:t>
            </w:r>
            <w:proofErr w:type="spellEnd"/>
            <w:r w:rsidRPr="00836B0F">
              <w:t xml:space="preserve"> </w:t>
            </w:r>
            <w:proofErr w:type="spellStart"/>
            <w:r w:rsidRPr="00836B0F">
              <w:t>sp</w:t>
            </w:r>
            <w:proofErr w:type="spellEnd"/>
          </w:p>
        </w:tc>
        <w:tc>
          <w:tcPr>
            <w:tcW w:w="1708" w:type="dxa"/>
          </w:tcPr>
          <w:p w14:paraId="34F4700E" w14:textId="77777777" w:rsidR="00BC0DD9" w:rsidRPr="00836B0F" w:rsidRDefault="00BC0DD9" w:rsidP="00AD08AA">
            <w:r w:rsidRPr="00836B0F">
              <w:t>+</w:t>
            </w:r>
          </w:p>
        </w:tc>
        <w:tc>
          <w:tcPr>
            <w:tcW w:w="1560" w:type="dxa"/>
          </w:tcPr>
          <w:p w14:paraId="207BA51A" w14:textId="77777777" w:rsidR="00BC0DD9" w:rsidRPr="00836B0F" w:rsidRDefault="00BC0DD9" w:rsidP="00AD08AA">
            <w:r w:rsidRPr="00836B0F">
              <w:t>+</w:t>
            </w:r>
          </w:p>
        </w:tc>
        <w:tc>
          <w:tcPr>
            <w:tcW w:w="1984" w:type="dxa"/>
          </w:tcPr>
          <w:p w14:paraId="42798C05" w14:textId="77777777" w:rsidR="00BC0DD9" w:rsidRPr="00836B0F" w:rsidRDefault="00BC0DD9" w:rsidP="00AD08AA">
            <w:r w:rsidRPr="00836B0F">
              <w:t>+</w:t>
            </w:r>
          </w:p>
        </w:tc>
      </w:tr>
      <w:tr w:rsidR="00BC0DD9" w:rsidRPr="00836B0F" w14:paraId="17A2449F" w14:textId="77777777" w:rsidTr="00C77313">
        <w:trPr>
          <w:trHeight w:val="170"/>
        </w:trPr>
        <w:tc>
          <w:tcPr>
            <w:tcW w:w="0" w:type="auto"/>
            <w:noWrap/>
            <w:hideMark/>
          </w:tcPr>
          <w:p w14:paraId="54DCA81C" w14:textId="77777777" w:rsidR="00BC0DD9" w:rsidRPr="00836B0F" w:rsidRDefault="00BC0DD9" w:rsidP="00AD08AA">
            <w:proofErr w:type="spellStart"/>
            <w:r w:rsidRPr="00836B0F">
              <w:t>Tripos</w:t>
            </w:r>
            <w:proofErr w:type="spellEnd"/>
            <w:r w:rsidRPr="00836B0F">
              <w:t xml:space="preserve"> </w:t>
            </w:r>
            <w:proofErr w:type="spellStart"/>
            <w:r w:rsidRPr="00836B0F">
              <w:t>arietinus</w:t>
            </w:r>
            <w:proofErr w:type="spellEnd"/>
          </w:p>
        </w:tc>
        <w:tc>
          <w:tcPr>
            <w:tcW w:w="1708" w:type="dxa"/>
          </w:tcPr>
          <w:p w14:paraId="302A12E3" w14:textId="77777777" w:rsidR="00BC0DD9" w:rsidRPr="00836B0F" w:rsidRDefault="00BC0DD9" w:rsidP="00AD08AA">
            <w:r w:rsidRPr="00836B0F">
              <w:t>+</w:t>
            </w:r>
          </w:p>
        </w:tc>
        <w:tc>
          <w:tcPr>
            <w:tcW w:w="1560" w:type="dxa"/>
          </w:tcPr>
          <w:p w14:paraId="59236AB3" w14:textId="77777777" w:rsidR="00BC0DD9" w:rsidRPr="00836B0F" w:rsidRDefault="00BC0DD9" w:rsidP="00AD08AA">
            <w:r w:rsidRPr="00836B0F">
              <w:t>+</w:t>
            </w:r>
          </w:p>
        </w:tc>
        <w:tc>
          <w:tcPr>
            <w:tcW w:w="1984" w:type="dxa"/>
          </w:tcPr>
          <w:p w14:paraId="3EC145DF" w14:textId="77777777" w:rsidR="00BC0DD9" w:rsidRPr="00836B0F" w:rsidRDefault="00BC0DD9" w:rsidP="00AD08AA">
            <w:r w:rsidRPr="00836B0F">
              <w:t>+</w:t>
            </w:r>
          </w:p>
        </w:tc>
      </w:tr>
      <w:tr w:rsidR="00BC0DD9" w:rsidRPr="00836B0F" w14:paraId="1E032B16" w14:textId="77777777" w:rsidTr="00C77313">
        <w:trPr>
          <w:trHeight w:val="170"/>
        </w:trPr>
        <w:tc>
          <w:tcPr>
            <w:tcW w:w="0" w:type="auto"/>
            <w:noWrap/>
            <w:hideMark/>
          </w:tcPr>
          <w:p w14:paraId="472F3B9D" w14:textId="77777777" w:rsidR="00BC0DD9" w:rsidRPr="00836B0F" w:rsidRDefault="00BC0DD9" w:rsidP="00AD08AA">
            <w:proofErr w:type="spellStart"/>
            <w:r w:rsidRPr="00836B0F">
              <w:t>Tripos</w:t>
            </w:r>
            <w:proofErr w:type="spellEnd"/>
            <w:r w:rsidRPr="00836B0F">
              <w:t xml:space="preserve"> </w:t>
            </w:r>
            <w:proofErr w:type="spellStart"/>
            <w:r w:rsidRPr="00836B0F">
              <w:t>brevis</w:t>
            </w:r>
            <w:proofErr w:type="spellEnd"/>
          </w:p>
        </w:tc>
        <w:tc>
          <w:tcPr>
            <w:tcW w:w="1708" w:type="dxa"/>
          </w:tcPr>
          <w:p w14:paraId="7A0EC42F" w14:textId="77777777" w:rsidR="00BC0DD9" w:rsidRPr="00836B0F" w:rsidRDefault="00BC0DD9" w:rsidP="00AD08AA">
            <w:r w:rsidRPr="00836B0F">
              <w:t>+</w:t>
            </w:r>
          </w:p>
        </w:tc>
        <w:tc>
          <w:tcPr>
            <w:tcW w:w="1560" w:type="dxa"/>
          </w:tcPr>
          <w:p w14:paraId="23892A39" w14:textId="77777777" w:rsidR="00BC0DD9" w:rsidRPr="00836B0F" w:rsidRDefault="00BC0DD9" w:rsidP="00AD08AA"/>
        </w:tc>
        <w:tc>
          <w:tcPr>
            <w:tcW w:w="1984" w:type="dxa"/>
          </w:tcPr>
          <w:p w14:paraId="60259CF4" w14:textId="77777777" w:rsidR="00BC0DD9" w:rsidRPr="00836B0F" w:rsidRDefault="00BC0DD9" w:rsidP="00AD08AA">
            <w:r w:rsidRPr="00836B0F">
              <w:t>+</w:t>
            </w:r>
          </w:p>
        </w:tc>
      </w:tr>
      <w:tr w:rsidR="00BC0DD9" w:rsidRPr="00836B0F" w14:paraId="332DF826" w14:textId="77777777" w:rsidTr="00C77313">
        <w:trPr>
          <w:trHeight w:val="170"/>
        </w:trPr>
        <w:tc>
          <w:tcPr>
            <w:tcW w:w="0" w:type="auto"/>
            <w:noWrap/>
            <w:hideMark/>
          </w:tcPr>
          <w:p w14:paraId="7A98BACA" w14:textId="77777777" w:rsidR="00BC0DD9" w:rsidRPr="00836B0F" w:rsidRDefault="00BC0DD9" w:rsidP="00AD08AA">
            <w:proofErr w:type="spellStart"/>
            <w:r w:rsidRPr="00836B0F">
              <w:t>Tripos</w:t>
            </w:r>
            <w:proofErr w:type="spellEnd"/>
            <w:r w:rsidRPr="00836B0F">
              <w:t xml:space="preserve"> </w:t>
            </w:r>
            <w:proofErr w:type="spellStart"/>
            <w:r w:rsidRPr="00836B0F">
              <w:t>candelabrum</w:t>
            </w:r>
            <w:proofErr w:type="spellEnd"/>
          </w:p>
        </w:tc>
        <w:tc>
          <w:tcPr>
            <w:tcW w:w="1708" w:type="dxa"/>
          </w:tcPr>
          <w:p w14:paraId="5042C261" w14:textId="77777777" w:rsidR="00BC0DD9" w:rsidRPr="00836B0F" w:rsidRDefault="00BC0DD9" w:rsidP="00AD08AA">
            <w:r w:rsidRPr="00836B0F">
              <w:t>+</w:t>
            </w:r>
          </w:p>
        </w:tc>
        <w:tc>
          <w:tcPr>
            <w:tcW w:w="1560" w:type="dxa"/>
          </w:tcPr>
          <w:p w14:paraId="2C27EBC4" w14:textId="77777777" w:rsidR="00BC0DD9" w:rsidRPr="00836B0F" w:rsidRDefault="00BC0DD9" w:rsidP="00AD08AA">
            <w:r w:rsidRPr="00836B0F">
              <w:t>+</w:t>
            </w:r>
          </w:p>
        </w:tc>
        <w:tc>
          <w:tcPr>
            <w:tcW w:w="1984" w:type="dxa"/>
          </w:tcPr>
          <w:p w14:paraId="128C8098" w14:textId="77777777" w:rsidR="00BC0DD9" w:rsidRPr="00836B0F" w:rsidRDefault="00BC0DD9" w:rsidP="00AD08AA">
            <w:r w:rsidRPr="00836B0F">
              <w:t>+</w:t>
            </w:r>
          </w:p>
        </w:tc>
      </w:tr>
      <w:tr w:rsidR="00BC0DD9" w:rsidRPr="00836B0F" w14:paraId="7C6EE0F9" w14:textId="77777777" w:rsidTr="00C77313">
        <w:trPr>
          <w:trHeight w:val="170"/>
        </w:trPr>
        <w:tc>
          <w:tcPr>
            <w:tcW w:w="0" w:type="auto"/>
            <w:noWrap/>
            <w:hideMark/>
          </w:tcPr>
          <w:p w14:paraId="059594BD" w14:textId="77777777" w:rsidR="00BC0DD9" w:rsidRPr="00836B0F" w:rsidRDefault="00BC0DD9" w:rsidP="00AD08AA">
            <w:proofErr w:type="spellStart"/>
            <w:r w:rsidRPr="00836B0F">
              <w:t>Tripos</w:t>
            </w:r>
            <w:proofErr w:type="spellEnd"/>
            <w:r w:rsidRPr="00836B0F">
              <w:t xml:space="preserve"> </w:t>
            </w:r>
            <w:proofErr w:type="spellStart"/>
            <w:r w:rsidRPr="00836B0F">
              <w:t>declinatum</w:t>
            </w:r>
            <w:proofErr w:type="spellEnd"/>
          </w:p>
        </w:tc>
        <w:tc>
          <w:tcPr>
            <w:tcW w:w="1708" w:type="dxa"/>
          </w:tcPr>
          <w:p w14:paraId="5677BC59" w14:textId="77777777" w:rsidR="00BC0DD9" w:rsidRPr="00836B0F" w:rsidRDefault="00BC0DD9" w:rsidP="00AD08AA"/>
        </w:tc>
        <w:tc>
          <w:tcPr>
            <w:tcW w:w="1560" w:type="dxa"/>
          </w:tcPr>
          <w:p w14:paraId="4A818A2F" w14:textId="77777777" w:rsidR="00BC0DD9" w:rsidRPr="00836B0F" w:rsidRDefault="00BC0DD9" w:rsidP="00AD08AA"/>
        </w:tc>
        <w:tc>
          <w:tcPr>
            <w:tcW w:w="1984" w:type="dxa"/>
          </w:tcPr>
          <w:p w14:paraId="669EFD78" w14:textId="77777777" w:rsidR="00BC0DD9" w:rsidRPr="00836B0F" w:rsidRDefault="00BC0DD9" w:rsidP="00AD08AA">
            <w:r w:rsidRPr="00836B0F">
              <w:t>+</w:t>
            </w:r>
          </w:p>
        </w:tc>
      </w:tr>
      <w:tr w:rsidR="00BC0DD9" w:rsidRPr="00836B0F" w14:paraId="65A091D6" w14:textId="77777777" w:rsidTr="00C77313">
        <w:trPr>
          <w:trHeight w:val="170"/>
        </w:trPr>
        <w:tc>
          <w:tcPr>
            <w:tcW w:w="0" w:type="auto"/>
            <w:noWrap/>
            <w:hideMark/>
          </w:tcPr>
          <w:p w14:paraId="44B99E60" w14:textId="77777777" w:rsidR="00BC0DD9" w:rsidRPr="00836B0F" w:rsidRDefault="00BC0DD9" w:rsidP="00AD08AA">
            <w:proofErr w:type="spellStart"/>
            <w:r w:rsidRPr="00836B0F">
              <w:t>Tripos</w:t>
            </w:r>
            <w:proofErr w:type="spellEnd"/>
            <w:r w:rsidRPr="00836B0F">
              <w:t xml:space="preserve"> </w:t>
            </w:r>
            <w:proofErr w:type="spellStart"/>
            <w:r w:rsidRPr="00836B0F">
              <w:t>eugrammus</w:t>
            </w:r>
            <w:proofErr w:type="spellEnd"/>
          </w:p>
        </w:tc>
        <w:tc>
          <w:tcPr>
            <w:tcW w:w="1708" w:type="dxa"/>
          </w:tcPr>
          <w:p w14:paraId="1FFDB4B3" w14:textId="77777777" w:rsidR="00BC0DD9" w:rsidRPr="00836B0F" w:rsidRDefault="00BC0DD9" w:rsidP="00AD08AA">
            <w:r w:rsidRPr="00836B0F">
              <w:t>+</w:t>
            </w:r>
          </w:p>
        </w:tc>
        <w:tc>
          <w:tcPr>
            <w:tcW w:w="1560" w:type="dxa"/>
          </w:tcPr>
          <w:p w14:paraId="6309F91D" w14:textId="77777777" w:rsidR="00BC0DD9" w:rsidRPr="00836B0F" w:rsidRDefault="00BC0DD9" w:rsidP="00AD08AA">
            <w:r w:rsidRPr="00836B0F">
              <w:t>+</w:t>
            </w:r>
          </w:p>
        </w:tc>
        <w:tc>
          <w:tcPr>
            <w:tcW w:w="1984" w:type="dxa"/>
          </w:tcPr>
          <w:p w14:paraId="10A6AF52" w14:textId="77777777" w:rsidR="00BC0DD9" w:rsidRPr="00836B0F" w:rsidRDefault="00BC0DD9" w:rsidP="00AD08AA">
            <w:r w:rsidRPr="00836B0F">
              <w:t>+</w:t>
            </w:r>
          </w:p>
        </w:tc>
      </w:tr>
      <w:tr w:rsidR="00BC0DD9" w:rsidRPr="00836B0F" w14:paraId="1F8EF0FF" w14:textId="77777777" w:rsidTr="00C77313">
        <w:trPr>
          <w:trHeight w:val="170"/>
        </w:trPr>
        <w:tc>
          <w:tcPr>
            <w:tcW w:w="0" w:type="auto"/>
            <w:noWrap/>
            <w:hideMark/>
          </w:tcPr>
          <w:p w14:paraId="5C07AFA8" w14:textId="77777777" w:rsidR="00BC0DD9" w:rsidRPr="00836B0F" w:rsidRDefault="00BC0DD9" w:rsidP="00AD08AA">
            <w:proofErr w:type="spellStart"/>
            <w:r w:rsidRPr="00836B0F">
              <w:t>Tripos</w:t>
            </w:r>
            <w:proofErr w:type="spellEnd"/>
            <w:r w:rsidRPr="00836B0F">
              <w:t xml:space="preserve"> </w:t>
            </w:r>
            <w:proofErr w:type="spellStart"/>
            <w:r w:rsidRPr="00836B0F">
              <w:t>extensus</w:t>
            </w:r>
            <w:proofErr w:type="spellEnd"/>
          </w:p>
        </w:tc>
        <w:tc>
          <w:tcPr>
            <w:tcW w:w="1708" w:type="dxa"/>
          </w:tcPr>
          <w:p w14:paraId="2DEAB5F8" w14:textId="77777777" w:rsidR="00BC0DD9" w:rsidRPr="00836B0F" w:rsidRDefault="00BC0DD9" w:rsidP="00AD08AA">
            <w:r w:rsidRPr="00836B0F">
              <w:t>+</w:t>
            </w:r>
          </w:p>
        </w:tc>
        <w:tc>
          <w:tcPr>
            <w:tcW w:w="1560" w:type="dxa"/>
          </w:tcPr>
          <w:p w14:paraId="2053C130" w14:textId="77777777" w:rsidR="00BC0DD9" w:rsidRPr="00836B0F" w:rsidRDefault="00BC0DD9" w:rsidP="00AD08AA">
            <w:r w:rsidRPr="00836B0F">
              <w:t>+</w:t>
            </w:r>
          </w:p>
        </w:tc>
        <w:tc>
          <w:tcPr>
            <w:tcW w:w="1984" w:type="dxa"/>
          </w:tcPr>
          <w:p w14:paraId="48271CF6" w14:textId="77777777" w:rsidR="00BC0DD9" w:rsidRPr="00836B0F" w:rsidRDefault="00BC0DD9" w:rsidP="00AD08AA"/>
        </w:tc>
      </w:tr>
      <w:tr w:rsidR="00BC0DD9" w:rsidRPr="00836B0F" w14:paraId="70054FDB" w14:textId="77777777" w:rsidTr="00C77313">
        <w:trPr>
          <w:trHeight w:val="170"/>
        </w:trPr>
        <w:tc>
          <w:tcPr>
            <w:tcW w:w="0" w:type="auto"/>
            <w:noWrap/>
            <w:hideMark/>
          </w:tcPr>
          <w:p w14:paraId="49C02221" w14:textId="77777777" w:rsidR="00BC0DD9" w:rsidRPr="00836B0F" w:rsidRDefault="00BC0DD9" w:rsidP="00AD08AA">
            <w:proofErr w:type="spellStart"/>
            <w:r w:rsidRPr="00836B0F">
              <w:t>Tripos</w:t>
            </w:r>
            <w:proofErr w:type="spellEnd"/>
            <w:r w:rsidRPr="00836B0F">
              <w:t xml:space="preserve"> </w:t>
            </w:r>
            <w:proofErr w:type="spellStart"/>
            <w:r w:rsidRPr="00836B0F">
              <w:t>fusus</w:t>
            </w:r>
            <w:proofErr w:type="spellEnd"/>
          </w:p>
        </w:tc>
        <w:tc>
          <w:tcPr>
            <w:tcW w:w="1708" w:type="dxa"/>
          </w:tcPr>
          <w:p w14:paraId="6AEA2E5E" w14:textId="77777777" w:rsidR="00BC0DD9" w:rsidRPr="00836B0F" w:rsidRDefault="00BC0DD9" w:rsidP="00AD08AA">
            <w:r w:rsidRPr="00836B0F">
              <w:t>+</w:t>
            </w:r>
          </w:p>
        </w:tc>
        <w:tc>
          <w:tcPr>
            <w:tcW w:w="1560" w:type="dxa"/>
          </w:tcPr>
          <w:p w14:paraId="3501B8F2" w14:textId="77777777" w:rsidR="00BC0DD9" w:rsidRPr="00836B0F" w:rsidRDefault="00BC0DD9" w:rsidP="00AD08AA">
            <w:r w:rsidRPr="00836B0F">
              <w:t>+</w:t>
            </w:r>
          </w:p>
        </w:tc>
        <w:tc>
          <w:tcPr>
            <w:tcW w:w="1984" w:type="dxa"/>
          </w:tcPr>
          <w:p w14:paraId="1E20EBDD" w14:textId="77777777" w:rsidR="00BC0DD9" w:rsidRPr="00836B0F" w:rsidRDefault="00BC0DD9" w:rsidP="00AD08AA">
            <w:r w:rsidRPr="00836B0F">
              <w:t>+</w:t>
            </w:r>
          </w:p>
        </w:tc>
      </w:tr>
      <w:tr w:rsidR="00BC0DD9" w:rsidRPr="00836B0F" w14:paraId="6A9613E8" w14:textId="77777777" w:rsidTr="00C77313">
        <w:trPr>
          <w:trHeight w:val="170"/>
        </w:trPr>
        <w:tc>
          <w:tcPr>
            <w:tcW w:w="0" w:type="auto"/>
            <w:noWrap/>
            <w:hideMark/>
          </w:tcPr>
          <w:p w14:paraId="16D564D8" w14:textId="77777777" w:rsidR="00BC0DD9" w:rsidRPr="00836B0F" w:rsidRDefault="00BC0DD9" w:rsidP="00AD08AA">
            <w:proofErr w:type="spellStart"/>
            <w:r w:rsidRPr="00836B0F">
              <w:t>Tripos</w:t>
            </w:r>
            <w:proofErr w:type="spellEnd"/>
            <w:r w:rsidRPr="00836B0F">
              <w:t xml:space="preserve"> </w:t>
            </w:r>
            <w:proofErr w:type="spellStart"/>
            <w:r w:rsidRPr="00836B0F">
              <w:t>karstenii</w:t>
            </w:r>
            <w:proofErr w:type="spellEnd"/>
          </w:p>
        </w:tc>
        <w:tc>
          <w:tcPr>
            <w:tcW w:w="1708" w:type="dxa"/>
          </w:tcPr>
          <w:p w14:paraId="138A75AF" w14:textId="77777777" w:rsidR="00BC0DD9" w:rsidRPr="00836B0F" w:rsidRDefault="00BC0DD9" w:rsidP="00AD08AA">
            <w:r w:rsidRPr="00836B0F">
              <w:t>+</w:t>
            </w:r>
          </w:p>
        </w:tc>
        <w:tc>
          <w:tcPr>
            <w:tcW w:w="1560" w:type="dxa"/>
          </w:tcPr>
          <w:p w14:paraId="41D16B6D" w14:textId="77777777" w:rsidR="00BC0DD9" w:rsidRPr="00836B0F" w:rsidRDefault="00BC0DD9" w:rsidP="00AD08AA"/>
        </w:tc>
        <w:tc>
          <w:tcPr>
            <w:tcW w:w="1984" w:type="dxa"/>
          </w:tcPr>
          <w:p w14:paraId="1A131EEC" w14:textId="77777777" w:rsidR="00BC0DD9" w:rsidRPr="00836B0F" w:rsidRDefault="00BC0DD9" w:rsidP="00AD08AA">
            <w:r w:rsidRPr="00836B0F">
              <w:t>+</w:t>
            </w:r>
          </w:p>
        </w:tc>
      </w:tr>
      <w:tr w:rsidR="00BC0DD9" w:rsidRPr="00836B0F" w14:paraId="396F932A" w14:textId="77777777" w:rsidTr="00C77313">
        <w:trPr>
          <w:trHeight w:val="170"/>
        </w:trPr>
        <w:tc>
          <w:tcPr>
            <w:tcW w:w="0" w:type="auto"/>
            <w:noWrap/>
            <w:hideMark/>
          </w:tcPr>
          <w:p w14:paraId="1A8692C3" w14:textId="77777777" w:rsidR="00BC0DD9" w:rsidRPr="00836B0F" w:rsidRDefault="00BC0DD9" w:rsidP="00AD08AA">
            <w:proofErr w:type="spellStart"/>
            <w:r w:rsidRPr="00836B0F">
              <w:t>Tripos</w:t>
            </w:r>
            <w:proofErr w:type="spellEnd"/>
            <w:r w:rsidRPr="00836B0F">
              <w:t xml:space="preserve"> </w:t>
            </w:r>
            <w:proofErr w:type="spellStart"/>
            <w:r w:rsidRPr="00836B0F">
              <w:t>lunula</w:t>
            </w:r>
            <w:proofErr w:type="spellEnd"/>
            <w:r w:rsidRPr="00836B0F">
              <w:t xml:space="preserve"> </w:t>
            </w:r>
          </w:p>
        </w:tc>
        <w:tc>
          <w:tcPr>
            <w:tcW w:w="1708" w:type="dxa"/>
          </w:tcPr>
          <w:p w14:paraId="37B8F066" w14:textId="77777777" w:rsidR="00BC0DD9" w:rsidRPr="00836B0F" w:rsidRDefault="00BC0DD9" w:rsidP="00AD08AA">
            <w:r w:rsidRPr="00836B0F">
              <w:t>+</w:t>
            </w:r>
          </w:p>
        </w:tc>
        <w:tc>
          <w:tcPr>
            <w:tcW w:w="1560" w:type="dxa"/>
          </w:tcPr>
          <w:p w14:paraId="4CEB3D50" w14:textId="77777777" w:rsidR="00BC0DD9" w:rsidRPr="00836B0F" w:rsidRDefault="00BC0DD9" w:rsidP="00AD08AA">
            <w:r w:rsidRPr="00836B0F">
              <w:t>+</w:t>
            </w:r>
          </w:p>
        </w:tc>
        <w:tc>
          <w:tcPr>
            <w:tcW w:w="1984" w:type="dxa"/>
          </w:tcPr>
          <w:p w14:paraId="779C121B" w14:textId="77777777" w:rsidR="00BC0DD9" w:rsidRPr="00836B0F" w:rsidRDefault="00BC0DD9" w:rsidP="00AD08AA">
            <w:r w:rsidRPr="00836B0F">
              <w:t>+</w:t>
            </w:r>
          </w:p>
        </w:tc>
      </w:tr>
      <w:tr w:rsidR="00BC0DD9" w:rsidRPr="00836B0F" w14:paraId="7C53D293" w14:textId="77777777" w:rsidTr="00C77313">
        <w:trPr>
          <w:trHeight w:val="170"/>
        </w:trPr>
        <w:tc>
          <w:tcPr>
            <w:tcW w:w="0" w:type="auto"/>
            <w:noWrap/>
            <w:hideMark/>
          </w:tcPr>
          <w:p w14:paraId="086D87C1" w14:textId="77777777" w:rsidR="00BC0DD9" w:rsidRPr="00836B0F" w:rsidRDefault="00BC0DD9" w:rsidP="00AD08AA">
            <w:proofErr w:type="spellStart"/>
            <w:r w:rsidRPr="00836B0F">
              <w:t>Tripos</w:t>
            </w:r>
            <w:proofErr w:type="spellEnd"/>
            <w:r w:rsidRPr="00836B0F">
              <w:t xml:space="preserve"> </w:t>
            </w:r>
            <w:proofErr w:type="spellStart"/>
            <w:r w:rsidRPr="00836B0F">
              <w:t>macroceros</w:t>
            </w:r>
            <w:proofErr w:type="spellEnd"/>
          </w:p>
        </w:tc>
        <w:tc>
          <w:tcPr>
            <w:tcW w:w="1708" w:type="dxa"/>
          </w:tcPr>
          <w:p w14:paraId="6CFDB441" w14:textId="77777777" w:rsidR="00BC0DD9" w:rsidRPr="00836B0F" w:rsidRDefault="00BC0DD9" w:rsidP="00AD08AA">
            <w:r w:rsidRPr="00836B0F">
              <w:t>+</w:t>
            </w:r>
          </w:p>
        </w:tc>
        <w:tc>
          <w:tcPr>
            <w:tcW w:w="1560" w:type="dxa"/>
          </w:tcPr>
          <w:p w14:paraId="5BF903D8" w14:textId="77777777" w:rsidR="00BC0DD9" w:rsidRPr="00836B0F" w:rsidRDefault="00BC0DD9" w:rsidP="00AD08AA">
            <w:r w:rsidRPr="00836B0F">
              <w:t>+</w:t>
            </w:r>
          </w:p>
        </w:tc>
        <w:tc>
          <w:tcPr>
            <w:tcW w:w="1984" w:type="dxa"/>
          </w:tcPr>
          <w:p w14:paraId="7B155466" w14:textId="77777777" w:rsidR="00BC0DD9" w:rsidRPr="00836B0F" w:rsidRDefault="00BC0DD9" w:rsidP="00AD08AA"/>
        </w:tc>
      </w:tr>
      <w:tr w:rsidR="00BC0DD9" w:rsidRPr="00836B0F" w14:paraId="6B740067" w14:textId="77777777" w:rsidTr="00C77313">
        <w:trPr>
          <w:trHeight w:val="170"/>
        </w:trPr>
        <w:tc>
          <w:tcPr>
            <w:tcW w:w="0" w:type="auto"/>
            <w:noWrap/>
            <w:hideMark/>
          </w:tcPr>
          <w:p w14:paraId="36C2459E" w14:textId="77777777" w:rsidR="00BC0DD9" w:rsidRPr="00836B0F" w:rsidRDefault="00BC0DD9" w:rsidP="00AD08AA">
            <w:proofErr w:type="spellStart"/>
            <w:r w:rsidRPr="00836B0F">
              <w:t>Tripos</w:t>
            </w:r>
            <w:proofErr w:type="spellEnd"/>
            <w:r w:rsidRPr="00836B0F">
              <w:t xml:space="preserve"> </w:t>
            </w:r>
            <w:proofErr w:type="spellStart"/>
            <w:r w:rsidRPr="00836B0F">
              <w:t>massiliensis</w:t>
            </w:r>
            <w:proofErr w:type="spellEnd"/>
          </w:p>
        </w:tc>
        <w:tc>
          <w:tcPr>
            <w:tcW w:w="1708" w:type="dxa"/>
          </w:tcPr>
          <w:p w14:paraId="55F58DBF" w14:textId="77777777" w:rsidR="00BC0DD9" w:rsidRPr="00836B0F" w:rsidRDefault="00BC0DD9" w:rsidP="00AD08AA">
            <w:r w:rsidRPr="00836B0F">
              <w:t>+</w:t>
            </w:r>
          </w:p>
        </w:tc>
        <w:tc>
          <w:tcPr>
            <w:tcW w:w="1560" w:type="dxa"/>
          </w:tcPr>
          <w:p w14:paraId="484BBFF0" w14:textId="77777777" w:rsidR="00BC0DD9" w:rsidRPr="00836B0F" w:rsidRDefault="00BC0DD9" w:rsidP="00AD08AA"/>
        </w:tc>
        <w:tc>
          <w:tcPr>
            <w:tcW w:w="1984" w:type="dxa"/>
          </w:tcPr>
          <w:p w14:paraId="1D0F3514" w14:textId="77777777" w:rsidR="00BC0DD9" w:rsidRPr="00836B0F" w:rsidRDefault="00BC0DD9" w:rsidP="00AD08AA">
            <w:r w:rsidRPr="00836B0F">
              <w:t>+</w:t>
            </w:r>
          </w:p>
        </w:tc>
      </w:tr>
      <w:tr w:rsidR="00BC0DD9" w:rsidRPr="00836B0F" w14:paraId="36A69F4C" w14:textId="77777777" w:rsidTr="00C77313">
        <w:trPr>
          <w:trHeight w:val="170"/>
        </w:trPr>
        <w:tc>
          <w:tcPr>
            <w:tcW w:w="0" w:type="auto"/>
            <w:noWrap/>
            <w:hideMark/>
          </w:tcPr>
          <w:p w14:paraId="5C405BD6" w14:textId="77777777" w:rsidR="00BC0DD9" w:rsidRPr="00836B0F" w:rsidRDefault="00BC0DD9" w:rsidP="00AD08AA">
            <w:proofErr w:type="spellStart"/>
            <w:r w:rsidRPr="00836B0F">
              <w:t>Tripos</w:t>
            </w:r>
            <w:proofErr w:type="spellEnd"/>
            <w:r w:rsidRPr="00836B0F">
              <w:t xml:space="preserve"> </w:t>
            </w:r>
            <w:proofErr w:type="spellStart"/>
            <w:r w:rsidRPr="00836B0F">
              <w:t>muelleri</w:t>
            </w:r>
            <w:proofErr w:type="spellEnd"/>
          </w:p>
        </w:tc>
        <w:tc>
          <w:tcPr>
            <w:tcW w:w="1708" w:type="dxa"/>
          </w:tcPr>
          <w:p w14:paraId="2C101AA7" w14:textId="77777777" w:rsidR="00BC0DD9" w:rsidRPr="00836B0F" w:rsidRDefault="00BC0DD9" w:rsidP="00AD08AA">
            <w:r w:rsidRPr="00836B0F">
              <w:t>+</w:t>
            </w:r>
          </w:p>
        </w:tc>
        <w:tc>
          <w:tcPr>
            <w:tcW w:w="1560" w:type="dxa"/>
          </w:tcPr>
          <w:p w14:paraId="00DB4074" w14:textId="77777777" w:rsidR="00BC0DD9" w:rsidRPr="00836B0F" w:rsidRDefault="00BC0DD9" w:rsidP="00AD08AA">
            <w:r w:rsidRPr="00836B0F">
              <w:t>+</w:t>
            </w:r>
          </w:p>
        </w:tc>
        <w:tc>
          <w:tcPr>
            <w:tcW w:w="1984" w:type="dxa"/>
          </w:tcPr>
          <w:p w14:paraId="76445610" w14:textId="77777777" w:rsidR="00BC0DD9" w:rsidRPr="00836B0F" w:rsidRDefault="00BC0DD9" w:rsidP="00AD08AA">
            <w:r w:rsidRPr="00836B0F">
              <w:t>+</w:t>
            </w:r>
          </w:p>
        </w:tc>
      </w:tr>
      <w:tr w:rsidR="00BC0DD9" w:rsidRPr="00836B0F" w14:paraId="0063D495" w14:textId="77777777" w:rsidTr="00C77313">
        <w:trPr>
          <w:trHeight w:val="170"/>
        </w:trPr>
        <w:tc>
          <w:tcPr>
            <w:tcW w:w="0" w:type="auto"/>
            <w:noWrap/>
            <w:hideMark/>
          </w:tcPr>
          <w:p w14:paraId="3139F2D0" w14:textId="77777777" w:rsidR="00BC0DD9" w:rsidRPr="00836B0F" w:rsidRDefault="00BC0DD9" w:rsidP="00AD08AA">
            <w:proofErr w:type="spellStart"/>
            <w:r w:rsidRPr="00836B0F">
              <w:t>Tripos</w:t>
            </w:r>
            <w:proofErr w:type="spellEnd"/>
            <w:r w:rsidRPr="00836B0F">
              <w:t xml:space="preserve"> </w:t>
            </w:r>
            <w:proofErr w:type="spellStart"/>
            <w:r w:rsidRPr="00836B0F">
              <w:t>pentagonus</w:t>
            </w:r>
            <w:proofErr w:type="spellEnd"/>
          </w:p>
        </w:tc>
        <w:tc>
          <w:tcPr>
            <w:tcW w:w="1708" w:type="dxa"/>
          </w:tcPr>
          <w:p w14:paraId="1724E4FD" w14:textId="77777777" w:rsidR="00BC0DD9" w:rsidRPr="00836B0F" w:rsidRDefault="00BC0DD9" w:rsidP="00AD08AA">
            <w:r w:rsidRPr="00836B0F">
              <w:t>+</w:t>
            </w:r>
          </w:p>
        </w:tc>
        <w:tc>
          <w:tcPr>
            <w:tcW w:w="1560" w:type="dxa"/>
          </w:tcPr>
          <w:p w14:paraId="7D718610" w14:textId="77777777" w:rsidR="00BC0DD9" w:rsidRPr="00836B0F" w:rsidRDefault="00BC0DD9" w:rsidP="00AD08AA">
            <w:r w:rsidRPr="00836B0F">
              <w:t>+</w:t>
            </w:r>
          </w:p>
        </w:tc>
        <w:tc>
          <w:tcPr>
            <w:tcW w:w="1984" w:type="dxa"/>
          </w:tcPr>
          <w:p w14:paraId="073110F2" w14:textId="77777777" w:rsidR="00BC0DD9" w:rsidRPr="00836B0F" w:rsidRDefault="00BC0DD9" w:rsidP="00AD08AA">
            <w:r w:rsidRPr="00836B0F">
              <w:t>+</w:t>
            </w:r>
          </w:p>
        </w:tc>
      </w:tr>
      <w:tr w:rsidR="00BC0DD9" w:rsidRPr="00836B0F" w14:paraId="49AD849E" w14:textId="77777777" w:rsidTr="00C77313">
        <w:trPr>
          <w:trHeight w:val="170"/>
        </w:trPr>
        <w:tc>
          <w:tcPr>
            <w:tcW w:w="0" w:type="auto"/>
            <w:noWrap/>
            <w:hideMark/>
          </w:tcPr>
          <w:p w14:paraId="10DF023E" w14:textId="77777777" w:rsidR="00BC0DD9" w:rsidRPr="00836B0F" w:rsidRDefault="00BC0DD9" w:rsidP="00AD08AA">
            <w:proofErr w:type="spellStart"/>
            <w:r w:rsidRPr="00836B0F">
              <w:t>Tripos</w:t>
            </w:r>
            <w:proofErr w:type="spellEnd"/>
            <w:r w:rsidRPr="00836B0F">
              <w:t xml:space="preserve"> teres </w:t>
            </w:r>
          </w:p>
        </w:tc>
        <w:tc>
          <w:tcPr>
            <w:tcW w:w="1708" w:type="dxa"/>
          </w:tcPr>
          <w:p w14:paraId="5665BB26" w14:textId="77777777" w:rsidR="00BC0DD9" w:rsidRPr="00836B0F" w:rsidRDefault="00BC0DD9" w:rsidP="00AD08AA">
            <w:r w:rsidRPr="00836B0F">
              <w:t>+</w:t>
            </w:r>
          </w:p>
        </w:tc>
        <w:tc>
          <w:tcPr>
            <w:tcW w:w="1560" w:type="dxa"/>
          </w:tcPr>
          <w:p w14:paraId="17C9729C" w14:textId="77777777" w:rsidR="00BC0DD9" w:rsidRPr="00836B0F" w:rsidRDefault="00BC0DD9" w:rsidP="00AD08AA">
            <w:r w:rsidRPr="00836B0F">
              <w:t>+</w:t>
            </w:r>
          </w:p>
        </w:tc>
        <w:tc>
          <w:tcPr>
            <w:tcW w:w="1984" w:type="dxa"/>
          </w:tcPr>
          <w:p w14:paraId="263E9381" w14:textId="77777777" w:rsidR="00BC0DD9" w:rsidRPr="00836B0F" w:rsidRDefault="00BC0DD9" w:rsidP="00AD08AA"/>
        </w:tc>
      </w:tr>
      <w:tr w:rsidR="00BC0DD9" w:rsidRPr="00836B0F" w14:paraId="064425FB" w14:textId="77777777" w:rsidTr="00C77313">
        <w:trPr>
          <w:trHeight w:val="170"/>
        </w:trPr>
        <w:tc>
          <w:tcPr>
            <w:tcW w:w="0" w:type="auto"/>
            <w:noWrap/>
            <w:hideMark/>
          </w:tcPr>
          <w:p w14:paraId="20C5898D" w14:textId="77777777" w:rsidR="00BC0DD9" w:rsidRPr="00836B0F" w:rsidRDefault="00BC0DD9" w:rsidP="00AD08AA">
            <w:proofErr w:type="spellStart"/>
            <w:r w:rsidRPr="00836B0F">
              <w:t>Tripos</w:t>
            </w:r>
            <w:proofErr w:type="spellEnd"/>
            <w:r w:rsidRPr="00836B0F">
              <w:t xml:space="preserve"> </w:t>
            </w:r>
            <w:proofErr w:type="spellStart"/>
            <w:r w:rsidRPr="00836B0F">
              <w:t>trichoceros</w:t>
            </w:r>
            <w:proofErr w:type="spellEnd"/>
          </w:p>
        </w:tc>
        <w:tc>
          <w:tcPr>
            <w:tcW w:w="1708" w:type="dxa"/>
          </w:tcPr>
          <w:p w14:paraId="553AAC21" w14:textId="77777777" w:rsidR="00BC0DD9" w:rsidRPr="00836B0F" w:rsidRDefault="00BC0DD9" w:rsidP="00AD08AA">
            <w:r w:rsidRPr="00836B0F">
              <w:t>+</w:t>
            </w:r>
          </w:p>
        </w:tc>
        <w:tc>
          <w:tcPr>
            <w:tcW w:w="1560" w:type="dxa"/>
          </w:tcPr>
          <w:p w14:paraId="46EA59E3" w14:textId="77777777" w:rsidR="00BC0DD9" w:rsidRPr="00836B0F" w:rsidRDefault="00BC0DD9" w:rsidP="00AD08AA">
            <w:r w:rsidRPr="00836B0F">
              <w:t>+</w:t>
            </w:r>
          </w:p>
        </w:tc>
        <w:tc>
          <w:tcPr>
            <w:tcW w:w="1984" w:type="dxa"/>
          </w:tcPr>
          <w:p w14:paraId="27872286" w14:textId="77777777" w:rsidR="00BC0DD9" w:rsidRPr="00836B0F" w:rsidRDefault="00BC0DD9" w:rsidP="00AD08AA">
            <w:r w:rsidRPr="00836B0F">
              <w:t>+</w:t>
            </w:r>
          </w:p>
        </w:tc>
      </w:tr>
      <w:tr w:rsidR="00BC0DD9" w:rsidRPr="00836B0F" w14:paraId="7F144843" w14:textId="77777777" w:rsidTr="00C77313">
        <w:trPr>
          <w:trHeight w:val="170"/>
        </w:trPr>
        <w:tc>
          <w:tcPr>
            <w:tcW w:w="0" w:type="auto"/>
            <w:noWrap/>
            <w:hideMark/>
          </w:tcPr>
          <w:p w14:paraId="7F71C39B" w14:textId="77777777" w:rsidR="00BC0DD9" w:rsidRPr="00836B0F" w:rsidRDefault="00BC0DD9" w:rsidP="00AD08AA">
            <w:proofErr w:type="spellStart"/>
            <w:r w:rsidRPr="00836B0F">
              <w:t>Tripos</w:t>
            </w:r>
            <w:proofErr w:type="spellEnd"/>
            <w:r w:rsidRPr="00836B0F">
              <w:t xml:space="preserve"> </w:t>
            </w:r>
            <w:proofErr w:type="spellStart"/>
            <w:r w:rsidRPr="00836B0F">
              <w:t>vultur</w:t>
            </w:r>
            <w:proofErr w:type="spellEnd"/>
          </w:p>
        </w:tc>
        <w:tc>
          <w:tcPr>
            <w:tcW w:w="1708" w:type="dxa"/>
          </w:tcPr>
          <w:p w14:paraId="4A69FEB4" w14:textId="77777777" w:rsidR="00BC0DD9" w:rsidRPr="00836B0F" w:rsidRDefault="00BC0DD9" w:rsidP="00AD08AA">
            <w:r w:rsidRPr="00836B0F">
              <w:t>+</w:t>
            </w:r>
          </w:p>
        </w:tc>
        <w:tc>
          <w:tcPr>
            <w:tcW w:w="1560" w:type="dxa"/>
          </w:tcPr>
          <w:p w14:paraId="5F5D20B9" w14:textId="77777777" w:rsidR="00BC0DD9" w:rsidRPr="00836B0F" w:rsidRDefault="00BC0DD9" w:rsidP="00AD08AA"/>
        </w:tc>
        <w:tc>
          <w:tcPr>
            <w:tcW w:w="1984" w:type="dxa"/>
          </w:tcPr>
          <w:p w14:paraId="12BD312D" w14:textId="77777777" w:rsidR="00BC0DD9" w:rsidRPr="00836B0F" w:rsidRDefault="00BC0DD9" w:rsidP="00AD08AA">
            <w:r w:rsidRPr="00836B0F">
              <w:t>+</w:t>
            </w:r>
          </w:p>
        </w:tc>
      </w:tr>
      <w:tr w:rsidR="00BC0DD9" w:rsidRPr="00836B0F" w14:paraId="49FC00A1" w14:textId="77777777" w:rsidTr="00C77313">
        <w:trPr>
          <w:trHeight w:val="170"/>
        </w:trPr>
        <w:tc>
          <w:tcPr>
            <w:tcW w:w="0" w:type="auto"/>
            <w:noWrap/>
            <w:hideMark/>
          </w:tcPr>
          <w:p w14:paraId="48252607" w14:textId="77777777" w:rsidR="00BC0DD9" w:rsidRPr="00836B0F" w:rsidRDefault="00BC0DD9" w:rsidP="00AD08AA">
            <w:proofErr w:type="spellStart"/>
            <w:r w:rsidRPr="00836B0F">
              <w:t>Gymnodiniales</w:t>
            </w:r>
            <w:proofErr w:type="spellEnd"/>
          </w:p>
        </w:tc>
        <w:tc>
          <w:tcPr>
            <w:tcW w:w="1708" w:type="dxa"/>
          </w:tcPr>
          <w:p w14:paraId="5430C5C4" w14:textId="77777777" w:rsidR="00BC0DD9" w:rsidRPr="00836B0F" w:rsidRDefault="00BC0DD9" w:rsidP="00AD08AA"/>
        </w:tc>
        <w:tc>
          <w:tcPr>
            <w:tcW w:w="1560" w:type="dxa"/>
          </w:tcPr>
          <w:p w14:paraId="6E1FC744" w14:textId="77777777" w:rsidR="00BC0DD9" w:rsidRPr="00836B0F" w:rsidRDefault="00BC0DD9" w:rsidP="00AD08AA"/>
        </w:tc>
        <w:tc>
          <w:tcPr>
            <w:tcW w:w="1984" w:type="dxa"/>
          </w:tcPr>
          <w:p w14:paraId="542C7E74" w14:textId="77777777" w:rsidR="00BC0DD9" w:rsidRPr="00836B0F" w:rsidRDefault="00BC0DD9" w:rsidP="00AD08AA"/>
        </w:tc>
      </w:tr>
      <w:tr w:rsidR="00BC0DD9" w:rsidRPr="00836B0F" w14:paraId="69876A0F" w14:textId="77777777" w:rsidTr="00C77313">
        <w:trPr>
          <w:trHeight w:val="170"/>
        </w:trPr>
        <w:tc>
          <w:tcPr>
            <w:tcW w:w="0" w:type="auto"/>
            <w:noWrap/>
            <w:hideMark/>
          </w:tcPr>
          <w:p w14:paraId="63B10E2E" w14:textId="77777777" w:rsidR="00BC0DD9" w:rsidRPr="00836B0F" w:rsidRDefault="00BC0DD9" w:rsidP="00AD08AA">
            <w:proofErr w:type="spellStart"/>
            <w:r w:rsidRPr="00836B0F">
              <w:t>Gyrodinium</w:t>
            </w:r>
            <w:proofErr w:type="spellEnd"/>
            <w:r w:rsidRPr="00836B0F">
              <w:t xml:space="preserve"> </w:t>
            </w:r>
            <w:proofErr w:type="spellStart"/>
            <w:r w:rsidRPr="00836B0F">
              <w:t>spirale</w:t>
            </w:r>
            <w:proofErr w:type="spellEnd"/>
          </w:p>
        </w:tc>
        <w:tc>
          <w:tcPr>
            <w:tcW w:w="1708" w:type="dxa"/>
          </w:tcPr>
          <w:p w14:paraId="1A79F7EB" w14:textId="77777777" w:rsidR="00BC0DD9" w:rsidRPr="00836B0F" w:rsidRDefault="00BC0DD9" w:rsidP="00AD08AA">
            <w:r w:rsidRPr="00836B0F">
              <w:t>+</w:t>
            </w:r>
          </w:p>
        </w:tc>
        <w:tc>
          <w:tcPr>
            <w:tcW w:w="1560" w:type="dxa"/>
          </w:tcPr>
          <w:p w14:paraId="5428B9DA" w14:textId="77777777" w:rsidR="00BC0DD9" w:rsidRPr="00836B0F" w:rsidRDefault="00BC0DD9" w:rsidP="00AD08AA">
            <w:r w:rsidRPr="00836B0F">
              <w:t>+</w:t>
            </w:r>
          </w:p>
        </w:tc>
        <w:tc>
          <w:tcPr>
            <w:tcW w:w="1984" w:type="dxa"/>
          </w:tcPr>
          <w:p w14:paraId="396EC4F9" w14:textId="77777777" w:rsidR="00BC0DD9" w:rsidRPr="00836B0F" w:rsidRDefault="00BC0DD9" w:rsidP="00AD08AA">
            <w:r w:rsidRPr="00836B0F">
              <w:t>+</w:t>
            </w:r>
          </w:p>
        </w:tc>
      </w:tr>
      <w:tr w:rsidR="00BC0DD9" w:rsidRPr="00836B0F" w14:paraId="434D19AD" w14:textId="77777777" w:rsidTr="00C77313">
        <w:trPr>
          <w:trHeight w:val="170"/>
        </w:trPr>
        <w:tc>
          <w:tcPr>
            <w:tcW w:w="0" w:type="auto"/>
            <w:noWrap/>
            <w:hideMark/>
          </w:tcPr>
          <w:p w14:paraId="0AFCA6FB" w14:textId="77777777" w:rsidR="00BC0DD9" w:rsidRPr="00836B0F" w:rsidRDefault="00BC0DD9" w:rsidP="00AD08AA">
            <w:proofErr w:type="spellStart"/>
            <w:r w:rsidRPr="00836B0F">
              <w:t>Peridiniales</w:t>
            </w:r>
            <w:proofErr w:type="spellEnd"/>
          </w:p>
        </w:tc>
        <w:tc>
          <w:tcPr>
            <w:tcW w:w="1708" w:type="dxa"/>
          </w:tcPr>
          <w:p w14:paraId="199EA362" w14:textId="77777777" w:rsidR="00BC0DD9" w:rsidRPr="00836B0F" w:rsidRDefault="00BC0DD9" w:rsidP="00AD08AA"/>
        </w:tc>
        <w:tc>
          <w:tcPr>
            <w:tcW w:w="1560" w:type="dxa"/>
          </w:tcPr>
          <w:p w14:paraId="75EEA2EA" w14:textId="77777777" w:rsidR="00BC0DD9" w:rsidRPr="00836B0F" w:rsidRDefault="00BC0DD9" w:rsidP="00AD08AA"/>
        </w:tc>
        <w:tc>
          <w:tcPr>
            <w:tcW w:w="1984" w:type="dxa"/>
          </w:tcPr>
          <w:p w14:paraId="5EECF3AD" w14:textId="77777777" w:rsidR="00BC0DD9" w:rsidRPr="00836B0F" w:rsidRDefault="00BC0DD9" w:rsidP="00AD08AA"/>
        </w:tc>
      </w:tr>
      <w:tr w:rsidR="00BC0DD9" w:rsidRPr="00836B0F" w14:paraId="6D8F1BDC" w14:textId="77777777" w:rsidTr="00C77313">
        <w:trPr>
          <w:trHeight w:val="170"/>
        </w:trPr>
        <w:tc>
          <w:tcPr>
            <w:tcW w:w="0" w:type="auto"/>
            <w:noWrap/>
            <w:hideMark/>
          </w:tcPr>
          <w:p w14:paraId="7FDED5EA" w14:textId="77777777" w:rsidR="00BC0DD9" w:rsidRPr="00836B0F" w:rsidRDefault="00BC0DD9" w:rsidP="00AD08AA">
            <w:proofErr w:type="spellStart"/>
            <w:r w:rsidRPr="00836B0F">
              <w:t>Podolampas</w:t>
            </w:r>
            <w:proofErr w:type="spellEnd"/>
            <w:r w:rsidRPr="00836B0F">
              <w:t xml:space="preserve"> </w:t>
            </w:r>
            <w:proofErr w:type="spellStart"/>
            <w:r w:rsidRPr="00836B0F">
              <w:t>bipes</w:t>
            </w:r>
            <w:proofErr w:type="spellEnd"/>
          </w:p>
        </w:tc>
        <w:tc>
          <w:tcPr>
            <w:tcW w:w="1708" w:type="dxa"/>
          </w:tcPr>
          <w:p w14:paraId="22C16A92" w14:textId="77777777" w:rsidR="00BC0DD9" w:rsidRPr="00836B0F" w:rsidRDefault="00BC0DD9" w:rsidP="00AD08AA">
            <w:r w:rsidRPr="00836B0F">
              <w:t>+</w:t>
            </w:r>
          </w:p>
        </w:tc>
        <w:tc>
          <w:tcPr>
            <w:tcW w:w="1560" w:type="dxa"/>
          </w:tcPr>
          <w:p w14:paraId="7122208D" w14:textId="77777777" w:rsidR="00BC0DD9" w:rsidRPr="00836B0F" w:rsidRDefault="00BC0DD9" w:rsidP="00AD08AA">
            <w:r w:rsidRPr="00836B0F">
              <w:t>+</w:t>
            </w:r>
          </w:p>
        </w:tc>
        <w:tc>
          <w:tcPr>
            <w:tcW w:w="1984" w:type="dxa"/>
          </w:tcPr>
          <w:p w14:paraId="4547C64C" w14:textId="77777777" w:rsidR="00BC0DD9" w:rsidRPr="00836B0F" w:rsidRDefault="00BC0DD9" w:rsidP="00AD08AA">
            <w:r w:rsidRPr="00836B0F">
              <w:t>+</w:t>
            </w:r>
          </w:p>
        </w:tc>
      </w:tr>
      <w:tr w:rsidR="00BC0DD9" w:rsidRPr="00836B0F" w14:paraId="5D7BE655" w14:textId="77777777" w:rsidTr="00C77313">
        <w:trPr>
          <w:trHeight w:val="170"/>
        </w:trPr>
        <w:tc>
          <w:tcPr>
            <w:tcW w:w="0" w:type="auto"/>
            <w:noWrap/>
            <w:hideMark/>
          </w:tcPr>
          <w:p w14:paraId="262CC75A" w14:textId="77777777" w:rsidR="00BC0DD9" w:rsidRPr="00836B0F" w:rsidRDefault="00BC0DD9" w:rsidP="00AD08AA">
            <w:proofErr w:type="spellStart"/>
            <w:r w:rsidRPr="00836B0F">
              <w:t>Protoperidinium</w:t>
            </w:r>
            <w:proofErr w:type="spellEnd"/>
            <w:r w:rsidRPr="00836B0F">
              <w:t xml:space="preserve"> </w:t>
            </w:r>
            <w:proofErr w:type="spellStart"/>
            <w:r w:rsidRPr="00836B0F">
              <w:t>sp</w:t>
            </w:r>
            <w:proofErr w:type="spellEnd"/>
            <w:r w:rsidRPr="00836B0F">
              <w:t xml:space="preserve"> 1</w:t>
            </w:r>
          </w:p>
        </w:tc>
        <w:tc>
          <w:tcPr>
            <w:tcW w:w="1708" w:type="dxa"/>
          </w:tcPr>
          <w:p w14:paraId="1EE88810" w14:textId="77777777" w:rsidR="00BC0DD9" w:rsidRPr="00836B0F" w:rsidRDefault="00BC0DD9" w:rsidP="00AD08AA"/>
        </w:tc>
        <w:tc>
          <w:tcPr>
            <w:tcW w:w="1560" w:type="dxa"/>
          </w:tcPr>
          <w:p w14:paraId="59B88269" w14:textId="77777777" w:rsidR="00BC0DD9" w:rsidRPr="00836B0F" w:rsidRDefault="00BC0DD9" w:rsidP="00AD08AA">
            <w:r w:rsidRPr="00836B0F">
              <w:t>+</w:t>
            </w:r>
          </w:p>
        </w:tc>
        <w:tc>
          <w:tcPr>
            <w:tcW w:w="1984" w:type="dxa"/>
          </w:tcPr>
          <w:p w14:paraId="166FE39E" w14:textId="77777777" w:rsidR="00BC0DD9" w:rsidRPr="00836B0F" w:rsidRDefault="00BC0DD9" w:rsidP="00AD08AA">
            <w:r w:rsidRPr="00836B0F">
              <w:t>+</w:t>
            </w:r>
          </w:p>
        </w:tc>
      </w:tr>
      <w:tr w:rsidR="00BC0DD9" w:rsidRPr="00836B0F" w14:paraId="6770941A" w14:textId="77777777" w:rsidTr="00C77313">
        <w:trPr>
          <w:trHeight w:val="170"/>
        </w:trPr>
        <w:tc>
          <w:tcPr>
            <w:tcW w:w="0" w:type="auto"/>
            <w:noWrap/>
            <w:hideMark/>
          </w:tcPr>
          <w:p w14:paraId="75404516" w14:textId="77777777" w:rsidR="00BC0DD9" w:rsidRPr="00836B0F" w:rsidRDefault="00BC0DD9" w:rsidP="00AD08AA">
            <w:proofErr w:type="spellStart"/>
            <w:r w:rsidRPr="00836B0F">
              <w:lastRenderedPageBreak/>
              <w:t>Protoperidinium</w:t>
            </w:r>
            <w:proofErr w:type="spellEnd"/>
            <w:r w:rsidRPr="00836B0F">
              <w:t xml:space="preserve"> sp2</w:t>
            </w:r>
          </w:p>
        </w:tc>
        <w:tc>
          <w:tcPr>
            <w:tcW w:w="1708" w:type="dxa"/>
          </w:tcPr>
          <w:p w14:paraId="3DA740A6" w14:textId="77777777" w:rsidR="00BC0DD9" w:rsidRPr="00836B0F" w:rsidRDefault="00BC0DD9" w:rsidP="00AD08AA">
            <w:r w:rsidRPr="00836B0F">
              <w:t>+</w:t>
            </w:r>
          </w:p>
        </w:tc>
        <w:tc>
          <w:tcPr>
            <w:tcW w:w="1560" w:type="dxa"/>
          </w:tcPr>
          <w:p w14:paraId="5467EA42" w14:textId="77777777" w:rsidR="00BC0DD9" w:rsidRPr="00836B0F" w:rsidRDefault="00BC0DD9" w:rsidP="00AD08AA">
            <w:r w:rsidRPr="00836B0F">
              <w:t>+</w:t>
            </w:r>
          </w:p>
        </w:tc>
        <w:tc>
          <w:tcPr>
            <w:tcW w:w="1984" w:type="dxa"/>
          </w:tcPr>
          <w:p w14:paraId="3192CA88" w14:textId="77777777" w:rsidR="00BC0DD9" w:rsidRPr="00836B0F" w:rsidRDefault="00BC0DD9" w:rsidP="00AD08AA"/>
        </w:tc>
      </w:tr>
      <w:tr w:rsidR="00BC0DD9" w:rsidRPr="00836B0F" w14:paraId="332DE9BF" w14:textId="77777777" w:rsidTr="00C77313">
        <w:trPr>
          <w:trHeight w:val="170"/>
        </w:trPr>
        <w:tc>
          <w:tcPr>
            <w:tcW w:w="0" w:type="auto"/>
            <w:noWrap/>
            <w:hideMark/>
          </w:tcPr>
          <w:p w14:paraId="64EE9B56" w14:textId="77777777" w:rsidR="00BC0DD9" w:rsidRPr="00836B0F" w:rsidRDefault="00BC0DD9" w:rsidP="00AD08AA">
            <w:proofErr w:type="spellStart"/>
            <w:proofErr w:type="gramStart"/>
            <w:r w:rsidRPr="00836B0F">
              <w:t>Protoperidinium</w:t>
            </w:r>
            <w:proofErr w:type="spellEnd"/>
            <w:r w:rsidRPr="00836B0F">
              <w:t xml:space="preserve">  sp</w:t>
            </w:r>
            <w:proofErr w:type="gramEnd"/>
            <w:r w:rsidRPr="00836B0F">
              <w:t>3</w:t>
            </w:r>
          </w:p>
        </w:tc>
        <w:tc>
          <w:tcPr>
            <w:tcW w:w="1708" w:type="dxa"/>
          </w:tcPr>
          <w:p w14:paraId="30CA0FAE" w14:textId="77777777" w:rsidR="00BC0DD9" w:rsidRPr="00836B0F" w:rsidRDefault="00BC0DD9" w:rsidP="00AD08AA">
            <w:r w:rsidRPr="00836B0F">
              <w:t>+</w:t>
            </w:r>
          </w:p>
        </w:tc>
        <w:tc>
          <w:tcPr>
            <w:tcW w:w="1560" w:type="dxa"/>
          </w:tcPr>
          <w:p w14:paraId="52C84D18" w14:textId="77777777" w:rsidR="00BC0DD9" w:rsidRPr="00836B0F" w:rsidRDefault="00BC0DD9" w:rsidP="00AD08AA">
            <w:r w:rsidRPr="00836B0F">
              <w:t>+</w:t>
            </w:r>
          </w:p>
        </w:tc>
        <w:tc>
          <w:tcPr>
            <w:tcW w:w="1984" w:type="dxa"/>
          </w:tcPr>
          <w:p w14:paraId="6942651D" w14:textId="77777777" w:rsidR="00BC0DD9" w:rsidRPr="00836B0F" w:rsidRDefault="00BC0DD9" w:rsidP="00AD08AA">
            <w:r w:rsidRPr="00836B0F">
              <w:t>+</w:t>
            </w:r>
          </w:p>
        </w:tc>
      </w:tr>
      <w:tr w:rsidR="00BC0DD9" w:rsidRPr="00836B0F" w14:paraId="67062BED" w14:textId="77777777" w:rsidTr="00C77313">
        <w:trPr>
          <w:trHeight w:val="170"/>
        </w:trPr>
        <w:tc>
          <w:tcPr>
            <w:tcW w:w="0" w:type="auto"/>
            <w:noWrap/>
            <w:hideMark/>
          </w:tcPr>
          <w:p w14:paraId="036D008F" w14:textId="77777777" w:rsidR="00BC0DD9" w:rsidRPr="00836B0F" w:rsidRDefault="00BC0DD9" w:rsidP="00AD08AA">
            <w:proofErr w:type="spellStart"/>
            <w:r w:rsidRPr="00836B0F">
              <w:t>Protoperidinium</w:t>
            </w:r>
            <w:proofErr w:type="spellEnd"/>
            <w:r w:rsidRPr="00836B0F">
              <w:t xml:space="preserve"> </w:t>
            </w:r>
            <w:proofErr w:type="spellStart"/>
            <w:r w:rsidRPr="00836B0F">
              <w:t>pyriforme</w:t>
            </w:r>
            <w:proofErr w:type="spellEnd"/>
          </w:p>
        </w:tc>
        <w:tc>
          <w:tcPr>
            <w:tcW w:w="1708" w:type="dxa"/>
          </w:tcPr>
          <w:p w14:paraId="07BB1BF5" w14:textId="77777777" w:rsidR="00BC0DD9" w:rsidRPr="00836B0F" w:rsidRDefault="00BC0DD9" w:rsidP="00AD08AA">
            <w:r w:rsidRPr="00836B0F">
              <w:t>+</w:t>
            </w:r>
          </w:p>
        </w:tc>
        <w:tc>
          <w:tcPr>
            <w:tcW w:w="1560" w:type="dxa"/>
          </w:tcPr>
          <w:p w14:paraId="302C4DB6" w14:textId="77777777" w:rsidR="00BC0DD9" w:rsidRPr="00836B0F" w:rsidRDefault="00BC0DD9" w:rsidP="00AD08AA">
            <w:r w:rsidRPr="00836B0F">
              <w:t>+</w:t>
            </w:r>
          </w:p>
        </w:tc>
        <w:tc>
          <w:tcPr>
            <w:tcW w:w="1984" w:type="dxa"/>
          </w:tcPr>
          <w:p w14:paraId="2EAE1270" w14:textId="77777777" w:rsidR="00BC0DD9" w:rsidRPr="00836B0F" w:rsidRDefault="00BC0DD9" w:rsidP="00AD08AA">
            <w:r w:rsidRPr="00836B0F">
              <w:t>+</w:t>
            </w:r>
          </w:p>
        </w:tc>
      </w:tr>
      <w:tr w:rsidR="00BC0DD9" w:rsidRPr="00836B0F" w14:paraId="7C9CA49F" w14:textId="77777777" w:rsidTr="00C77313">
        <w:trPr>
          <w:trHeight w:val="170"/>
        </w:trPr>
        <w:tc>
          <w:tcPr>
            <w:tcW w:w="0" w:type="auto"/>
            <w:noWrap/>
            <w:hideMark/>
          </w:tcPr>
          <w:p w14:paraId="72D009BF" w14:textId="77777777" w:rsidR="00BC0DD9" w:rsidRPr="00836B0F" w:rsidRDefault="00BC0DD9" w:rsidP="00AD08AA">
            <w:proofErr w:type="spellStart"/>
            <w:r w:rsidRPr="00836B0F">
              <w:t>Protoperidinium</w:t>
            </w:r>
            <w:proofErr w:type="spellEnd"/>
            <w:r w:rsidRPr="00836B0F">
              <w:t xml:space="preserve"> </w:t>
            </w:r>
            <w:proofErr w:type="spellStart"/>
            <w:r w:rsidRPr="00836B0F">
              <w:t>pyrum</w:t>
            </w:r>
            <w:proofErr w:type="spellEnd"/>
          </w:p>
        </w:tc>
        <w:tc>
          <w:tcPr>
            <w:tcW w:w="1708" w:type="dxa"/>
          </w:tcPr>
          <w:p w14:paraId="3212DEBF" w14:textId="77777777" w:rsidR="00BC0DD9" w:rsidRPr="00836B0F" w:rsidRDefault="00BC0DD9" w:rsidP="00AD08AA">
            <w:r w:rsidRPr="00836B0F">
              <w:t>+</w:t>
            </w:r>
          </w:p>
        </w:tc>
        <w:tc>
          <w:tcPr>
            <w:tcW w:w="1560" w:type="dxa"/>
          </w:tcPr>
          <w:p w14:paraId="18F810B1" w14:textId="77777777" w:rsidR="00BC0DD9" w:rsidRPr="00836B0F" w:rsidRDefault="00BC0DD9" w:rsidP="00AD08AA">
            <w:r w:rsidRPr="00836B0F">
              <w:t>+</w:t>
            </w:r>
          </w:p>
        </w:tc>
        <w:tc>
          <w:tcPr>
            <w:tcW w:w="1984" w:type="dxa"/>
          </w:tcPr>
          <w:p w14:paraId="7FA51ED4" w14:textId="77777777" w:rsidR="00BC0DD9" w:rsidRPr="00836B0F" w:rsidRDefault="00BC0DD9" w:rsidP="00AD08AA">
            <w:r w:rsidRPr="00836B0F">
              <w:t>+</w:t>
            </w:r>
          </w:p>
        </w:tc>
      </w:tr>
      <w:tr w:rsidR="00BC0DD9" w:rsidRPr="00836B0F" w14:paraId="06F9BFA8" w14:textId="77777777" w:rsidTr="00C77313">
        <w:trPr>
          <w:trHeight w:val="170"/>
        </w:trPr>
        <w:tc>
          <w:tcPr>
            <w:tcW w:w="0" w:type="auto"/>
            <w:noWrap/>
            <w:hideMark/>
          </w:tcPr>
          <w:p w14:paraId="20646079" w14:textId="77777777" w:rsidR="00BC0DD9" w:rsidRPr="00836B0F" w:rsidRDefault="00BC0DD9" w:rsidP="00AD08AA">
            <w:proofErr w:type="spellStart"/>
            <w:r w:rsidRPr="00836B0F">
              <w:t>Scripsiella</w:t>
            </w:r>
            <w:proofErr w:type="spellEnd"/>
            <w:r w:rsidRPr="00836B0F">
              <w:t xml:space="preserve"> </w:t>
            </w:r>
            <w:proofErr w:type="spellStart"/>
            <w:r w:rsidRPr="00836B0F">
              <w:t>sp</w:t>
            </w:r>
            <w:proofErr w:type="spellEnd"/>
          </w:p>
        </w:tc>
        <w:tc>
          <w:tcPr>
            <w:tcW w:w="1708" w:type="dxa"/>
          </w:tcPr>
          <w:p w14:paraId="45D5CD69" w14:textId="77777777" w:rsidR="00BC0DD9" w:rsidRPr="00836B0F" w:rsidRDefault="00BC0DD9" w:rsidP="00AD08AA">
            <w:r w:rsidRPr="00836B0F">
              <w:t>+</w:t>
            </w:r>
          </w:p>
        </w:tc>
        <w:tc>
          <w:tcPr>
            <w:tcW w:w="1560" w:type="dxa"/>
          </w:tcPr>
          <w:p w14:paraId="36360B9D" w14:textId="77777777" w:rsidR="00BC0DD9" w:rsidRPr="00836B0F" w:rsidRDefault="00BC0DD9" w:rsidP="00AD08AA">
            <w:r w:rsidRPr="00836B0F">
              <w:t>+</w:t>
            </w:r>
          </w:p>
        </w:tc>
        <w:tc>
          <w:tcPr>
            <w:tcW w:w="1984" w:type="dxa"/>
          </w:tcPr>
          <w:p w14:paraId="5268510A" w14:textId="77777777" w:rsidR="00BC0DD9" w:rsidRPr="00836B0F" w:rsidRDefault="00BC0DD9" w:rsidP="00AD08AA">
            <w:r w:rsidRPr="00836B0F">
              <w:t>+</w:t>
            </w:r>
          </w:p>
        </w:tc>
      </w:tr>
      <w:tr w:rsidR="00BC0DD9" w:rsidRPr="00836B0F" w14:paraId="2340A669" w14:textId="77777777" w:rsidTr="00C77313">
        <w:trPr>
          <w:trHeight w:val="170"/>
        </w:trPr>
        <w:tc>
          <w:tcPr>
            <w:tcW w:w="0" w:type="auto"/>
            <w:noWrap/>
            <w:hideMark/>
          </w:tcPr>
          <w:p w14:paraId="363A4D66" w14:textId="77777777" w:rsidR="00BC0DD9" w:rsidRPr="00836B0F" w:rsidRDefault="00BC0DD9" w:rsidP="00AD08AA">
            <w:proofErr w:type="spellStart"/>
            <w:r w:rsidRPr="00836B0F">
              <w:t>Prorocentrales</w:t>
            </w:r>
            <w:proofErr w:type="spellEnd"/>
          </w:p>
        </w:tc>
        <w:tc>
          <w:tcPr>
            <w:tcW w:w="1708" w:type="dxa"/>
          </w:tcPr>
          <w:p w14:paraId="75B812D3" w14:textId="77777777" w:rsidR="00BC0DD9" w:rsidRPr="00836B0F" w:rsidRDefault="00BC0DD9" w:rsidP="00AD08AA"/>
        </w:tc>
        <w:tc>
          <w:tcPr>
            <w:tcW w:w="1560" w:type="dxa"/>
          </w:tcPr>
          <w:p w14:paraId="31B72183" w14:textId="77777777" w:rsidR="00BC0DD9" w:rsidRPr="00836B0F" w:rsidRDefault="00BC0DD9" w:rsidP="00AD08AA"/>
        </w:tc>
        <w:tc>
          <w:tcPr>
            <w:tcW w:w="1984" w:type="dxa"/>
          </w:tcPr>
          <w:p w14:paraId="598D77FA" w14:textId="77777777" w:rsidR="00BC0DD9" w:rsidRPr="00836B0F" w:rsidRDefault="00BC0DD9" w:rsidP="00AD08AA"/>
        </w:tc>
      </w:tr>
      <w:tr w:rsidR="00BC0DD9" w:rsidRPr="00836B0F" w14:paraId="3699225C" w14:textId="77777777" w:rsidTr="00C77313">
        <w:trPr>
          <w:trHeight w:val="170"/>
        </w:trPr>
        <w:tc>
          <w:tcPr>
            <w:tcW w:w="0" w:type="auto"/>
            <w:noWrap/>
            <w:hideMark/>
          </w:tcPr>
          <w:p w14:paraId="023CD5E7" w14:textId="77777777" w:rsidR="00BC0DD9" w:rsidRPr="00836B0F" w:rsidRDefault="00BC0DD9" w:rsidP="00AD08AA">
            <w:proofErr w:type="spellStart"/>
            <w:proofErr w:type="gramStart"/>
            <w:r w:rsidRPr="00836B0F">
              <w:t>Prorocentrum</w:t>
            </w:r>
            <w:proofErr w:type="spellEnd"/>
            <w:r w:rsidRPr="00836B0F">
              <w:t xml:space="preserve">  </w:t>
            </w:r>
            <w:proofErr w:type="spellStart"/>
            <w:r w:rsidRPr="00836B0F">
              <w:t>sp</w:t>
            </w:r>
            <w:proofErr w:type="spellEnd"/>
            <w:proofErr w:type="gramEnd"/>
          </w:p>
        </w:tc>
        <w:tc>
          <w:tcPr>
            <w:tcW w:w="1708" w:type="dxa"/>
          </w:tcPr>
          <w:p w14:paraId="72E6A487" w14:textId="77777777" w:rsidR="00BC0DD9" w:rsidRPr="00836B0F" w:rsidRDefault="00BC0DD9" w:rsidP="00AD08AA">
            <w:r w:rsidRPr="00836B0F">
              <w:t>+</w:t>
            </w:r>
          </w:p>
        </w:tc>
        <w:tc>
          <w:tcPr>
            <w:tcW w:w="1560" w:type="dxa"/>
          </w:tcPr>
          <w:p w14:paraId="1542D64B" w14:textId="77777777" w:rsidR="00BC0DD9" w:rsidRPr="00836B0F" w:rsidRDefault="00BC0DD9" w:rsidP="00AD08AA"/>
        </w:tc>
        <w:tc>
          <w:tcPr>
            <w:tcW w:w="1984" w:type="dxa"/>
          </w:tcPr>
          <w:p w14:paraId="4023C068" w14:textId="77777777" w:rsidR="00BC0DD9" w:rsidRPr="00836B0F" w:rsidRDefault="00BC0DD9" w:rsidP="00AD08AA">
            <w:r w:rsidRPr="00836B0F">
              <w:t>+</w:t>
            </w:r>
          </w:p>
        </w:tc>
      </w:tr>
      <w:tr w:rsidR="00BC0DD9" w:rsidRPr="00836B0F" w14:paraId="16838CC5" w14:textId="77777777" w:rsidTr="00C77313">
        <w:trPr>
          <w:trHeight w:val="170"/>
        </w:trPr>
        <w:tc>
          <w:tcPr>
            <w:tcW w:w="0" w:type="auto"/>
            <w:noWrap/>
            <w:hideMark/>
          </w:tcPr>
          <w:p w14:paraId="2BC7EF53" w14:textId="77777777" w:rsidR="00BC0DD9" w:rsidRPr="00836B0F" w:rsidRDefault="00BC0DD9" w:rsidP="00AD08AA">
            <w:proofErr w:type="spellStart"/>
            <w:r w:rsidRPr="00836B0F">
              <w:t>Prorocentrum</w:t>
            </w:r>
            <w:proofErr w:type="spellEnd"/>
            <w:r w:rsidRPr="00836B0F">
              <w:t xml:space="preserve"> </w:t>
            </w:r>
            <w:proofErr w:type="spellStart"/>
            <w:r w:rsidRPr="00836B0F">
              <w:t>compressum</w:t>
            </w:r>
            <w:proofErr w:type="spellEnd"/>
          </w:p>
        </w:tc>
        <w:tc>
          <w:tcPr>
            <w:tcW w:w="1708" w:type="dxa"/>
          </w:tcPr>
          <w:p w14:paraId="30351D11" w14:textId="77777777" w:rsidR="00BC0DD9" w:rsidRPr="00836B0F" w:rsidRDefault="00BC0DD9" w:rsidP="00AD08AA">
            <w:r w:rsidRPr="00836B0F">
              <w:t>+</w:t>
            </w:r>
          </w:p>
        </w:tc>
        <w:tc>
          <w:tcPr>
            <w:tcW w:w="1560" w:type="dxa"/>
          </w:tcPr>
          <w:p w14:paraId="00A8EDD2" w14:textId="77777777" w:rsidR="00BC0DD9" w:rsidRPr="00836B0F" w:rsidRDefault="00BC0DD9" w:rsidP="00AD08AA">
            <w:r w:rsidRPr="00836B0F">
              <w:t>+</w:t>
            </w:r>
          </w:p>
        </w:tc>
        <w:tc>
          <w:tcPr>
            <w:tcW w:w="1984" w:type="dxa"/>
          </w:tcPr>
          <w:p w14:paraId="6BB84031" w14:textId="77777777" w:rsidR="00BC0DD9" w:rsidRPr="00836B0F" w:rsidRDefault="00BC0DD9" w:rsidP="00AD08AA">
            <w:r w:rsidRPr="00836B0F">
              <w:t>+</w:t>
            </w:r>
          </w:p>
        </w:tc>
      </w:tr>
      <w:tr w:rsidR="00BC0DD9" w:rsidRPr="00836B0F" w14:paraId="01F87C09" w14:textId="77777777" w:rsidTr="00C77313">
        <w:trPr>
          <w:trHeight w:val="170"/>
        </w:trPr>
        <w:tc>
          <w:tcPr>
            <w:tcW w:w="0" w:type="auto"/>
            <w:noWrap/>
            <w:hideMark/>
          </w:tcPr>
          <w:p w14:paraId="4FBC0F0C" w14:textId="77777777" w:rsidR="00BC0DD9" w:rsidRPr="00836B0F" w:rsidRDefault="00BC0DD9" w:rsidP="00AD08AA">
            <w:proofErr w:type="spellStart"/>
            <w:r w:rsidRPr="00836B0F">
              <w:t>Prorocentrum</w:t>
            </w:r>
            <w:proofErr w:type="spellEnd"/>
            <w:r w:rsidRPr="00836B0F">
              <w:t xml:space="preserve"> </w:t>
            </w:r>
            <w:proofErr w:type="spellStart"/>
            <w:r w:rsidRPr="00836B0F">
              <w:t>cordatum</w:t>
            </w:r>
            <w:proofErr w:type="spellEnd"/>
          </w:p>
        </w:tc>
        <w:tc>
          <w:tcPr>
            <w:tcW w:w="1708" w:type="dxa"/>
          </w:tcPr>
          <w:p w14:paraId="7C9A2303" w14:textId="77777777" w:rsidR="00BC0DD9" w:rsidRPr="00836B0F" w:rsidRDefault="00BC0DD9" w:rsidP="00AD08AA"/>
        </w:tc>
        <w:tc>
          <w:tcPr>
            <w:tcW w:w="1560" w:type="dxa"/>
          </w:tcPr>
          <w:p w14:paraId="403E1A42" w14:textId="77777777" w:rsidR="00BC0DD9" w:rsidRPr="00836B0F" w:rsidRDefault="00BC0DD9" w:rsidP="00AD08AA">
            <w:r w:rsidRPr="00836B0F">
              <w:t>+</w:t>
            </w:r>
          </w:p>
        </w:tc>
        <w:tc>
          <w:tcPr>
            <w:tcW w:w="1984" w:type="dxa"/>
          </w:tcPr>
          <w:p w14:paraId="29822CAC" w14:textId="77777777" w:rsidR="00BC0DD9" w:rsidRPr="00836B0F" w:rsidRDefault="00BC0DD9" w:rsidP="00AD08AA">
            <w:r w:rsidRPr="00836B0F">
              <w:t>+</w:t>
            </w:r>
          </w:p>
        </w:tc>
      </w:tr>
      <w:tr w:rsidR="00BC0DD9" w:rsidRPr="00836B0F" w14:paraId="7101F999" w14:textId="77777777" w:rsidTr="00C77313">
        <w:trPr>
          <w:trHeight w:val="170"/>
        </w:trPr>
        <w:tc>
          <w:tcPr>
            <w:tcW w:w="0" w:type="auto"/>
            <w:noWrap/>
            <w:hideMark/>
          </w:tcPr>
          <w:p w14:paraId="34BB0591" w14:textId="77777777" w:rsidR="00BC0DD9" w:rsidRPr="00836B0F" w:rsidRDefault="00BC0DD9" w:rsidP="00AD08AA">
            <w:proofErr w:type="spellStart"/>
            <w:r w:rsidRPr="00836B0F">
              <w:t>Prorocentrum</w:t>
            </w:r>
            <w:proofErr w:type="spellEnd"/>
            <w:r w:rsidRPr="00836B0F">
              <w:t xml:space="preserve"> lima</w:t>
            </w:r>
          </w:p>
        </w:tc>
        <w:tc>
          <w:tcPr>
            <w:tcW w:w="1708" w:type="dxa"/>
          </w:tcPr>
          <w:p w14:paraId="05D14A2C" w14:textId="77777777" w:rsidR="00BC0DD9" w:rsidRPr="00836B0F" w:rsidRDefault="00BC0DD9" w:rsidP="00AD08AA">
            <w:r w:rsidRPr="00836B0F">
              <w:t>+</w:t>
            </w:r>
          </w:p>
        </w:tc>
        <w:tc>
          <w:tcPr>
            <w:tcW w:w="1560" w:type="dxa"/>
          </w:tcPr>
          <w:p w14:paraId="491730D5" w14:textId="77777777" w:rsidR="00BC0DD9" w:rsidRPr="00836B0F" w:rsidRDefault="00BC0DD9" w:rsidP="00AD08AA"/>
        </w:tc>
        <w:tc>
          <w:tcPr>
            <w:tcW w:w="1984" w:type="dxa"/>
          </w:tcPr>
          <w:p w14:paraId="19B933B9" w14:textId="77777777" w:rsidR="00BC0DD9" w:rsidRPr="00836B0F" w:rsidRDefault="00BC0DD9" w:rsidP="00AD08AA"/>
        </w:tc>
      </w:tr>
      <w:tr w:rsidR="00BC0DD9" w:rsidRPr="00836B0F" w14:paraId="443271B8" w14:textId="77777777" w:rsidTr="00C77313">
        <w:trPr>
          <w:trHeight w:val="170"/>
        </w:trPr>
        <w:tc>
          <w:tcPr>
            <w:tcW w:w="0" w:type="auto"/>
            <w:noWrap/>
            <w:hideMark/>
          </w:tcPr>
          <w:p w14:paraId="73D16807" w14:textId="77777777" w:rsidR="00BC0DD9" w:rsidRPr="00836B0F" w:rsidRDefault="00BC0DD9" w:rsidP="00AD08AA">
            <w:proofErr w:type="spellStart"/>
            <w:r w:rsidRPr="00836B0F">
              <w:t>Prorocentrum</w:t>
            </w:r>
            <w:proofErr w:type="spellEnd"/>
            <w:r w:rsidRPr="00836B0F">
              <w:t xml:space="preserve"> </w:t>
            </w:r>
            <w:proofErr w:type="spellStart"/>
            <w:r w:rsidRPr="00836B0F">
              <w:t>mexicanum</w:t>
            </w:r>
            <w:proofErr w:type="spellEnd"/>
          </w:p>
        </w:tc>
        <w:tc>
          <w:tcPr>
            <w:tcW w:w="1708" w:type="dxa"/>
          </w:tcPr>
          <w:p w14:paraId="4390C1B7" w14:textId="77777777" w:rsidR="00BC0DD9" w:rsidRPr="00836B0F" w:rsidRDefault="00BC0DD9" w:rsidP="00AD08AA">
            <w:r w:rsidRPr="00836B0F">
              <w:t>+</w:t>
            </w:r>
          </w:p>
        </w:tc>
        <w:tc>
          <w:tcPr>
            <w:tcW w:w="1560" w:type="dxa"/>
          </w:tcPr>
          <w:p w14:paraId="236455FC" w14:textId="77777777" w:rsidR="00BC0DD9" w:rsidRPr="00836B0F" w:rsidRDefault="00BC0DD9" w:rsidP="00AD08AA">
            <w:r w:rsidRPr="00836B0F">
              <w:t>+</w:t>
            </w:r>
          </w:p>
        </w:tc>
        <w:tc>
          <w:tcPr>
            <w:tcW w:w="1984" w:type="dxa"/>
          </w:tcPr>
          <w:p w14:paraId="5B43697B" w14:textId="77777777" w:rsidR="00BC0DD9" w:rsidRPr="00836B0F" w:rsidRDefault="00BC0DD9" w:rsidP="00AD08AA">
            <w:r w:rsidRPr="00836B0F">
              <w:t>+</w:t>
            </w:r>
          </w:p>
        </w:tc>
      </w:tr>
      <w:tr w:rsidR="00BC0DD9" w:rsidRPr="00836B0F" w14:paraId="55EC64D2" w14:textId="77777777" w:rsidTr="00C77313">
        <w:trPr>
          <w:trHeight w:val="170"/>
        </w:trPr>
        <w:tc>
          <w:tcPr>
            <w:tcW w:w="0" w:type="auto"/>
            <w:noWrap/>
            <w:hideMark/>
          </w:tcPr>
          <w:p w14:paraId="5E41781C" w14:textId="77777777" w:rsidR="00BC0DD9" w:rsidRPr="00836B0F" w:rsidRDefault="00BC0DD9" w:rsidP="00AD08AA">
            <w:proofErr w:type="spellStart"/>
            <w:r w:rsidRPr="00836B0F">
              <w:t>Prorocentrum</w:t>
            </w:r>
            <w:proofErr w:type="spellEnd"/>
            <w:r w:rsidRPr="00836B0F">
              <w:t xml:space="preserve"> </w:t>
            </w:r>
            <w:proofErr w:type="spellStart"/>
            <w:r w:rsidRPr="00836B0F">
              <w:t>rhathymum</w:t>
            </w:r>
            <w:proofErr w:type="spellEnd"/>
          </w:p>
        </w:tc>
        <w:tc>
          <w:tcPr>
            <w:tcW w:w="1708" w:type="dxa"/>
          </w:tcPr>
          <w:p w14:paraId="10A9A2F7" w14:textId="77777777" w:rsidR="00BC0DD9" w:rsidRPr="00836B0F" w:rsidRDefault="00BC0DD9" w:rsidP="00AD08AA">
            <w:r w:rsidRPr="00836B0F">
              <w:t>+</w:t>
            </w:r>
          </w:p>
        </w:tc>
        <w:tc>
          <w:tcPr>
            <w:tcW w:w="1560" w:type="dxa"/>
          </w:tcPr>
          <w:p w14:paraId="56DD9A92" w14:textId="77777777" w:rsidR="00BC0DD9" w:rsidRPr="00836B0F" w:rsidRDefault="00BC0DD9" w:rsidP="00AD08AA">
            <w:r w:rsidRPr="00836B0F">
              <w:t>+</w:t>
            </w:r>
          </w:p>
        </w:tc>
        <w:tc>
          <w:tcPr>
            <w:tcW w:w="1984" w:type="dxa"/>
          </w:tcPr>
          <w:p w14:paraId="0E7FBFC3" w14:textId="77777777" w:rsidR="00BC0DD9" w:rsidRPr="00836B0F" w:rsidRDefault="00BC0DD9" w:rsidP="00AD08AA">
            <w:r w:rsidRPr="00836B0F">
              <w:t>+</w:t>
            </w:r>
          </w:p>
        </w:tc>
      </w:tr>
      <w:tr w:rsidR="00BC0DD9" w:rsidRPr="00836B0F" w14:paraId="1813E125" w14:textId="77777777" w:rsidTr="00C77313">
        <w:trPr>
          <w:trHeight w:val="170"/>
        </w:trPr>
        <w:tc>
          <w:tcPr>
            <w:tcW w:w="0" w:type="auto"/>
            <w:noWrap/>
            <w:hideMark/>
          </w:tcPr>
          <w:p w14:paraId="68E4A2FB" w14:textId="77777777" w:rsidR="00BC0DD9" w:rsidRPr="00836B0F" w:rsidRDefault="00BC0DD9" w:rsidP="00AD08AA">
            <w:proofErr w:type="spellStart"/>
            <w:r w:rsidRPr="00836B0F">
              <w:t>Pyrocystales</w:t>
            </w:r>
            <w:proofErr w:type="spellEnd"/>
          </w:p>
        </w:tc>
        <w:tc>
          <w:tcPr>
            <w:tcW w:w="1708" w:type="dxa"/>
          </w:tcPr>
          <w:p w14:paraId="264D5718" w14:textId="77777777" w:rsidR="00BC0DD9" w:rsidRPr="00836B0F" w:rsidRDefault="00BC0DD9" w:rsidP="00AD08AA"/>
        </w:tc>
        <w:tc>
          <w:tcPr>
            <w:tcW w:w="1560" w:type="dxa"/>
          </w:tcPr>
          <w:p w14:paraId="0012FA61" w14:textId="77777777" w:rsidR="00BC0DD9" w:rsidRPr="00836B0F" w:rsidRDefault="00BC0DD9" w:rsidP="00AD08AA"/>
        </w:tc>
        <w:tc>
          <w:tcPr>
            <w:tcW w:w="1984" w:type="dxa"/>
          </w:tcPr>
          <w:p w14:paraId="731C19BA" w14:textId="77777777" w:rsidR="00BC0DD9" w:rsidRPr="00836B0F" w:rsidRDefault="00BC0DD9" w:rsidP="00AD08AA"/>
        </w:tc>
      </w:tr>
      <w:tr w:rsidR="00BC0DD9" w:rsidRPr="00836B0F" w14:paraId="187C735A" w14:textId="77777777" w:rsidTr="00C77313">
        <w:trPr>
          <w:trHeight w:val="170"/>
        </w:trPr>
        <w:tc>
          <w:tcPr>
            <w:tcW w:w="0" w:type="auto"/>
            <w:tcBorders>
              <w:bottom w:val="single" w:sz="4" w:space="0" w:color="auto"/>
            </w:tcBorders>
            <w:noWrap/>
            <w:hideMark/>
          </w:tcPr>
          <w:p w14:paraId="4DB11132" w14:textId="77777777" w:rsidR="00BC0DD9" w:rsidRPr="00836B0F" w:rsidRDefault="00BC0DD9" w:rsidP="00AD08AA">
            <w:proofErr w:type="spellStart"/>
            <w:r w:rsidRPr="00836B0F">
              <w:t>Pyrocistis</w:t>
            </w:r>
            <w:proofErr w:type="spellEnd"/>
            <w:r w:rsidRPr="00836B0F">
              <w:t xml:space="preserve"> </w:t>
            </w:r>
            <w:proofErr w:type="spellStart"/>
            <w:r w:rsidRPr="00836B0F">
              <w:t>sp</w:t>
            </w:r>
            <w:proofErr w:type="spellEnd"/>
          </w:p>
        </w:tc>
        <w:tc>
          <w:tcPr>
            <w:tcW w:w="1708" w:type="dxa"/>
            <w:tcBorders>
              <w:bottom w:val="single" w:sz="4" w:space="0" w:color="auto"/>
            </w:tcBorders>
          </w:tcPr>
          <w:p w14:paraId="1CED9351" w14:textId="77777777" w:rsidR="00BC0DD9" w:rsidRPr="00836B0F" w:rsidRDefault="00BC0DD9" w:rsidP="00AD08AA">
            <w:r w:rsidRPr="00836B0F">
              <w:t>+</w:t>
            </w:r>
          </w:p>
        </w:tc>
        <w:tc>
          <w:tcPr>
            <w:tcW w:w="1560" w:type="dxa"/>
            <w:tcBorders>
              <w:bottom w:val="single" w:sz="4" w:space="0" w:color="auto"/>
            </w:tcBorders>
          </w:tcPr>
          <w:p w14:paraId="61395055" w14:textId="77777777" w:rsidR="00BC0DD9" w:rsidRPr="00836B0F" w:rsidRDefault="00BC0DD9" w:rsidP="00AD08AA"/>
        </w:tc>
        <w:tc>
          <w:tcPr>
            <w:tcW w:w="1984" w:type="dxa"/>
            <w:tcBorders>
              <w:bottom w:val="single" w:sz="4" w:space="0" w:color="auto"/>
            </w:tcBorders>
          </w:tcPr>
          <w:p w14:paraId="6ECBB8C6" w14:textId="77777777" w:rsidR="00BC0DD9" w:rsidRPr="00836B0F" w:rsidRDefault="00BC0DD9" w:rsidP="00AD08AA"/>
        </w:tc>
      </w:tr>
    </w:tbl>
    <w:p w14:paraId="7961FB10" w14:textId="77777777" w:rsidR="00BC0DD9" w:rsidRDefault="00BC0DD9" w:rsidP="00AD08AA">
      <w:pPr>
        <w:rPr>
          <w:lang w:val="es-MX"/>
        </w:rPr>
      </w:pPr>
    </w:p>
    <w:p w14:paraId="7F78AE61" w14:textId="77777777" w:rsidR="004706CF" w:rsidRDefault="004706CF" w:rsidP="00AD08AA"/>
    <w:p w14:paraId="47E171D1" w14:textId="48E546D8" w:rsidR="00CF4B5C" w:rsidRDefault="00CF4B5C" w:rsidP="00AD08AA"/>
    <w:p w14:paraId="6E8A53B6" w14:textId="77777777" w:rsidR="004706CF" w:rsidRPr="004706CF" w:rsidRDefault="004706CF" w:rsidP="00AD08AA"/>
    <w:p w14:paraId="55DDAA97" w14:textId="77777777" w:rsidR="00186250" w:rsidRDefault="00186250" w:rsidP="00AD08AA">
      <w:pPr>
        <w:pStyle w:val="Descripcin"/>
      </w:pPr>
      <w:r>
        <w:rPr>
          <w:noProof/>
        </w:rPr>
        <w:lastRenderedPageBreak/>
        <w:drawing>
          <wp:inline distT="0" distB="0" distL="0" distR="0" wp14:anchorId="6C1906A1" wp14:editId="24670351">
            <wp:extent cx="5398770" cy="7561580"/>
            <wp:effectExtent l="0" t="0" r="0" b="127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7561580"/>
                    </a:xfrm>
                    <a:prstGeom prst="rect">
                      <a:avLst/>
                    </a:prstGeom>
                    <a:noFill/>
                    <a:ln>
                      <a:noFill/>
                    </a:ln>
                  </pic:spPr>
                </pic:pic>
              </a:graphicData>
            </a:graphic>
          </wp:inline>
        </w:drawing>
      </w:r>
    </w:p>
    <w:p w14:paraId="5F1135B4" w14:textId="11E2F859" w:rsidR="0018625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29</w:t>
      </w:r>
      <w:r w:rsidR="005B2713">
        <w:rPr>
          <w:noProof/>
        </w:rPr>
        <w:fldChar w:fldCharType="end"/>
      </w:r>
      <w:r>
        <w:t>.</w:t>
      </w:r>
    </w:p>
    <w:p w14:paraId="0EA213AB" w14:textId="77777777" w:rsidR="00186250" w:rsidRDefault="00186250" w:rsidP="00AD08AA">
      <w:r>
        <w:br w:type="page"/>
      </w:r>
    </w:p>
    <w:p w14:paraId="4A70DFDC" w14:textId="77777777" w:rsidR="00186250" w:rsidRDefault="00186250" w:rsidP="00AD08AA">
      <w:pPr>
        <w:pStyle w:val="Descripcin"/>
      </w:pPr>
      <w:r>
        <w:rPr>
          <w:noProof/>
        </w:rPr>
        <w:lastRenderedPageBreak/>
        <w:drawing>
          <wp:inline distT="0" distB="0" distL="0" distR="0" wp14:anchorId="70493107" wp14:editId="13B4C326">
            <wp:extent cx="5398770" cy="7561580"/>
            <wp:effectExtent l="0" t="0" r="0" b="127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8770" cy="7561580"/>
                    </a:xfrm>
                    <a:prstGeom prst="rect">
                      <a:avLst/>
                    </a:prstGeom>
                    <a:noFill/>
                    <a:ln>
                      <a:noFill/>
                    </a:ln>
                  </pic:spPr>
                </pic:pic>
              </a:graphicData>
            </a:graphic>
          </wp:inline>
        </w:drawing>
      </w:r>
    </w:p>
    <w:p w14:paraId="7F7A401B" w14:textId="26DD3F8A" w:rsidR="0018625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30</w:t>
      </w:r>
      <w:r w:rsidR="005B2713">
        <w:rPr>
          <w:noProof/>
        </w:rPr>
        <w:fldChar w:fldCharType="end"/>
      </w:r>
      <w:r>
        <w:t>.</w:t>
      </w:r>
    </w:p>
    <w:p w14:paraId="76C3A799" w14:textId="77777777" w:rsidR="00186250" w:rsidRDefault="00186250" w:rsidP="00AD08AA">
      <w:r>
        <w:br w:type="page"/>
      </w:r>
    </w:p>
    <w:p w14:paraId="7EA2F1BF" w14:textId="77777777" w:rsidR="00186250" w:rsidRDefault="00186250" w:rsidP="00AD08AA">
      <w:pPr>
        <w:pStyle w:val="Descripcin"/>
      </w:pPr>
      <w:r>
        <w:rPr>
          <w:noProof/>
        </w:rPr>
        <w:lastRenderedPageBreak/>
        <w:drawing>
          <wp:inline distT="0" distB="0" distL="0" distR="0" wp14:anchorId="632092B4" wp14:editId="2371F79F">
            <wp:extent cx="4910655" cy="8181893"/>
            <wp:effectExtent l="0" t="0" r="444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912733" cy="8185355"/>
                    </a:xfrm>
                    <a:prstGeom prst="rect">
                      <a:avLst/>
                    </a:prstGeom>
                    <a:noFill/>
                    <a:ln>
                      <a:noFill/>
                    </a:ln>
                  </pic:spPr>
                </pic:pic>
              </a:graphicData>
            </a:graphic>
          </wp:inline>
        </w:drawing>
      </w:r>
    </w:p>
    <w:p w14:paraId="6343DCC5" w14:textId="3BF66016" w:rsidR="0018625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31</w:t>
      </w:r>
      <w:r w:rsidR="005B2713">
        <w:rPr>
          <w:noProof/>
        </w:rPr>
        <w:fldChar w:fldCharType="end"/>
      </w:r>
      <w:r>
        <w:t>.</w:t>
      </w:r>
    </w:p>
    <w:p w14:paraId="1F3029F7" w14:textId="77777777" w:rsidR="00186250" w:rsidRDefault="00186250" w:rsidP="00AD08AA">
      <w:r>
        <w:br w:type="page"/>
      </w:r>
    </w:p>
    <w:p w14:paraId="162C7CF1" w14:textId="77777777" w:rsidR="00186250" w:rsidRDefault="00186250" w:rsidP="00AD08AA">
      <w:pPr>
        <w:pStyle w:val="Descripcin"/>
      </w:pPr>
      <w:r>
        <w:rPr>
          <w:noProof/>
        </w:rPr>
        <w:lastRenderedPageBreak/>
        <w:drawing>
          <wp:inline distT="0" distB="0" distL="0" distR="0" wp14:anchorId="5973F31B" wp14:editId="7CF2D80E">
            <wp:extent cx="5398770" cy="539877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25BC1E81" w14:textId="07A97DDA" w:rsidR="0037001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32</w:t>
      </w:r>
      <w:r w:rsidR="005B2713">
        <w:rPr>
          <w:noProof/>
        </w:rPr>
        <w:fldChar w:fldCharType="end"/>
      </w:r>
      <w:r>
        <w:t>.</w:t>
      </w:r>
    </w:p>
    <w:p w14:paraId="131E922E" w14:textId="77777777" w:rsidR="00370010" w:rsidRDefault="00370010" w:rsidP="00AD08AA">
      <w:r>
        <w:br w:type="page"/>
      </w:r>
    </w:p>
    <w:p w14:paraId="7D5A6E65" w14:textId="77777777" w:rsidR="00370010" w:rsidRDefault="00370010" w:rsidP="00AD08AA">
      <w:pPr>
        <w:pStyle w:val="Descripcin"/>
      </w:pPr>
      <w:r>
        <w:rPr>
          <w:noProof/>
        </w:rPr>
        <w:lastRenderedPageBreak/>
        <w:drawing>
          <wp:inline distT="0" distB="0" distL="0" distR="0" wp14:anchorId="2306F046" wp14:editId="2C725CEF">
            <wp:extent cx="5398770" cy="7792085"/>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98770" cy="7792085"/>
                    </a:xfrm>
                    <a:prstGeom prst="rect">
                      <a:avLst/>
                    </a:prstGeom>
                    <a:noFill/>
                    <a:ln>
                      <a:noFill/>
                    </a:ln>
                  </pic:spPr>
                </pic:pic>
              </a:graphicData>
            </a:graphic>
          </wp:inline>
        </w:drawing>
      </w:r>
    </w:p>
    <w:p w14:paraId="396D2663" w14:textId="16B7AB4F" w:rsidR="00FE06A5" w:rsidRPr="00FE06A5" w:rsidRDefault="00370010"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33</w:t>
      </w:r>
      <w:r w:rsidR="005B2713">
        <w:rPr>
          <w:noProof/>
        </w:rPr>
        <w:fldChar w:fldCharType="end"/>
      </w:r>
      <w:r>
        <w:t>.</w:t>
      </w:r>
    </w:p>
    <w:p w14:paraId="0B4370B1" w14:textId="397A27C2" w:rsidR="002B230A" w:rsidRDefault="002B230A" w:rsidP="00AD08AA">
      <w:r>
        <w:br w:type="page"/>
      </w:r>
    </w:p>
    <w:p w14:paraId="7DF0776F" w14:textId="77777777" w:rsidR="002B230A" w:rsidRDefault="002B230A" w:rsidP="00AD08AA">
      <w:pPr>
        <w:pStyle w:val="Descripcin"/>
      </w:pPr>
    </w:p>
    <w:p w14:paraId="516F907F" w14:textId="3A5E5D29" w:rsidR="002B230A" w:rsidRDefault="002B230A" w:rsidP="00AD08AA">
      <w:r>
        <w:br w:type="page"/>
      </w:r>
    </w:p>
    <w:p w14:paraId="630CE1E8" w14:textId="77777777" w:rsidR="002B230A" w:rsidRPr="002B230A" w:rsidRDefault="002B230A" w:rsidP="00AD08AA"/>
    <w:p w14:paraId="006A2DBD" w14:textId="77777777" w:rsidR="003B77CF" w:rsidRDefault="00081D30" w:rsidP="00AD08AA">
      <w:pPr>
        <w:pStyle w:val="Ttulo1"/>
      </w:pPr>
      <w:bookmarkStart w:id="18" w:name="discusión"/>
      <w:bookmarkEnd w:id="12"/>
      <w:r>
        <w:t>Discusión</w:t>
      </w:r>
    </w:p>
    <w:p w14:paraId="0469540D" w14:textId="77777777" w:rsidR="003B77CF" w:rsidRDefault="00081D30" w:rsidP="00AD08AA">
      <w:pPr>
        <w:pStyle w:val="Ttulo1"/>
      </w:pPr>
      <w:bookmarkStart w:id="19" w:name="conclusiones"/>
      <w:bookmarkEnd w:id="18"/>
      <w:r>
        <w:t>Conclusiones</w:t>
      </w:r>
    </w:p>
    <w:p w14:paraId="57CA2687" w14:textId="77777777" w:rsidR="003B77CF" w:rsidRDefault="00081D30" w:rsidP="00AD08AA">
      <w:pPr>
        <w:pStyle w:val="Ttulo1"/>
      </w:pPr>
      <w:bookmarkStart w:id="20" w:name="productos-generados"/>
      <w:bookmarkEnd w:id="19"/>
      <w:r>
        <w:t>Productos generados</w:t>
      </w:r>
    </w:p>
    <w:p w14:paraId="0134EA0A" w14:textId="5559AD26" w:rsidR="003B77CF" w:rsidRDefault="00081D30" w:rsidP="00AD08AA">
      <w:pPr>
        <w:pStyle w:val="Ttulo1"/>
      </w:pPr>
      <w:bookmarkStart w:id="21" w:name="literatura-citada"/>
      <w:bookmarkEnd w:id="20"/>
      <w:r>
        <w:t>Literatura citada</w:t>
      </w:r>
    </w:p>
    <w:p w14:paraId="6C547F2A" w14:textId="009F71D6" w:rsidR="00056D5A" w:rsidRDefault="00056D5A" w:rsidP="00056D5A"/>
    <w:p w14:paraId="62E3294D" w14:textId="77777777" w:rsidR="00056D5A" w:rsidRPr="00056D5A" w:rsidRDefault="00056D5A" w:rsidP="00056D5A">
      <w:pPr>
        <w:pStyle w:val="Bibliografa"/>
        <w:rPr>
          <w:lang w:val="en-US"/>
        </w:rPr>
      </w:pPr>
      <w:r>
        <w:fldChar w:fldCharType="begin"/>
      </w:r>
      <w:r w:rsidRPr="00056D5A">
        <w:rPr>
          <w:lang w:val="en-US"/>
        </w:rPr>
        <w:instrText xml:space="preserve"> ADDIN ZOTERO_BIBL {"uncited":[],"omitted":[],"custom":[]} CSL_BIBLIOGRAPHY </w:instrText>
      </w:r>
      <w:r>
        <w:fldChar w:fldCharType="separate"/>
      </w:r>
      <w:r w:rsidRPr="00056D5A">
        <w:rPr>
          <w:lang w:val="en-US"/>
        </w:rPr>
        <w:t xml:space="preserve">Restrepo A, J. D. (2012). Assessing the effect of sea-level change and human activities on a major delta on the Pacific coast of northern South America: The </w:t>
      </w:r>
      <w:proofErr w:type="spellStart"/>
      <w:r w:rsidRPr="00056D5A">
        <w:rPr>
          <w:lang w:val="en-US"/>
        </w:rPr>
        <w:t>Patía</w:t>
      </w:r>
      <w:proofErr w:type="spellEnd"/>
      <w:r w:rsidRPr="00056D5A">
        <w:rPr>
          <w:lang w:val="en-US"/>
        </w:rPr>
        <w:t xml:space="preserve"> River. </w:t>
      </w:r>
      <w:r w:rsidRPr="00056D5A">
        <w:rPr>
          <w:i/>
          <w:iCs/>
          <w:lang w:val="en-US"/>
        </w:rPr>
        <w:t>Geomorphology</w:t>
      </w:r>
      <w:r w:rsidRPr="00056D5A">
        <w:rPr>
          <w:lang w:val="en-US"/>
        </w:rPr>
        <w:t xml:space="preserve">, </w:t>
      </w:r>
      <w:r w:rsidRPr="00056D5A">
        <w:rPr>
          <w:i/>
          <w:iCs/>
          <w:lang w:val="en-US"/>
        </w:rPr>
        <w:t>151-152</w:t>
      </w:r>
      <w:r w:rsidRPr="00056D5A">
        <w:rPr>
          <w:lang w:val="en-US"/>
        </w:rPr>
        <w:t>, 207-223. https://doi.org/10.1016/j.geomorph.2012.02.004</w:t>
      </w:r>
    </w:p>
    <w:p w14:paraId="3FB45F4A" w14:textId="77777777" w:rsidR="00056D5A" w:rsidRPr="00056D5A" w:rsidRDefault="00056D5A" w:rsidP="00056D5A">
      <w:pPr>
        <w:pStyle w:val="Bibliografa"/>
        <w:rPr>
          <w:lang w:val="en-US"/>
        </w:rPr>
      </w:pPr>
      <w:r w:rsidRPr="00056D5A">
        <w:rPr>
          <w:lang w:val="en-US"/>
        </w:rPr>
        <w:t xml:space="preserve">Restrepo, J. D., &amp; López, S. A. (2008). </w:t>
      </w:r>
      <w:proofErr w:type="spellStart"/>
      <w:r w:rsidRPr="00056D5A">
        <w:rPr>
          <w:lang w:val="en-US"/>
        </w:rPr>
        <w:t>Morphodynamics</w:t>
      </w:r>
      <w:proofErr w:type="spellEnd"/>
      <w:r w:rsidRPr="00056D5A">
        <w:rPr>
          <w:lang w:val="en-US"/>
        </w:rPr>
        <w:t xml:space="preserve"> of the Pacific and Caribbean deltas of Colombia, South America. </w:t>
      </w:r>
      <w:r w:rsidRPr="00056D5A">
        <w:rPr>
          <w:i/>
          <w:iCs/>
          <w:lang w:val="en-US"/>
        </w:rPr>
        <w:t>Journal of South American Earth Sciences</w:t>
      </w:r>
      <w:r w:rsidRPr="00056D5A">
        <w:rPr>
          <w:lang w:val="en-US"/>
        </w:rPr>
        <w:t xml:space="preserve">, </w:t>
      </w:r>
      <w:r w:rsidRPr="00056D5A">
        <w:rPr>
          <w:i/>
          <w:iCs/>
          <w:lang w:val="en-US"/>
        </w:rPr>
        <w:t>25</w:t>
      </w:r>
      <w:r w:rsidRPr="00056D5A">
        <w:rPr>
          <w:lang w:val="en-US"/>
        </w:rPr>
        <w:t>(1), 1-21. https://doi.org/10.1016/j.jsames.2007.09.002</w:t>
      </w:r>
    </w:p>
    <w:p w14:paraId="41AC4566" w14:textId="77777777" w:rsidR="00056D5A" w:rsidRDefault="00056D5A" w:rsidP="00056D5A">
      <w:r>
        <w:fldChar w:fldCharType="end"/>
      </w:r>
      <w:bookmarkStart w:id="22" w:name="comentarios-y-recomendaciones"/>
      <w:bookmarkEnd w:id="21"/>
    </w:p>
    <w:bookmarkEnd w:id="22"/>
    <w:p w14:paraId="20DA8A39" w14:textId="08EF3B77" w:rsidR="003B77CF" w:rsidRDefault="003B77CF" w:rsidP="00056D5A"/>
    <w:sectPr w:rsidR="003B77CF" w:rsidSect="00BB04F4">
      <w:headerReference w:type="default" r:id="rId42"/>
      <w:footerReference w:type="even" r:id="rId43"/>
      <w:footerReference w:type="default" r:id="rId44"/>
      <w:footerReference w:type="first" r:id="rId4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0B0BB8" w14:textId="77777777" w:rsidR="005B2713" w:rsidRDefault="005B2713" w:rsidP="00AD08AA">
      <w:r>
        <w:separator/>
      </w:r>
    </w:p>
  </w:endnote>
  <w:endnote w:type="continuationSeparator" w:id="0">
    <w:p w14:paraId="1EF3FDE8" w14:textId="77777777" w:rsidR="005B2713" w:rsidRDefault="005B2713" w:rsidP="00AD08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 New Roman (Cuerpo en alfa">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14405246"/>
      <w:docPartObj>
        <w:docPartGallery w:val="Page Numbers (Bottom of Page)"/>
        <w:docPartUnique/>
      </w:docPartObj>
    </w:sdtPr>
    <w:sdtEndPr>
      <w:rPr>
        <w:rStyle w:val="Nmerodepgina"/>
      </w:rPr>
    </w:sdtEndPr>
    <w:sdtContent>
      <w:p w14:paraId="010220EE" w14:textId="77777777" w:rsidR="00BB04F4" w:rsidRDefault="00081D30" w:rsidP="00AD08AA">
        <w:pPr>
          <w:pStyle w:val="Piedepgina"/>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9B5FAF0" w14:textId="77777777" w:rsidR="00BB04F4" w:rsidRDefault="005B2713" w:rsidP="00AD08A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29E25" w14:textId="7011D662" w:rsidR="00BB04F4" w:rsidRDefault="005B2713" w:rsidP="00AD08AA">
    <w:pPr>
      <w:pStyle w:val="Piedepgina"/>
      <w:rPr>
        <w:rStyle w:val="Nmerodepgina"/>
      </w:rPr>
    </w:pPr>
  </w:p>
  <w:p w14:paraId="7FB9F563" w14:textId="77777777" w:rsidR="00BB04F4" w:rsidRDefault="00081D30" w:rsidP="00AD08AA">
    <w:pPr>
      <w:pStyle w:val="Piedepgina"/>
    </w:pPr>
    <w:r w:rsidRPr="00BB04F4">
      <w:rPr>
        <w:noProof/>
      </w:rPr>
      <mc:AlternateContent>
        <mc:Choice Requires="wps">
          <w:drawing>
            <wp:anchor distT="0" distB="0" distL="114300" distR="114300" simplePos="0" relativeHeight="251671552" behindDoc="0" locked="0" layoutInCell="1" allowOverlap="1" wp14:anchorId="2773D708" wp14:editId="220D1A09">
              <wp:simplePos x="0" y="0"/>
              <wp:positionH relativeFrom="column">
                <wp:posOffset>4547376</wp:posOffset>
              </wp:positionH>
              <wp:positionV relativeFrom="paragraph">
                <wp:posOffset>-95885</wp:posOffset>
              </wp:positionV>
              <wp:extent cx="936720" cy="239949"/>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936720" cy="239949"/>
                      </a:xfrm>
                      <a:prstGeom prst="rect">
                        <a:avLst/>
                      </a:prstGeom>
                      <a:noFill/>
                      <a:ln w="6350">
                        <a:noFill/>
                      </a:ln>
                    </wps:spPr>
                    <wps:txbx>
                      <w:txbxContent>
                        <w:p w14:paraId="1DFDB97E"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73D708" id="_x0000_t202" coordsize="21600,21600" o:spt="202" path="m,l,21600r21600,l21600,xe">
              <v:stroke joinstyle="miter"/>
              <v:path gradientshapeok="t" o:connecttype="rect"/>
            </v:shapetype>
            <v:shape id="Cuadro de texto 6" o:spid="_x0000_s1026" type="#_x0000_t202" style="position:absolute;left:0;text-align:left;margin-left:358.05pt;margin-top:-7.55pt;width:73.75pt;height:18.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" filled="f" stroked="f" strokeweight=".5pt">
              <v:textbox>
                <w:txbxContent>
                  <w:p w14:paraId="1DFDB97E"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9504" behindDoc="0" locked="0" layoutInCell="1" allowOverlap="1" wp14:anchorId="6BAC93B9" wp14:editId="56AC12D9">
              <wp:simplePos x="0" y="0"/>
              <wp:positionH relativeFrom="column">
                <wp:posOffset>-101600</wp:posOffset>
              </wp:positionH>
              <wp:positionV relativeFrom="paragraph">
                <wp:posOffset>-104775</wp:posOffset>
              </wp:positionV>
              <wp:extent cx="3002280" cy="762000"/>
              <wp:effectExtent l="0" t="0" r="0" b="0"/>
              <wp:wrapNone/>
              <wp:docPr id="2"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2AC23AE4"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785A056F" w14:textId="77777777" w:rsidR="00BB04F4" w:rsidRPr="006A1F12" w:rsidRDefault="00081D30" w:rsidP="00AD08AA">
                          <w:r w:rsidRPr="006A1F12">
                            <w:t>Bogotá D.C. Colombia</w:t>
                          </w:r>
                        </w:p>
                        <w:p w14:paraId="308F648B" w14:textId="77777777" w:rsidR="00BB04F4" w:rsidRPr="006A1F12" w:rsidRDefault="005B2713"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AC93B9" id="Text Box 3" o:spid="_x0000_s1027" type="#_x0000_t202" style="position:absolute;left:0;text-align:left;margin-left:-8pt;margin-top:-8.25pt;width:236.4pt;height:6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" filled="f" stroked="f" strokeweight=".5pt">
              <v:textbo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2AC23AE4"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785A056F" w14:textId="77777777" w:rsidR="00BB04F4" w:rsidRPr="006A1F12" w:rsidRDefault="00081D30" w:rsidP="00AD08AA">
                    <w:r w:rsidRPr="006A1F12">
                      <w:t>Bogotá D.C. Colombia</w:t>
                    </w:r>
                  </w:p>
                  <w:p w14:paraId="308F648B" w14:textId="77777777" w:rsidR="00BB04F4" w:rsidRPr="006A1F12" w:rsidRDefault="005B2713" w:rsidP="00AD08AA"/>
                </w:txbxContent>
              </v:textbox>
            </v:shape>
          </w:pict>
        </mc:Fallback>
      </mc:AlternateContent>
    </w:r>
    <w:r w:rsidRPr="00BB04F4">
      <w:rPr>
        <w:noProof/>
      </w:rPr>
      <mc:AlternateContent>
        <mc:Choice Requires="wps">
          <w:drawing>
            <wp:anchor distT="0" distB="0" distL="114300" distR="114300" simplePos="0" relativeHeight="251670528" behindDoc="0" locked="0" layoutInCell="1" allowOverlap="1" wp14:anchorId="225BE560" wp14:editId="3A7B65D9">
              <wp:simplePos x="0" y="0"/>
              <wp:positionH relativeFrom="column">
                <wp:posOffset>3912870</wp:posOffset>
              </wp:positionH>
              <wp:positionV relativeFrom="paragraph">
                <wp:posOffset>264160</wp:posOffset>
              </wp:positionV>
              <wp:extent cx="1572260" cy="246380"/>
              <wp:effectExtent l="0" t="0" r="0" b="0"/>
              <wp:wrapNone/>
              <wp:docPr id="3" name="Cuadro de texto 3"/>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0C7A129D" w14:textId="7278466F"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4C4D37">
                            <w:rPr>
                              <w:noProof/>
                            </w:rPr>
                            <w:t>9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5BE560" id="Cuadro de texto 3" o:spid="_x0000_s1028" type="#_x0000_t202" style="position:absolute;left:0;text-align:left;margin-left:308.1pt;margin-top:20.8pt;width:123.8pt;height:19.4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RCm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" filled="f" stroked="f" strokeweight=".5pt">
              <v:textbox>
                <w:txbxContent>
                  <w:p w14:paraId="0C7A129D" w14:textId="7278466F"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4C4D37">
                      <w:rPr>
                        <w:noProof/>
                      </w:rPr>
                      <w:t>9 de mayo de 2023</w:t>
                    </w:r>
                    <w:r>
                      <w:fldChar w:fldCharType="end"/>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8A6E7" w14:textId="77777777" w:rsidR="00BB04F4" w:rsidRDefault="00081D30" w:rsidP="00AD08AA">
    <w:pPr>
      <w:pStyle w:val="Piedepgina"/>
    </w:pPr>
    <w:r w:rsidRPr="00BB04F4">
      <w:rPr>
        <w:noProof/>
      </w:rPr>
      <mc:AlternateContent>
        <mc:Choice Requires="wps">
          <w:drawing>
            <wp:anchor distT="0" distB="0" distL="114300" distR="114300" simplePos="0" relativeHeight="251664384" behindDoc="0" locked="0" layoutInCell="1" allowOverlap="1" wp14:anchorId="2AFF04BC" wp14:editId="14655E0A">
              <wp:simplePos x="0" y="0"/>
              <wp:positionH relativeFrom="column">
                <wp:posOffset>4509770</wp:posOffset>
              </wp:positionH>
              <wp:positionV relativeFrom="paragraph">
                <wp:posOffset>-80010</wp:posOffset>
              </wp:positionV>
              <wp:extent cx="936625" cy="239395"/>
              <wp:effectExtent l="0" t="0" r="0" b="0"/>
              <wp:wrapNone/>
              <wp:docPr id="10" name="Cuadro de texto 10"/>
              <wp:cNvGraphicFramePr/>
              <a:graphic xmlns:a="http://schemas.openxmlformats.org/drawingml/2006/main">
                <a:graphicData uri="http://schemas.microsoft.com/office/word/2010/wordprocessingShape">
                  <wps:wsp>
                    <wps:cNvSpPr txBox="1"/>
                    <wps:spPr>
                      <a:xfrm>
                        <a:off x="0" y="0"/>
                        <a:ext cx="936625" cy="239395"/>
                      </a:xfrm>
                      <a:prstGeom prst="rect">
                        <a:avLst/>
                      </a:prstGeom>
                      <a:noFill/>
                      <a:ln w="6350">
                        <a:noFill/>
                      </a:ln>
                    </wps:spPr>
                    <wps:txbx>
                      <w:txbxContent>
                        <w:p w14:paraId="2EF0FF51"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FF04BC" id="_x0000_t202" coordsize="21600,21600" o:spt="202" path="m,l,21600r21600,l21600,xe">
              <v:stroke joinstyle="miter"/>
              <v:path gradientshapeok="t" o:connecttype="rect"/>
            </v:shapetype>
            <v:shape id="Cuadro de texto 10" o:spid="_x0000_s1029" type="#_x0000_t202" style="position:absolute;left:0;text-align:left;margin-left:355.1pt;margin-top:-6.3pt;width:73.75pt;height:18.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" filled="f" stroked="f" strokeweight=".5pt">
              <v:textbox>
                <w:txbxContent>
                  <w:p w14:paraId="2EF0FF51"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3360" behindDoc="0" locked="0" layoutInCell="1" allowOverlap="1" wp14:anchorId="0FD572E3" wp14:editId="0AA52C5C">
              <wp:simplePos x="0" y="0"/>
              <wp:positionH relativeFrom="column">
                <wp:posOffset>3878580</wp:posOffset>
              </wp:positionH>
              <wp:positionV relativeFrom="paragraph">
                <wp:posOffset>294640</wp:posOffset>
              </wp:positionV>
              <wp:extent cx="1572260" cy="246380"/>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31062472" w14:textId="458C12B1"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4C4D37">
                            <w:rPr>
                              <w:noProof/>
                            </w:rPr>
                            <w:t>9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D572E3" id="Cuadro de texto 9" o:spid="_x0000_s1030" type="#_x0000_t202" style="position:absolute;left:0;text-align:left;margin-left:305.4pt;margin-top:23.2pt;width:123.8pt;height:19.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iI0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" filled="f" stroked="f" strokeweight=".5pt">
              <v:textbox>
                <w:txbxContent>
                  <w:p w14:paraId="31062472" w14:textId="458C12B1"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4C4D37">
                      <w:rPr>
                        <w:noProof/>
                      </w:rPr>
                      <w:t>9 de mayo de 2023</w:t>
                    </w:r>
                    <w:r>
                      <w:fldChar w:fldCharType="end"/>
                    </w:r>
                  </w:p>
                </w:txbxContent>
              </v:textbox>
            </v:shape>
          </w:pict>
        </mc:Fallback>
      </mc:AlternateContent>
    </w:r>
    <w:r w:rsidRPr="00BB04F4">
      <w:rPr>
        <w:noProof/>
      </w:rPr>
      <mc:AlternateContent>
        <mc:Choice Requires="wps">
          <w:drawing>
            <wp:anchor distT="0" distB="0" distL="114300" distR="114300" simplePos="0" relativeHeight="251662336" behindDoc="0" locked="0" layoutInCell="1" allowOverlap="1" wp14:anchorId="7DA37A3E" wp14:editId="03959EE7">
              <wp:simplePos x="0" y="0"/>
              <wp:positionH relativeFrom="column">
                <wp:posOffset>-135466</wp:posOffset>
              </wp:positionH>
              <wp:positionV relativeFrom="paragraph">
                <wp:posOffset>-73942</wp:posOffset>
              </wp:positionV>
              <wp:extent cx="3002280" cy="762000"/>
              <wp:effectExtent l="0" t="0" r="0" b="0"/>
              <wp:wrapNone/>
              <wp:docPr id="1"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77CA9B26"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32AF0607" w14:textId="77777777" w:rsidR="00BB04F4" w:rsidRPr="006A1F12" w:rsidRDefault="00081D30" w:rsidP="00AD08AA">
                          <w:r w:rsidRPr="006A1F12">
                            <w:t>Bogotá D.C. Colombia</w:t>
                          </w:r>
                        </w:p>
                        <w:p w14:paraId="7F8712E1" w14:textId="77777777" w:rsidR="00BB04F4" w:rsidRPr="006A1F12" w:rsidRDefault="005B2713"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A37A3E" id="_x0000_s1031" type="#_x0000_t202" style="position:absolute;left:0;text-align:left;margin-left:-10.65pt;margin-top:-5.8pt;width:236.4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z2IGwIAADM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" filled="f" stroked="f" strokeweight=".5pt">
              <v:textbo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77CA9B26"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32AF0607" w14:textId="77777777" w:rsidR="00BB04F4" w:rsidRPr="006A1F12" w:rsidRDefault="00081D30" w:rsidP="00AD08AA">
                    <w:r w:rsidRPr="006A1F12">
                      <w:t>Bogotá D.C. Colombia</w:t>
                    </w:r>
                  </w:p>
                  <w:p w14:paraId="7F8712E1" w14:textId="77777777" w:rsidR="00BB04F4" w:rsidRPr="006A1F12" w:rsidRDefault="005B2713" w:rsidP="00AD08AA"/>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E7F808" w14:textId="77777777" w:rsidR="005B2713" w:rsidRDefault="005B2713" w:rsidP="00AD08AA">
      <w:r>
        <w:separator/>
      </w:r>
    </w:p>
  </w:footnote>
  <w:footnote w:type="continuationSeparator" w:id="0">
    <w:p w14:paraId="7E682F03" w14:textId="77777777" w:rsidR="005B2713" w:rsidRDefault="005B2713" w:rsidP="00AD08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18243" w14:textId="77777777" w:rsidR="00BB04F4" w:rsidRDefault="00081D30" w:rsidP="00AD08AA">
    <w:pPr>
      <w:pStyle w:val="Encabezado"/>
    </w:pPr>
    <w:r w:rsidRPr="00BB04F4">
      <w:rPr>
        <w:noProof/>
      </w:rPr>
      <w:drawing>
        <wp:anchor distT="0" distB="0" distL="114300" distR="114300" simplePos="0" relativeHeight="251666432" behindDoc="0" locked="0" layoutInCell="1" allowOverlap="1" wp14:anchorId="7B020FA6" wp14:editId="191F5382">
          <wp:simplePos x="0" y="0"/>
          <wp:positionH relativeFrom="column">
            <wp:posOffset>2712085</wp:posOffset>
          </wp:positionH>
          <wp:positionV relativeFrom="margin">
            <wp:posOffset>-638810</wp:posOffset>
          </wp:positionV>
          <wp:extent cx="1290955" cy="386080"/>
          <wp:effectExtent l="0" t="0" r="4445" b="0"/>
          <wp:wrapThrough wrapText="bothSides">
            <wp:wrapPolygon edited="0">
              <wp:start x="3400" y="0"/>
              <wp:lineTo x="0" y="2842"/>
              <wp:lineTo x="0" y="17053"/>
              <wp:lineTo x="3187" y="20605"/>
              <wp:lineTo x="7225" y="20605"/>
              <wp:lineTo x="21462" y="18474"/>
              <wp:lineTo x="21462" y="4263"/>
              <wp:lineTo x="17849" y="1421"/>
              <wp:lineTo x="7225" y="0"/>
              <wp:lineTo x="3400" y="0"/>
            </wp:wrapPolygon>
          </wp:wrapThrough>
          <wp:docPr id="4" name="Imagen 4"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cono&#10;&#10;Descripción generada automáticamente"/>
                  <pic:cNvPicPr/>
                </pic:nvPicPr>
                <pic:blipFill rotWithShape="1">
                  <a:blip r:embed="rId1" cstate="print">
                    <a:extLst>
                      <a:ext uri="{28A0092B-C50C-407E-A947-70E740481C1C}">
                        <a14:useLocalDpi xmlns:a14="http://schemas.microsoft.com/office/drawing/2010/main" val="0"/>
                      </a:ext>
                    </a:extLst>
                  </a:blip>
                  <a:srcRect l="3484" t="10536" r="3335" b="10345"/>
                  <a:stretch/>
                </pic:blipFill>
                <pic:spPr bwMode="auto">
                  <a:xfrm>
                    <a:off x="0" y="0"/>
                    <a:ext cx="1290955" cy="38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61D373F9" wp14:editId="0814F7D2">
          <wp:simplePos x="0" y="0"/>
          <wp:positionH relativeFrom="column">
            <wp:posOffset>0</wp:posOffset>
          </wp:positionH>
          <wp:positionV relativeFrom="paragraph">
            <wp:posOffset>-195221</wp:posOffset>
          </wp:positionV>
          <wp:extent cx="2591435" cy="391795"/>
          <wp:effectExtent l="0" t="0" r="0" b="1905"/>
          <wp:wrapNone/>
          <wp:docPr id="1729640232" name="Imagen 1729640232" descr="Archivo:Logo Presidencia de la República de Colombia 2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chivo:Logo Presidencia de la República de Colombia 2022 ..."/>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91435" cy="3917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22AA37C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1D882906"/>
    <w:multiLevelType w:val="multilevel"/>
    <w:tmpl w:val="E4EA8F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44D90A0C"/>
    <w:multiLevelType w:val="multilevel"/>
    <w:tmpl w:val="23B096E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4CA6423B"/>
    <w:multiLevelType w:val="hybridMultilevel"/>
    <w:tmpl w:val="3836C7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08"/>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7CF"/>
    <w:rsid w:val="0000084C"/>
    <w:rsid w:val="00016E3A"/>
    <w:rsid w:val="0003222C"/>
    <w:rsid w:val="000560B3"/>
    <w:rsid w:val="00056D5A"/>
    <w:rsid w:val="00060960"/>
    <w:rsid w:val="00081D30"/>
    <w:rsid w:val="00082B2E"/>
    <w:rsid w:val="00095057"/>
    <w:rsid w:val="000A438B"/>
    <w:rsid w:val="000A6396"/>
    <w:rsid w:val="000B5A40"/>
    <w:rsid w:val="000C0684"/>
    <w:rsid w:val="000C65C8"/>
    <w:rsid w:val="000F78B2"/>
    <w:rsid w:val="000F79E3"/>
    <w:rsid w:val="001000DE"/>
    <w:rsid w:val="001273CB"/>
    <w:rsid w:val="001438B4"/>
    <w:rsid w:val="00144A7C"/>
    <w:rsid w:val="00162BBE"/>
    <w:rsid w:val="00167AED"/>
    <w:rsid w:val="001861E5"/>
    <w:rsid w:val="00186250"/>
    <w:rsid w:val="0018683C"/>
    <w:rsid w:val="0019667A"/>
    <w:rsid w:val="001A3BB6"/>
    <w:rsid w:val="001D5F43"/>
    <w:rsid w:val="001E06D8"/>
    <w:rsid w:val="001F778F"/>
    <w:rsid w:val="00202D10"/>
    <w:rsid w:val="00205C2C"/>
    <w:rsid w:val="0021663D"/>
    <w:rsid w:val="00243348"/>
    <w:rsid w:val="002962F7"/>
    <w:rsid w:val="002A20AE"/>
    <w:rsid w:val="002B230A"/>
    <w:rsid w:val="002E5A06"/>
    <w:rsid w:val="002E6275"/>
    <w:rsid w:val="003139A1"/>
    <w:rsid w:val="00320976"/>
    <w:rsid w:val="0032504D"/>
    <w:rsid w:val="00351306"/>
    <w:rsid w:val="00353BB8"/>
    <w:rsid w:val="003573C0"/>
    <w:rsid w:val="00363656"/>
    <w:rsid w:val="00370010"/>
    <w:rsid w:val="00371C32"/>
    <w:rsid w:val="003A2E99"/>
    <w:rsid w:val="003A38E9"/>
    <w:rsid w:val="003A5C27"/>
    <w:rsid w:val="003B40E0"/>
    <w:rsid w:val="003B77CF"/>
    <w:rsid w:val="003E448C"/>
    <w:rsid w:val="00410D71"/>
    <w:rsid w:val="004219DD"/>
    <w:rsid w:val="00441594"/>
    <w:rsid w:val="00445009"/>
    <w:rsid w:val="004540BB"/>
    <w:rsid w:val="00457974"/>
    <w:rsid w:val="004619FA"/>
    <w:rsid w:val="004706CF"/>
    <w:rsid w:val="00474973"/>
    <w:rsid w:val="004837D8"/>
    <w:rsid w:val="0048531F"/>
    <w:rsid w:val="004862A7"/>
    <w:rsid w:val="00490986"/>
    <w:rsid w:val="0049398E"/>
    <w:rsid w:val="00496362"/>
    <w:rsid w:val="00497D23"/>
    <w:rsid w:val="004A0D8E"/>
    <w:rsid w:val="004A5AF7"/>
    <w:rsid w:val="004A7CAE"/>
    <w:rsid w:val="004C4D37"/>
    <w:rsid w:val="004D5A0A"/>
    <w:rsid w:val="004E5B55"/>
    <w:rsid w:val="004E6058"/>
    <w:rsid w:val="004E673A"/>
    <w:rsid w:val="00503B52"/>
    <w:rsid w:val="005273C0"/>
    <w:rsid w:val="005327ED"/>
    <w:rsid w:val="00550BC7"/>
    <w:rsid w:val="00563AAA"/>
    <w:rsid w:val="00575B55"/>
    <w:rsid w:val="00576FAD"/>
    <w:rsid w:val="00582983"/>
    <w:rsid w:val="005863FD"/>
    <w:rsid w:val="0059150F"/>
    <w:rsid w:val="005A34A5"/>
    <w:rsid w:val="005A4B5E"/>
    <w:rsid w:val="005B2713"/>
    <w:rsid w:val="005B6798"/>
    <w:rsid w:val="005C6C19"/>
    <w:rsid w:val="005C6CC4"/>
    <w:rsid w:val="005E0658"/>
    <w:rsid w:val="005E5C5D"/>
    <w:rsid w:val="00617535"/>
    <w:rsid w:val="00634304"/>
    <w:rsid w:val="00642370"/>
    <w:rsid w:val="00642B13"/>
    <w:rsid w:val="006641B2"/>
    <w:rsid w:val="00680858"/>
    <w:rsid w:val="0068252C"/>
    <w:rsid w:val="006900FE"/>
    <w:rsid w:val="00691F8F"/>
    <w:rsid w:val="006B0203"/>
    <w:rsid w:val="006B27AE"/>
    <w:rsid w:val="006B5FC8"/>
    <w:rsid w:val="006C22AF"/>
    <w:rsid w:val="006D74CB"/>
    <w:rsid w:val="006D7D0E"/>
    <w:rsid w:val="007023B9"/>
    <w:rsid w:val="0071454F"/>
    <w:rsid w:val="007208A3"/>
    <w:rsid w:val="007257E8"/>
    <w:rsid w:val="00752AF1"/>
    <w:rsid w:val="00763C94"/>
    <w:rsid w:val="00765EBC"/>
    <w:rsid w:val="00773BAF"/>
    <w:rsid w:val="0077456E"/>
    <w:rsid w:val="0077680A"/>
    <w:rsid w:val="00777F30"/>
    <w:rsid w:val="00783120"/>
    <w:rsid w:val="00796D21"/>
    <w:rsid w:val="007E2C67"/>
    <w:rsid w:val="00805532"/>
    <w:rsid w:val="008103C6"/>
    <w:rsid w:val="008123B4"/>
    <w:rsid w:val="008264E7"/>
    <w:rsid w:val="008347CD"/>
    <w:rsid w:val="0085436E"/>
    <w:rsid w:val="00857A87"/>
    <w:rsid w:val="008614D9"/>
    <w:rsid w:val="00891137"/>
    <w:rsid w:val="00892614"/>
    <w:rsid w:val="0089651A"/>
    <w:rsid w:val="008C23CA"/>
    <w:rsid w:val="008C7B47"/>
    <w:rsid w:val="008D4BEB"/>
    <w:rsid w:val="008F75BD"/>
    <w:rsid w:val="00912738"/>
    <w:rsid w:val="009139F6"/>
    <w:rsid w:val="00913B89"/>
    <w:rsid w:val="009143A0"/>
    <w:rsid w:val="0091616C"/>
    <w:rsid w:val="0092038A"/>
    <w:rsid w:val="00931B46"/>
    <w:rsid w:val="00973FFB"/>
    <w:rsid w:val="00974C60"/>
    <w:rsid w:val="009774DF"/>
    <w:rsid w:val="009818BB"/>
    <w:rsid w:val="0099705D"/>
    <w:rsid w:val="009B03C6"/>
    <w:rsid w:val="009B1A90"/>
    <w:rsid w:val="009B2AD1"/>
    <w:rsid w:val="009B2E1F"/>
    <w:rsid w:val="009B390A"/>
    <w:rsid w:val="009B6BDD"/>
    <w:rsid w:val="009C4FD1"/>
    <w:rsid w:val="009C65E0"/>
    <w:rsid w:val="009E552C"/>
    <w:rsid w:val="009E70C9"/>
    <w:rsid w:val="009F5792"/>
    <w:rsid w:val="009F5A3E"/>
    <w:rsid w:val="00A01AEC"/>
    <w:rsid w:val="00A240EF"/>
    <w:rsid w:val="00A337E2"/>
    <w:rsid w:val="00A75B2C"/>
    <w:rsid w:val="00A91639"/>
    <w:rsid w:val="00AA2BDD"/>
    <w:rsid w:val="00AA6623"/>
    <w:rsid w:val="00AB3810"/>
    <w:rsid w:val="00AB3A83"/>
    <w:rsid w:val="00AD08AA"/>
    <w:rsid w:val="00AE6D59"/>
    <w:rsid w:val="00B02691"/>
    <w:rsid w:val="00B03A76"/>
    <w:rsid w:val="00B23457"/>
    <w:rsid w:val="00B400A7"/>
    <w:rsid w:val="00B518C5"/>
    <w:rsid w:val="00B6067B"/>
    <w:rsid w:val="00B804E5"/>
    <w:rsid w:val="00B81953"/>
    <w:rsid w:val="00B82A34"/>
    <w:rsid w:val="00B910EE"/>
    <w:rsid w:val="00B95E98"/>
    <w:rsid w:val="00BA3552"/>
    <w:rsid w:val="00BA387C"/>
    <w:rsid w:val="00BB4204"/>
    <w:rsid w:val="00BB4894"/>
    <w:rsid w:val="00BB50A3"/>
    <w:rsid w:val="00BB65FA"/>
    <w:rsid w:val="00BC0DD9"/>
    <w:rsid w:val="00BC6162"/>
    <w:rsid w:val="00BD4EB0"/>
    <w:rsid w:val="00BD73AE"/>
    <w:rsid w:val="00BE0B8A"/>
    <w:rsid w:val="00BF029E"/>
    <w:rsid w:val="00C01F80"/>
    <w:rsid w:val="00C07A62"/>
    <w:rsid w:val="00C13E08"/>
    <w:rsid w:val="00C305FA"/>
    <w:rsid w:val="00C31DCF"/>
    <w:rsid w:val="00C3263B"/>
    <w:rsid w:val="00C5566D"/>
    <w:rsid w:val="00C611D1"/>
    <w:rsid w:val="00C652E6"/>
    <w:rsid w:val="00C74362"/>
    <w:rsid w:val="00C77CC6"/>
    <w:rsid w:val="00C8007E"/>
    <w:rsid w:val="00C831D1"/>
    <w:rsid w:val="00C837AB"/>
    <w:rsid w:val="00C85890"/>
    <w:rsid w:val="00CA2300"/>
    <w:rsid w:val="00CA5D70"/>
    <w:rsid w:val="00CB170F"/>
    <w:rsid w:val="00CC4C49"/>
    <w:rsid w:val="00CD7A85"/>
    <w:rsid w:val="00CE6374"/>
    <w:rsid w:val="00CF3001"/>
    <w:rsid w:val="00CF4B5C"/>
    <w:rsid w:val="00CF75BA"/>
    <w:rsid w:val="00D00529"/>
    <w:rsid w:val="00D04F04"/>
    <w:rsid w:val="00D16F04"/>
    <w:rsid w:val="00D21EA6"/>
    <w:rsid w:val="00D26E1A"/>
    <w:rsid w:val="00D26EA3"/>
    <w:rsid w:val="00D2715B"/>
    <w:rsid w:val="00D355F5"/>
    <w:rsid w:val="00D4701B"/>
    <w:rsid w:val="00D5793B"/>
    <w:rsid w:val="00D64A4D"/>
    <w:rsid w:val="00D65B4B"/>
    <w:rsid w:val="00D65ED3"/>
    <w:rsid w:val="00D83F7C"/>
    <w:rsid w:val="00D92698"/>
    <w:rsid w:val="00D940BA"/>
    <w:rsid w:val="00D97CD0"/>
    <w:rsid w:val="00DA535E"/>
    <w:rsid w:val="00DB3C05"/>
    <w:rsid w:val="00DB62E6"/>
    <w:rsid w:val="00DD12B4"/>
    <w:rsid w:val="00DE17F0"/>
    <w:rsid w:val="00DE2B29"/>
    <w:rsid w:val="00DF1E34"/>
    <w:rsid w:val="00DF55E9"/>
    <w:rsid w:val="00E0103A"/>
    <w:rsid w:val="00E0173D"/>
    <w:rsid w:val="00E040B7"/>
    <w:rsid w:val="00E06368"/>
    <w:rsid w:val="00E069A1"/>
    <w:rsid w:val="00E118FD"/>
    <w:rsid w:val="00E239C6"/>
    <w:rsid w:val="00E267AE"/>
    <w:rsid w:val="00E3612F"/>
    <w:rsid w:val="00E47282"/>
    <w:rsid w:val="00E67393"/>
    <w:rsid w:val="00E74091"/>
    <w:rsid w:val="00E807CE"/>
    <w:rsid w:val="00E97F62"/>
    <w:rsid w:val="00EA160E"/>
    <w:rsid w:val="00EC06FA"/>
    <w:rsid w:val="00EC420F"/>
    <w:rsid w:val="00ED0DED"/>
    <w:rsid w:val="00EF14FB"/>
    <w:rsid w:val="00EF7F8D"/>
    <w:rsid w:val="00F01AE8"/>
    <w:rsid w:val="00F206BD"/>
    <w:rsid w:val="00F27B29"/>
    <w:rsid w:val="00F53B2F"/>
    <w:rsid w:val="00F62749"/>
    <w:rsid w:val="00F635C2"/>
    <w:rsid w:val="00F80FED"/>
    <w:rsid w:val="00F93758"/>
    <w:rsid w:val="00F94548"/>
    <w:rsid w:val="00F96AA2"/>
    <w:rsid w:val="00F97B14"/>
    <w:rsid w:val="00FC4732"/>
    <w:rsid w:val="00FD6046"/>
    <w:rsid w:val="00FE06A5"/>
    <w:rsid w:val="00FE709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0E40FA"/>
  <w15:docId w15:val="{24C498B8-DB6F-4A62-B640-1FF1456B8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08AA"/>
    <w:pPr>
      <w:spacing w:before="40" w:after="40"/>
      <w:contextualSpacing/>
      <w:jc w:val="both"/>
    </w:pPr>
    <w:rPr>
      <w:rFonts w:ascii="Book Antiqua" w:eastAsia="Times New Roman" w:hAnsi="Book Antiqua" w:cs="Times New Roman"/>
      <w:bCs/>
      <w:sz w:val="20"/>
      <w:szCs w:val="20"/>
      <w:lang w:val="es-ES_tradnl"/>
    </w:rPr>
  </w:style>
  <w:style w:type="paragraph" w:styleId="Ttulo1">
    <w:name w:val="heading 1"/>
    <w:basedOn w:val="Normal"/>
    <w:next w:val="Normal"/>
    <w:link w:val="Ttulo1Car"/>
    <w:uiPriority w:val="9"/>
    <w:qFormat/>
    <w:rsid w:val="00B1483B"/>
    <w:pPr>
      <w:keepNext/>
      <w:keepLines/>
      <w:numPr>
        <w:numId w:val="1"/>
      </w:numPr>
      <w:outlineLvl w:val="0"/>
    </w:pPr>
    <w:rPr>
      <w:rFonts w:eastAsiaTheme="majorEastAsia" w:cstheme="majorBidi"/>
      <w:color w:val="000000" w:themeColor="text1"/>
      <w:szCs w:val="32"/>
    </w:rPr>
  </w:style>
  <w:style w:type="paragraph" w:styleId="Ttulo2">
    <w:name w:val="heading 2"/>
    <w:basedOn w:val="Normal"/>
    <w:next w:val="Normal"/>
    <w:link w:val="Ttulo2Car"/>
    <w:uiPriority w:val="9"/>
    <w:unhideWhenUsed/>
    <w:qFormat/>
    <w:rsid w:val="00B1483B"/>
    <w:pPr>
      <w:keepNext/>
      <w:keepLines/>
      <w:numPr>
        <w:ilvl w:val="1"/>
        <w:numId w:val="1"/>
      </w:numPr>
      <w:outlineLvl w:val="1"/>
    </w:pPr>
    <w:rPr>
      <w:rFonts w:eastAsiaTheme="majorEastAsia" w:cstheme="majorBidi"/>
      <w:color w:val="000000" w:themeColor="text1"/>
      <w:szCs w:val="26"/>
    </w:rPr>
  </w:style>
  <w:style w:type="paragraph" w:styleId="Ttulo3">
    <w:name w:val="heading 3"/>
    <w:basedOn w:val="Ttulo2"/>
    <w:next w:val="Normal"/>
    <w:link w:val="Ttulo3Car"/>
    <w:uiPriority w:val="9"/>
    <w:unhideWhenUsed/>
    <w:qFormat/>
    <w:rsid w:val="00EF14FB"/>
    <w:pPr>
      <w:numPr>
        <w:ilvl w:val="0"/>
        <w:numId w:val="0"/>
      </w:numPr>
      <w:outlineLvl w:val="2"/>
    </w:pPr>
    <w:rPr>
      <w:rFonts w:eastAsia="Times New Roman"/>
      <w:bCs w:val="0"/>
      <w:szCs w:val="20"/>
    </w:rPr>
  </w:style>
  <w:style w:type="paragraph" w:styleId="Ttulo4">
    <w:name w:val="heading 4"/>
    <w:basedOn w:val="Normal"/>
    <w:next w:val="Normal"/>
    <w:link w:val="Ttulo4Car"/>
    <w:uiPriority w:val="9"/>
    <w:semiHidden/>
    <w:unhideWhenUsed/>
    <w:qFormat/>
    <w:rsid w:val="00B1483B"/>
    <w:pPr>
      <w:keepNext/>
      <w:keepLines/>
      <w:numPr>
        <w:ilvl w:val="3"/>
        <w:numId w:val="1"/>
      </w:numPr>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B1483B"/>
    <w:pPr>
      <w:keepNext/>
      <w:keepLines/>
      <w:numPr>
        <w:ilvl w:val="4"/>
        <w:numId w:val="1"/>
      </w:numPr>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B1483B"/>
    <w:pPr>
      <w:keepNext/>
      <w:keepLines/>
      <w:numPr>
        <w:ilvl w:val="5"/>
        <w:numId w:val="1"/>
      </w:numPr>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B1483B"/>
    <w:pPr>
      <w:keepNext/>
      <w:keepLines/>
      <w:numPr>
        <w:ilvl w:val="6"/>
        <w:numId w:val="1"/>
      </w:numPr>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B1483B"/>
    <w:pPr>
      <w:keepNext/>
      <w:keepLines/>
      <w:numPr>
        <w:ilvl w:val="7"/>
        <w:numId w:val="1"/>
      </w:numPr>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1483B"/>
    <w:pPr>
      <w:keepNext/>
      <w:keepLines/>
      <w:numPr>
        <w:ilvl w:val="8"/>
        <w:numId w:val="1"/>
      </w:numPr>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22861"/>
    <w:pPr>
      <w:tabs>
        <w:tab w:val="center" w:pos="4252"/>
        <w:tab w:val="right" w:pos="8504"/>
      </w:tabs>
    </w:pPr>
  </w:style>
  <w:style w:type="character" w:customStyle="1" w:styleId="EncabezadoCar">
    <w:name w:val="Encabezado Car"/>
    <w:basedOn w:val="Fuentedeprrafopredeter"/>
    <w:link w:val="Encabezado"/>
    <w:uiPriority w:val="99"/>
    <w:rsid w:val="00D22861"/>
  </w:style>
  <w:style w:type="paragraph" w:styleId="Piedepgina">
    <w:name w:val="footer"/>
    <w:basedOn w:val="Normal"/>
    <w:link w:val="PiedepginaCar"/>
    <w:uiPriority w:val="99"/>
    <w:unhideWhenUsed/>
    <w:rsid w:val="00D22861"/>
    <w:pPr>
      <w:tabs>
        <w:tab w:val="center" w:pos="4252"/>
        <w:tab w:val="right" w:pos="8504"/>
      </w:tabs>
    </w:pPr>
  </w:style>
  <w:style w:type="character" w:customStyle="1" w:styleId="PiedepginaCar">
    <w:name w:val="Pie de página Car"/>
    <w:basedOn w:val="Fuentedeprrafopredeter"/>
    <w:link w:val="Piedepgina"/>
    <w:uiPriority w:val="99"/>
    <w:rsid w:val="00D22861"/>
  </w:style>
  <w:style w:type="paragraph" w:styleId="Ttulo">
    <w:name w:val="Title"/>
    <w:basedOn w:val="Normal"/>
    <w:next w:val="Normal"/>
    <w:link w:val="TtuloCar"/>
    <w:uiPriority w:val="10"/>
    <w:qFormat/>
    <w:rsid w:val="00D22861"/>
    <w:pPr>
      <w:jc w:val="center"/>
    </w:pPr>
    <w:rPr>
      <w:rFonts w:eastAsiaTheme="majorEastAsia" w:cstheme="majorBidi"/>
      <w:spacing w:val="-10"/>
      <w:kern w:val="28"/>
      <w:szCs w:val="56"/>
    </w:rPr>
  </w:style>
  <w:style w:type="character" w:customStyle="1" w:styleId="TtuloCar">
    <w:name w:val="Título Car"/>
    <w:basedOn w:val="Fuentedeprrafopredeter"/>
    <w:link w:val="Ttulo"/>
    <w:uiPriority w:val="10"/>
    <w:rsid w:val="00D22861"/>
    <w:rPr>
      <w:rFonts w:ascii="Book Antiqua" w:eastAsiaTheme="majorEastAsia" w:hAnsi="Book Antiqua" w:cstheme="majorBidi"/>
      <w:spacing w:val="-10"/>
      <w:kern w:val="28"/>
      <w:sz w:val="20"/>
      <w:szCs w:val="56"/>
    </w:rPr>
  </w:style>
  <w:style w:type="paragraph" w:styleId="Subttulo">
    <w:name w:val="Subtitle"/>
    <w:basedOn w:val="Normal"/>
    <w:next w:val="Normal"/>
    <w:link w:val="SubttuloCar"/>
    <w:uiPriority w:val="11"/>
    <w:qFormat/>
    <w:rsid w:val="00D22861"/>
    <w:pPr>
      <w:numPr>
        <w:ilvl w:val="1"/>
      </w:numPr>
      <w:jc w:val="center"/>
    </w:pPr>
    <w:rPr>
      <w:rFonts w:eastAsiaTheme="minorEastAsia" w:cs="Times New Roman (Cuerpo en alfa"/>
      <w:color w:val="262626" w:themeColor="text1" w:themeTint="D9"/>
      <w:sz w:val="18"/>
      <w:szCs w:val="22"/>
    </w:rPr>
  </w:style>
  <w:style w:type="character" w:customStyle="1" w:styleId="SubttuloCar">
    <w:name w:val="Subtítulo Car"/>
    <w:basedOn w:val="Fuentedeprrafopredeter"/>
    <w:link w:val="Subttulo"/>
    <w:uiPriority w:val="11"/>
    <w:rsid w:val="00D22861"/>
    <w:rPr>
      <w:rFonts w:ascii="Book Antiqua" w:eastAsiaTheme="minorEastAsia" w:hAnsi="Book Antiqua" w:cs="Times New Roman (Cuerpo en alfa"/>
      <w:color w:val="262626" w:themeColor="text1" w:themeTint="D9"/>
      <w:sz w:val="18"/>
      <w:szCs w:val="22"/>
    </w:rPr>
  </w:style>
  <w:style w:type="character" w:customStyle="1" w:styleId="Ttulo1Car">
    <w:name w:val="Título 1 Car"/>
    <w:basedOn w:val="Fuentedeprrafopredeter"/>
    <w:link w:val="Ttulo1"/>
    <w:uiPriority w:val="9"/>
    <w:rsid w:val="00D22861"/>
    <w:rPr>
      <w:rFonts w:ascii="Book Antiqua" w:eastAsiaTheme="majorEastAsia" w:hAnsi="Book Antiqua" w:cstheme="majorBidi"/>
      <w:color w:val="000000" w:themeColor="text1"/>
      <w:sz w:val="20"/>
      <w:szCs w:val="32"/>
    </w:rPr>
  </w:style>
  <w:style w:type="paragraph" w:styleId="Descripcin">
    <w:name w:val="caption"/>
    <w:aliases w:val="Tabla"/>
    <w:basedOn w:val="Normal"/>
    <w:next w:val="Normal"/>
    <w:qFormat/>
    <w:rsid w:val="002D7E45"/>
    <w:pPr>
      <w:jc w:val="left"/>
    </w:pPr>
    <w:rPr>
      <w:bCs w:val="0"/>
    </w:rPr>
  </w:style>
  <w:style w:type="character" w:customStyle="1" w:styleId="Ttulo2Car">
    <w:name w:val="Título 2 Car"/>
    <w:basedOn w:val="Fuentedeprrafopredeter"/>
    <w:link w:val="Ttulo2"/>
    <w:uiPriority w:val="9"/>
    <w:rsid w:val="00B1483B"/>
    <w:rPr>
      <w:rFonts w:ascii="Book Antiqua" w:eastAsiaTheme="majorEastAsia" w:hAnsi="Book Antiqua" w:cstheme="majorBidi"/>
      <w:color w:val="000000" w:themeColor="text1"/>
      <w:sz w:val="20"/>
      <w:szCs w:val="26"/>
    </w:rPr>
  </w:style>
  <w:style w:type="character" w:customStyle="1" w:styleId="Ttulo3Car">
    <w:name w:val="Título 3 Car"/>
    <w:basedOn w:val="Fuentedeprrafopredeter"/>
    <w:link w:val="Ttulo3"/>
    <w:uiPriority w:val="9"/>
    <w:rsid w:val="00EF14FB"/>
    <w:rPr>
      <w:rFonts w:ascii="Book Antiqua" w:eastAsia="Times New Roman" w:hAnsi="Book Antiqua" w:cstheme="majorBidi"/>
      <w:bCs/>
      <w:color w:val="000000" w:themeColor="text1"/>
      <w:sz w:val="20"/>
      <w:szCs w:val="20"/>
      <w:lang w:val="es-ES_tradnl"/>
    </w:rPr>
  </w:style>
  <w:style w:type="character" w:customStyle="1" w:styleId="Ttulo4Car">
    <w:name w:val="Título 4 Car"/>
    <w:basedOn w:val="Fuentedeprrafopredeter"/>
    <w:link w:val="Ttulo4"/>
    <w:uiPriority w:val="9"/>
    <w:semiHidden/>
    <w:rsid w:val="00D22861"/>
    <w:rPr>
      <w:rFonts w:asciiTheme="majorHAnsi" w:eastAsiaTheme="majorEastAsia" w:hAnsiTheme="majorHAnsi" w:cstheme="majorBidi"/>
      <w:i/>
      <w:iCs/>
      <w:color w:val="2F5496" w:themeColor="accent1" w:themeShade="BF"/>
      <w:sz w:val="20"/>
    </w:rPr>
  </w:style>
  <w:style w:type="character" w:customStyle="1" w:styleId="Ttulo5Car">
    <w:name w:val="Título 5 Car"/>
    <w:basedOn w:val="Fuentedeprrafopredeter"/>
    <w:link w:val="Ttulo5"/>
    <w:uiPriority w:val="9"/>
    <w:semiHidden/>
    <w:rsid w:val="00D22861"/>
    <w:rPr>
      <w:rFonts w:asciiTheme="majorHAnsi" w:eastAsiaTheme="majorEastAsia" w:hAnsiTheme="majorHAnsi" w:cstheme="majorBidi"/>
      <w:color w:val="2F5496" w:themeColor="accent1" w:themeShade="BF"/>
      <w:sz w:val="20"/>
    </w:rPr>
  </w:style>
  <w:style w:type="character" w:customStyle="1" w:styleId="Ttulo6Car">
    <w:name w:val="Título 6 Car"/>
    <w:basedOn w:val="Fuentedeprrafopredeter"/>
    <w:link w:val="Ttulo6"/>
    <w:uiPriority w:val="9"/>
    <w:semiHidden/>
    <w:rsid w:val="00D22861"/>
    <w:rPr>
      <w:rFonts w:asciiTheme="majorHAnsi" w:eastAsiaTheme="majorEastAsia" w:hAnsiTheme="majorHAnsi" w:cstheme="majorBidi"/>
      <w:color w:val="1F3763" w:themeColor="accent1" w:themeShade="7F"/>
      <w:sz w:val="20"/>
    </w:rPr>
  </w:style>
  <w:style w:type="character" w:customStyle="1" w:styleId="Ttulo7Car">
    <w:name w:val="Título 7 Car"/>
    <w:basedOn w:val="Fuentedeprrafopredeter"/>
    <w:link w:val="Ttulo7"/>
    <w:uiPriority w:val="9"/>
    <w:semiHidden/>
    <w:rsid w:val="00D22861"/>
    <w:rPr>
      <w:rFonts w:asciiTheme="majorHAnsi" w:eastAsiaTheme="majorEastAsia" w:hAnsiTheme="majorHAnsi" w:cstheme="majorBidi"/>
      <w:i/>
      <w:iCs/>
      <w:color w:val="1F3763" w:themeColor="accent1" w:themeShade="7F"/>
      <w:sz w:val="20"/>
    </w:rPr>
  </w:style>
  <w:style w:type="character" w:customStyle="1" w:styleId="Ttulo8Car">
    <w:name w:val="Título 8 Car"/>
    <w:basedOn w:val="Fuentedeprrafopredeter"/>
    <w:link w:val="Ttulo8"/>
    <w:uiPriority w:val="9"/>
    <w:semiHidden/>
    <w:rsid w:val="00D2286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22861"/>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B14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371711"/>
    <w:rPr>
      <w:sz w:val="16"/>
      <w:szCs w:val="16"/>
    </w:rPr>
  </w:style>
  <w:style w:type="paragraph" w:styleId="Textocomentario">
    <w:name w:val="annotation text"/>
    <w:basedOn w:val="Normal"/>
    <w:link w:val="TextocomentarioCar"/>
    <w:uiPriority w:val="99"/>
    <w:semiHidden/>
    <w:unhideWhenUsed/>
    <w:rsid w:val="00371711"/>
  </w:style>
  <w:style w:type="character" w:customStyle="1" w:styleId="TextocomentarioCar">
    <w:name w:val="Texto comentario Car"/>
    <w:basedOn w:val="Fuentedeprrafopredeter"/>
    <w:link w:val="Textocomentario"/>
    <w:uiPriority w:val="99"/>
    <w:semiHidden/>
    <w:rsid w:val="00371711"/>
    <w:rPr>
      <w:rFonts w:ascii="Book Antiqua" w:hAnsi="Book Antiqua"/>
      <w:sz w:val="20"/>
      <w:szCs w:val="20"/>
    </w:rPr>
  </w:style>
  <w:style w:type="paragraph" w:styleId="Asuntodelcomentario">
    <w:name w:val="annotation subject"/>
    <w:basedOn w:val="Textocomentario"/>
    <w:next w:val="Textocomentario"/>
    <w:link w:val="AsuntodelcomentarioCar"/>
    <w:uiPriority w:val="99"/>
    <w:semiHidden/>
    <w:unhideWhenUsed/>
    <w:rsid w:val="00371711"/>
    <w:rPr>
      <w:b/>
      <w:bCs w:val="0"/>
    </w:rPr>
  </w:style>
  <w:style w:type="character" w:customStyle="1" w:styleId="AsuntodelcomentarioCar">
    <w:name w:val="Asunto del comentario Car"/>
    <w:basedOn w:val="TextocomentarioCar"/>
    <w:link w:val="Asuntodelcomentario"/>
    <w:uiPriority w:val="99"/>
    <w:semiHidden/>
    <w:rsid w:val="00371711"/>
    <w:rPr>
      <w:rFonts w:ascii="Book Antiqua" w:hAnsi="Book Antiqua"/>
      <w:b/>
      <w:bCs/>
      <w:sz w:val="20"/>
      <w:szCs w:val="20"/>
    </w:rPr>
  </w:style>
  <w:style w:type="character" w:styleId="Nmerodepgina">
    <w:name w:val="page number"/>
    <w:basedOn w:val="Fuentedeprrafopredeter"/>
    <w:uiPriority w:val="99"/>
    <w:semiHidden/>
    <w:unhideWhenUsed/>
    <w:rsid w:val="00BB04F4"/>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Hipervnculo">
    <w:name w:val="Hyperlink"/>
    <w:basedOn w:val="Fuentedeprrafopredeter"/>
    <w:uiPriority w:val="99"/>
    <w:unhideWhenUsed/>
    <w:rsid w:val="00D26E1A"/>
    <w:rPr>
      <w:color w:val="0563C1" w:themeColor="hyperlink"/>
      <w:u w:val="single"/>
    </w:rPr>
  </w:style>
  <w:style w:type="character" w:styleId="Textodelmarcadordeposicin">
    <w:name w:val="Placeholder Text"/>
    <w:basedOn w:val="Fuentedeprrafopredeter"/>
    <w:uiPriority w:val="99"/>
    <w:semiHidden/>
    <w:rsid w:val="00B910EE"/>
    <w:rPr>
      <w:color w:val="808080"/>
    </w:rPr>
  </w:style>
  <w:style w:type="paragraph" w:styleId="Prrafodelista">
    <w:name w:val="List Paragraph"/>
    <w:basedOn w:val="Normal"/>
    <w:uiPriority w:val="34"/>
    <w:qFormat/>
    <w:rsid w:val="0077456E"/>
    <w:pPr>
      <w:ind w:left="720"/>
    </w:pPr>
  </w:style>
  <w:style w:type="character" w:styleId="nfasis">
    <w:name w:val="Emphasis"/>
    <w:basedOn w:val="Fuentedeprrafopredeter"/>
    <w:uiPriority w:val="20"/>
    <w:qFormat/>
    <w:rsid w:val="00617535"/>
    <w:rPr>
      <w:i/>
      <w:iCs/>
    </w:rPr>
  </w:style>
  <w:style w:type="character" w:customStyle="1" w:styleId="intext">
    <w:name w:val="intext"/>
    <w:basedOn w:val="Fuentedeprrafopredeter"/>
    <w:rsid w:val="009818BB"/>
  </w:style>
  <w:style w:type="character" w:styleId="Mencinsinresolver">
    <w:name w:val="Unresolved Mention"/>
    <w:basedOn w:val="Fuentedeprrafopredeter"/>
    <w:uiPriority w:val="99"/>
    <w:semiHidden/>
    <w:unhideWhenUsed/>
    <w:rsid w:val="0091616C"/>
    <w:rPr>
      <w:color w:val="605E5C"/>
      <w:shd w:val="clear" w:color="auto" w:fill="E1DFDD"/>
    </w:rPr>
  </w:style>
  <w:style w:type="character" w:styleId="Hipervnculovisitado">
    <w:name w:val="FollowedHyperlink"/>
    <w:basedOn w:val="Fuentedeprrafopredeter"/>
    <w:uiPriority w:val="99"/>
    <w:semiHidden/>
    <w:unhideWhenUsed/>
    <w:rsid w:val="0091616C"/>
    <w:rPr>
      <w:color w:val="954F72" w:themeColor="followedHyperlink"/>
      <w:u w:val="single"/>
    </w:rPr>
  </w:style>
  <w:style w:type="character" w:customStyle="1" w:styleId="underline">
    <w:name w:val="underline"/>
    <w:basedOn w:val="Fuentedeprrafopredeter"/>
    <w:rsid w:val="00144A7C"/>
  </w:style>
  <w:style w:type="paragraph" w:styleId="Bibliografa">
    <w:name w:val="Bibliography"/>
    <w:basedOn w:val="Normal"/>
    <w:next w:val="Normal"/>
    <w:uiPriority w:val="37"/>
    <w:unhideWhenUsed/>
    <w:rsid w:val="00056D5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7311">
      <w:bodyDiv w:val="1"/>
      <w:marLeft w:val="0"/>
      <w:marRight w:val="0"/>
      <w:marTop w:val="0"/>
      <w:marBottom w:val="0"/>
      <w:divBdr>
        <w:top w:val="none" w:sz="0" w:space="0" w:color="auto"/>
        <w:left w:val="none" w:sz="0" w:space="0" w:color="auto"/>
        <w:bottom w:val="none" w:sz="0" w:space="0" w:color="auto"/>
        <w:right w:val="none" w:sz="0" w:space="0" w:color="auto"/>
      </w:divBdr>
    </w:div>
    <w:div w:id="727384873">
      <w:bodyDiv w:val="1"/>
      <w:marLeft w:val="0"/>
      <w:marRight w:val="0"/>
      <w:marTop w:val="0"/>
      <w:marBottom w:val="0"/>
      <w:divBdr>
        <w:top w:val="none" w:sz="0" w:space="0" w:color="auto"/>
        <w:left w:val="none" w:sz="0" w:space="0" w:color="auto"/>
        <w:bottom w:val="none" w:sz="0" w:space="0" w:color="auto"/>
        <w:right w:val="none" w:sz="0" w:space="0" w:color="auto"/>
      </w:divBdr>
    </w:div>
    <w:div w:id="1015615749">
      <w:bodyDiv w:val="1"/>
      <w:marLeft w:val="0"/>
      <w:marRight w:val="0"/>
      <w:marTop w:val="0"/>
      <w:marBottom w:val="0"/>
      <w:divBdr>
        <w:top w:val="none" w:sz="0" w:space="0" w:color="auto"/>
        <w:left w:val="none" w:sz="0" w:space="0" w:color="auto"/>
        <w:bottom w:val="none" w:sz="0" w:space="0" w:color="auto"/>
        <w:right w:val="none" w:sz="0" w:space="0" w:color="auto"/>
      </w:divBdr>
      <w:divsChild>
        <w:div w:id="905991642">
          <w:marLeft w:val="0"/>
          <w:marRight w:val="0"/>
          <w:marTop w:val="0"/>
          <w:marBottom w:val="0"/>
          <w:divBdr>
            <w:top w:val="none" w:sz="0" w:space="0" w:color="auto"/>
            <w:left w:val="none" w:sz="0" w:space="0" w:color="auto"/>
            <w:bottom w:val="none" w:sz="0" w:space="0" w:color="auto"/>
            <w:right w:val="none" w:sz="0" w:space="0" w:color="auto"/>
          </w:divBdr>
          <w:divsChild>
            <w:div w:id="296567634">
              <w:marLeft w:val="0"/>
              <w:marRight w:val="0"/>
              <w:marTop w:val="0"/>
              <w:marBottom w:val="0"/>
              <w:divBdr>
                <w:top w:val="none" w:sz="0" w:space="0" w:color="auto"/>
                <w:left w:val="none" w:sz="0" w:space="0" w:color="auto"/>
                <w:bottom w:val="none" w:sz="0" w:space="0" w:color="auto"/>
                <w:right w:val="none" w:sz="0" w:space="0" w:color="auto"/>
              </w:divBdr>
              <w:divsChild>
                <w:div w:id="176804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810272">
      <w:bodyDiv w:val="1"/>
      <w:marLeft w:val="0"/>
      <w:marRight w:val="0"/>
      <w:marTop w:val="0"/>
      <w:marBottom w:val="0"/>
      <w:divBdr>
        <w:top w:val="none" w:sz="0" w:space="0" w:color="auto"/>
        <w:left w:val="none" w:sz="0" w:space="0" w:color="auto"/>
        <w:bottom w:val="none" w:sz="0" w:space="0" w:color="auto"/>
        <w:right w:val="none" w:sz="0" w:space="0" w:color="auto"/>
      </w:divBdr>
      <w:divsChild>
        <w:div w:id="497228895">
          <w:marLeft w:val="0"/>
          <w:marRight w:val="0"/>
          <w:marTop w:val="0"/>
          <w:marBottom w:val="0"/>
          <w:divBdr>
            <w:top w:val="none" w:sz="0" w:space="0" w:color="auto"/>
            <w:left w:val="none" w:sz="0" w:space="0" w:color="auto"/>
            <w:bottom w:val="none" w:sz="0" w:space="0" w:color="auto"/>
            <w:right w:val="none" w:sz="0" w:space="0" w:color="auto"/>
          </w:divBdr>
          <w:divsChild>
            <w:div w:id="331615430">
              <w:marLeft w:val="0"/>
              <w:marRight w:val="0"/>
              <w:marTop w:val="0"/>
              <w:marBottom w:val="0"/>
              <w:divBdr>
                <w:top w:val="none" w:sz="0" w:space="0" w:color="auto"/>
                <w:left w:val="none" w:sz="0" w:space="0" w:color="auto"/>
                <w:bottom w:val="none" w:sz="0" w:space="0" w:color="auto"/>
                <w:right w:val="none" w:sz="0" w:space="0" w:color="auto"/>
              </w:divBdr>
              <w:divsChild>
                <w:div w:id="23266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155854">
      <w:bodyDiv w:val="1"/>
      <w:marLeft w:val="0"/>
      <w:marRight w:val="0"/>
      <w:marTop w:val="0"/>
      <w:marBottom w:val="0"/>
      <w:divBdr>
        <w:top w:val="none" w:sz="0" w:space="0" w:color="auto"/>
        <w:left w:val="none" w:sz="0" w:space="0" w:color="auto"/>
        <w:bottom w:val="none" w:sz="0" w:space="0" w:color="auto"/>
        <w:right w:val="none" w:sz="0" w:space="0" w:color="auto"/>
      </w:divBdr>
    </w:div>
    <w:div w:id="2143309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tiff"/><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header" Target="header1.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6.tiff"/><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tiff"/><Relationship Id="rId36" Type="http://schemas.openxmlformats.org/officeDocument/2006/relationships/image" Target="media/image28.png"/><Relationship Id="rId10" Type="http://schemas.openxmlformats.org/officeDocument/2006/relationships/hyperlink" Target="https://github.com/ChrisBermudezR/Ictioplancton_ExPacifico2021" TargetMode="Externa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tiff"/><Relationship Id="rId35" Type="http://schemas.openxmlformats.org/officeDocument/2006/relationships/image" Target="media/image27.png"/><Relationship Id="rId43"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tiff"/><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s>
</file>

<file path=word/_rels/header1.xml.rels><?xml version="1.0" encoding="UTF-8" standalone="yes"?>
<Relationships xmlns="http://schemas.openxmlformats.org/package/2006/relationships"><Relationship Id="rId2" Type="http://schemas.openxmlformats.org/officeDocument/2006/relationships/image" Target="media/image35.png"/><Relationship Id="rId1" Type="http://schemas.openxmlformats.org/officeDocument/2006/relationships/image" Target="media/image3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07691-BC78-414A-8351-6F86BA7E3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2</TotalTime>
  <Pages>48</Pages>
  <Words>6127</Words>
  <Characters>33702</Characters>
  <Application>Microsoft Office Word</Application>
  <DocSecurity>0</DocSecurity>
  <Lines>280</Lines>
  <Paragraphs>79</Paragraphs>
  <ScaleCrop>false</ScaleCrop>
  <HeadingPairs>
    <vt:vector size="2" baseType="variant">
      <vt:variant>
        <vt:lpstr>Título</vt:lpstr>
      </vt:variant>
      <vt:variant>
        <vt:i4>1</vt:i4>
      </vt:variant>
    </vt:vector>
  </HeadingPairs>
  <TitlesOfParts>
    <vt:vector size="1" baseType="lpstr">
      <vt:lpstr>INFORME FINAL</vt:lpstr>
    </vt:vector>
  </TitlesOfParts>
  <Company/>
  <LinksUpToDate>false</LinksUpToDate>
  <CharactersWithSpaces>39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ORME FINAL</dc:title>
  <dc:creator>SECRETARÍA EJECUTIVA DE LA COMISIÓN COLOMBIANA DEL OCÉANO PLAN NACIONAL DE EXPEDICIONES CIENTÍFICAS MARINAS</dc:creator>
  <cp:keywords/>
  <cp:lastModifiedBy>Christian Bermúdez Rivas</cp:lastModifiedBy>
  <cp:revision>138</cp:revision>
  <cp:lastPrinted>2023-04-20T20:40:00Z</cp:lastPrinted>
  <dcterms:created xsi:type="dcterms:W3CDTF">2023-04-20T06:41:00Z</dcterms:created>
  <dcterms:modified xsi:type="dcterms:W3CDTF">2023-05-09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Bibliography.bib</vt:lpwstr>
  </property>
  <property fmtid="{D5CDD505-2E9C-101B-9397-08002B2CF9AE}" pid="3" name="csl">
    <vt:lpwstr>biodiversity-and-conservation.csl</vt:lpwstr>
  </property>
  <property fmtid="{D5CDD505-2E9C-101B-9397-08002B2CF9AE}" pid="4" name="df_print">
    <vt:lpwstr>kable</vt:lpwstr>
  </property>
  <property fmtid="{D5CDD505-2E9C-101B-9397-08002B2CF9AE}" pid="5" name="editor_options">
    <vt:lpwstr/>
  </property>
  <property fmtid="{D5CDD505-2E9C-101B-9397-08002B2CF9AE}" pid="6" name="keep_tex">
    <vt:lpwstr>True</vt:lpwstr>
  </property>
  <property fmtid="{D5CDD505-2E9C-101B-9397-08002B2CF9AE}" pid="7" name="link-citations">
    <vt:lpwstr>True</vt:lpwstr>
  </property>
  <property fmtid="{D5CDD505-2E9C-101B-9397-08002B2CF9AE}" pid="8" name="number_sections">
    <vt:lpwstr>True</vt:lpwstr>
  </property>
  <property fmtid="{D5CDD505-2E9C-101B-9397-08002B2CF9AE}" pid="9" name="output">
    <vt:lpwstr/>
  </property>
  <property fmtid="{D5CDD505-2E9C-101B-9397-08002B2CF9AE}" pid="10" name="ZOTERO_PREF_1">
    <vt:lpwstr>&lt;data data-version="3" zotero-version="6.0.26"&gt;&lt;session id="MwbS39BK"/&gt;&lt;style id="http://www.zotero.org/styles/apa" locale="es-ES" hasBibliography="1" bibliographyStyleHasBeenSet="1"/&gt;&lt;prefs&gt;&lt;pref name="fieldType" value="Field"/&gt;&lt;pref name="automaticJourn</vt:lpwstr>
  </property>
  <property fmtid="{D5CDD505-2E9C-101B-9397-08002B2CF9AE}" pid="11" name="ZOTERO_PREF_2">
    <vt:lpwstr>alAbbreviations" value="true"/&gt;&lt;/prefs&gt;&lt;/data&gt;</vt:lpwstr>
  </property>
</Properties>
</file>